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2541B6" w:rsidRDefault="00AD08DF" w:rsidP="00515665">
      <w:r w:rsidRPr="002541B6">
        <w:t>Introduction</w:t>
      </w:r>
    </w:p>
    <w:p w14:paraId="6F4139D6" w14:textId="2FD4AC87" w:rsidR="00AD08DF" w:rsidRPr="002541B6" w:rsidRDefault="00AD08DF" w:rsidP="00515665">
      <w:r w:rsidRPr="002541B6">
        <w:t>The Microsporidia</w:t>
      </w:r>
    </w:p>
    <w:p w14:paraId="4132EFE5" w14:textId="77777777" w:rsidR="000418DC" w:rsidRPr="002541B6" w:rsidRDefault="00466B91" w:rsidP="00515665">
      <w:r w:rsidRPr="002541B6">
        <w:t>Microsporidia is a group of obligate intracellular parasites that infect a broad range of species from vertebrates to invertebrates. They are now classified as sister group of fungi. Microsporidia species have genome sizes from 2,3MB to 19,5MB. Most of these parasites have a very small number of genes, from 2000 to 4000 genes, which are thought to be very essential that cannot be lost or they are specific genes of Microsporidia. The understanding of the evolution of Microsporidia is still unclear and there are many question about the reducing process in their genomes, such as when they lost their genes, if the losing process happened once or many times, if those genes lost forever or just temporarily...</w:t>
      </w:r>
    </w:p>
    <w:p w14:paraId="113FCB27" w14:textId="5AFA2A53" w:rsidR="005B6812" w:rsidRPr="002541B6" w:rsidRDefault="00466B91" w:rsidP="00515665">
      <w:r w:rsidRPr="002541B6">
        <w:t>In order to find the answer for those questions, the proteins sets of the Microsporidia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Microsporidia LCA proteins and identify their roles to understand how they can work together with their hosts' metabolic pathways.</w:t>
      </w:r>
    </w:p>
    <w:p w14:paraId="4A36A0E5" w14:textId="78BF90E2" w:rsidR="005B6812" w:rsidRPr="002541B6" w:rsidRDefault="005B6812" w:rsidP="00515665">
      <w:r w:rsidRPr="002541B6">
        <w:t>Symbiosis life-style</w:t>
      </w:r>
    </w:p>
    <w:p w14:paraId="3B3B9B3F" w14:textId="77777777" w:rsidR="005B6812" w:rsidRPr="002541B6" w:rsidRDefault="005B6812" w:rsidP="00515665"/>
    <w:p w14:paraId="4921D022" w14:textId="77777777" w:rsidR="005B6812" w:rsidRPr="002541B6" w:rsidRDefault="005B6812" w:rsidP="00515665"/>
    <w:p w14:paraId="71BEE908" w14:textId="77777777" w:rsidR="005B6812" w:rsidRPr="002541B6" w:rsidRDefault="005B6812" w:rsidP="00515665">
      <w:pPr>
        <w:sectPr w:rsidR="005B6812" w:rsidRPr="002541B6"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4E6B49D6" w:rsidR="00AD08DF" w:rsidRPr="002541B6" w:rsidRDefault="00AD08DF" w:rsidP="00515665">
      <w:r w:rsidRPr="002541B6">
        <w:lastRenderedPageBreak/>
        <w:t>The estimation of the Microsporidia last common ancestor protein set</w:t>
      </w:r>
    </w:p>
    <w:p w14:paraId="44CB9825" w14:textId="384227FA" w:rsidR="00AD08DF" w:rsidRPr="002541B6" w:rsidRDefault="00AD08DF" w:rsidP="00515665">
      <w:r w:rsidRPr="002541B6">
        <w:t>Introduction</w:t>
      </w:r>
    </w:p>
    <w:p w14:paraId="04C4EB5F" w14:textId="77777777" w:rsidR="0059314D" w:rsidRPr="002541B6" w:rsidRDefault="0059314D" w:rsidP="00515665"/>
    <w:p w14:paraId="64D41BFA" w14:textId="0FBE176F" w:rsidR="00AD08DF" w:rsidRPr="002541B6" w:rsidRDefault="00AD08DF" w:rsidP="00515665">
      <w:r w:rsidRPr="002541B6">
        <w:t>Methods</w:t>
      </w:r>
    </w:p>
    <w:p w14:paraId="678001E2" w14:textId="40105E6F" w:rsidR="00B71B3B" w:rsidRPr="002541B6" w:rsidRDefault="00505152" w:rsidP="00515665">
      <w:r w:rsidRPr="002541B6">
        <w:t>Starting from 11 extant Microsporidia species (</w:t>
      </w:r>
      <w:r w:rsidR="00610E5A" w:rsidRPr="002541B6">
        <w:fldChar w:fldCharType="begin"/>
      </w:r>
      <w:r w:rsidR="00610E5A" w:rsidRPr="002541B6">
        <w:instrText xml:space="preserve"> REF _Ref381275723 \h </w:instrText>
      </w:r>
      <w:r w:rsidR="00610E5A" w:rsidRPr="002541B6">
        <w:fldChar w:fldCharType="separate"/>
      </w:r>
      <w:r w:rsidR="00515665" w:rsidRPr="002541B6">
        <w:t xml:space="preserve">Table </w:t>
      </w:r>
      <w:r w:rsidR="00515665" w:rsidRPr="002541B6">
        <w:rPr>
          <w:noProof/>
        </w:rPr>
        <w:t>A</w:t>
      </w:r>
      <w:r w:rsidR="00515665" w:rsidRPr="002541B6">
        <w:noBreakHyphen/>
      </w:r>
      <w:r w:rsidR="00515665" w:rsidRPr="002541B6">
        <w:rPr>
          <w:noProof/>
        </w:rPr>
        <w:t>1</w:t>
      </w:r>
      <w:r w:rsidR="00610E5A" w:rsidRPr="002541B6">
        <w:fldChar w:fldCharType="end"/>
      </w:r>
      <w:r w:rsidRPr="002541B6">
        <w:t xml:space="preserve">), </w:t>
      </w:r>
      <w:r w:rsidR="00727721" w:rsidRPr="002541B6">
        <w:t>we used O</w:t>
      </w:r>
      <w:r w:rsidR="00610E5A" w:rsidRPr="002541B6">
        <w:t xml:space="preserve">rthoMCL </w:t>
      </w:r>
      <w:r w:rsidR="00610E5A" w:rsidRPr="002541B6">
        <w:fldChar w:fldCharType="begin" w:fldLock="1"/>
      </w:r>
      <w:r w:rsidR="002541B6" w:rsidRPr="002541B6">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 "schema" : "https://github.com/citation-style-language/schema/raw/master/csl-citation.json" }</w:instrText>
      </w:r>
      <w:r w:rsidR="00610E5A" w:rsidRPr="002541B6">
        <w:fldChar w:fldCharType="separate"/>
      </w:r>
      <w:r w:rsidR="00610E5A" w:rsidRPr="002541B6">
        <w:rPr>
          <w:noProof/>
        </w:rPr>
        <w:t>(Li et al. 2003)</w:t>
      </w:r>
      <w:r w:rsidR="00610E5A" w:rsidRPr="002541B6">
        <w:fldChar w:fldCharType="end"/>
      </w:r>
      <w:r w:rsidR="00610E5A" w:rsidRPr="002541B6">
        <w:t xml:space="preserve"> to</w:t>
      </w:r>
      <w:r w:rsidR="00727721" w:rsidRPr="002541B6">
        <w:t xml:space="preserve"> search for homologous proteins in those 11 Microsporidia species. </w:t>
      </w:r>
      <w:r w:rsidR="00B71B3B" w:rsidRPr="002541B6">
        <w:t xml:space="preserve">OrthoMCL performed all-against-all BLASTP comparisons for all input data set and clustered homologous groups using Markov Cluster algorithm MCL </w:t>
      </w:r>
      <w:r w:rsidR="00B71B3B" w:rsidRPr="002541B6">
        <w:fldChar w:fldCharType="begin" w:fldLock="1"/>
      </w:r>
      <w:r w:rsidR="002541B6" w:rsidRPr="002541B6">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 "schema" : "https://github.com/citation-style-language/schema/raw/master/csl-citation.json" }</w:instrText>
      </w:r>
      <w:r w:rsidR="00B71B3B" w:rsidRPr="002541B6">
        <w:fldChar w:fldCharType="separate"/>
      </w:r>
      <w:r w:rsidR="00B71B3B" w:rsidRPr="002541B6">
        <w:rPr>
          <w:noProof/>
        </w:rPr>
        <w:t>(van Dongen 2000)</w:t>
      </w:r>
      <w:r w:rsidR="00B71B3B" w:rsidRPr="002541B6">
        <w:fldChar w:fldCharType="end"/>
      </w:r>
      <w:r w:rsidR="00B71B3B" w:rsidRPr="002541B6">
        <w:t xml:space="preserve">. </w:t>
      </w:r>
    </w:p>
    <w:p w14:paraId="100C49A7" w14:textId="1D670A8B" w:rsidR="00B71B3B" w:rsidRPr="002541B6" w:rsidRDefault="00727721" w:rsidP="00515665">
      <w:r w:rsidRPr="002541B6">
        <w:t xml:space="preserve">The initial homologous groups </w:t>
      </w:r>
      <w:r w:rsidR="00276C93" w:rsidRPr="002541B6">
        <w:t>were then</w:t>
      </w:r>
      <w:r w:rsidRPr="002541B6">
        <w:t xml:space="preserve"> extended by using HaMStR </w:t>
      </w:r>
      <w:r w:rsidRPr="002541B6">
        <w:fldChar w:fldCharType="begin" w:fldLock="1"/>
      </w:r>
      <w:r w:rsidR="002541B6" w:rsidRPr="002541B6">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 "schema" : "https://github.com/citation-style-language/schema/raw/master/csl-citation.json" }</w:instrText>
      </w:r>
      <w:r w:rsidRPr="002541B6">
        <w:fldChar w:fldCharType="separate"/>
      </w:r>
      <w:r w:rsidRPr="002541B6">
        <w:rPr>
          <w:noProof/>
        </w:rPr>
        <w:t>(Ebersberger et al. 2009)</w:t>
      </w:r>
      <w:r w:rsidRPr="002541B6">
        <w:fldChar w:fldCharType="end"/>
      </w:r>
      <w:r w:rsidRPr="002541B6">
        <w:t xml:space="preserve"> to search for orthologs in other 24</w:t>
      </w:r>
      <w:r w:rsidR="00276C93" w:rsidRPr="002541B6">
        <w:t xml:space="preserve"> search</w:t>
      </w:r>
      <w:r w:rsidRPr="002541B6">
        <w:t xml:space="preserve"> taxa (</w:t>
      </w:r>
      <w:r w:rsidRPr="002541B6">
        <w:fldChar w:fldCharType="begin"/>
      </w:r>
      <w:r w:rsidRPr="002541B6">
        <w:instrText xml:space="preserve"> REF _Ref381276164 \h </w:instrText>
      </w:r>
      <w:r w:rsidRPr="002541B6">
        <w:fldChar w:fldCharType="separate"/>
      </w:r>
      <w:r w:rsidR="00515665" w:rsidRPr="002541B6">
        <w:t xml:space="preserve">Table </w:t>
      </w:r>
      <w:r w:rsidR="00515665" w:rsidRPr="002541B6">
        <w:rPr>
          <w:noProof/>
        </w:rPr>
        <w:t>A</w:t>
      </w:r>
      <w:r w:rsidR="00515665" w:rsidRPr="002541B6">
        <w:noBreakHyphen/>
      </w:r>
      <w:r w:rsidR="00515665" w:rsidRPr="002541B6">
        <w:rPr>
          <w:noProof/>
        </w:rPr>
        <w:t>2</w:t>
      </w:r>
      <w:r w:rsidRPr="002541B6">
        <w:fldChar w:fldCharType="end"/>
      </w:r>
      <w:r w:rsidRPr="002541B6">
        <w:t xml:space="preserve">). </w:t>
      </w:r>
      <w:r w:rsidR="000969F3" w:rsidRPr="002541B6">
        <w:t xml:space="preserve">The </w:t>
      </w:r>
      <w:r w:rsidR="00276C93" w:rsidRPr="002541B6">
        <w:t>Hidden Markov Model (HMM) profiles for the initial homologous groups</w:t>
      </w:r>
      <w:r w:rsidR="000969F3" w:rsidRPr="002541B6">
        <w:t xml:space="preserve"> (seed sequences) crated by HaMStR were used to search in the search taxa. The obtained hits were confirmed by re-BLAST search against the protein sets of seed sequences. </w:t>
      </w:r>
      <w:r w:rsidR="00F17E84" w:rsidRPr="002541B6">
        <w:t xml:space="preserve">We took into account here also the </w:t>
      </w:r>
      <w:r w:rsidR="0055018E" w:rsidRPr="002541B6">
        <w:t>co-orthologs for re-BLAST and we limited the HMM hits up to only the best 10 hits.</w:t>
      </w:r>
    </w:p>
    <w:p w14:paraId="7323F30C" w14:textId="395D1962" w:rsidR="00CB5F9E" w:rsidRPr="002541B6" w:rsidRDefault="00727721" w:rsidP="00515665">
      <w:r w:rsidRPr="002541B6">
        <w:t xml:space="preserve">We identified a core gene set, where we found orthologs in all taxa and each taxon has exactly one orthologous protein. </w:t>
      </w:r>
      <w:r w:rsidR="002C735F" w:rsidRPr="002541B6">
        <w:t xml:space="preserve">Using the core gene set, we reconstructed a maximum likelihood species tree for those 35 taxa. Firstly, we created a super-alignment by concatenating the alignments of all core genes. To exclude the alignment columns that are uninformative, we removed columns that have at least 50% gaps. We used </w:t>
      </w:r>
      <w:r w:rsidR="00CB5F9E" w:rsidRPr="002541B6">
        <w:t xml:space="preserve">ProtTest </w:t>
      </w:r>
      <w:r w:rsidR="00CB5F9E" w:rsidRPr="002541B6">
        <w:fldChar w:fldCharType="begin" w:fldLock="1"/>
      </w:r>
      <w:r w:rsidR="002541B6" w:rsidRPr="002541B6">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 "schema" : "https://github.com/citation-style-language/schema/raw/master/csl-citation.json" }</w:instrText>
      </w:r>
      <w:r w:rsidR="00CB5F9E" w:rsidRPr="002541B6">
        <w:fldChar w:fldCharType="separate"/>
      </w:r>
      <w:r w:rsidR="00CB5F9E" w:rsidRPr="002541B6">
        <w:rPr>
          <w:noProof/>
        </w:rPr>
        <w:t>(Abascal et al. 2005)</w:t>
      </w:r>
      <w:r w:rsidR="00CB5F9E" w:rsidRPr="002541B6">
        <w:fldChar w:fldCharType="end"/>
      </w:r>
      <w:r w:rsidR="00CB5F9E" w:rsidRPr="002541B6">
        <w:t xml:space="preserve"> to find the best fitting model for the tree reconstruction procedure. With the best model parameters obtained from ProtTest, we used RAxML </w:t>
      </w:r>
      <w:r w:rsidR="00CB5F9E" w:rsidRPr="002541B6">
        <w:fldChar w:fldCharType="begin" w:fldLock="1"/>
      </w:r>
      <w:r w:rsidR="002541B6" w:rsidRPr="002541B6">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 "schema" : "https://github.com/citation-style-language/schema/raw/master/csl-citation.json" }</w:instrText>
      </w:r>
      <w:r w:rsidR="00CB5F9E" w:rsidRPr="002541B6">
        <w:fldChar w:fldCharType="separate"/>
      </w:r>
      <w:r w:rsidR="00CB5F9E" w:rsidRPr="002541B6">
        <w:rPr>
          <w:noProof/>
        </w:rPr>
        <w:t>(Stamatakis 2014)</w:t>
      </w:r>
      <w:r w:rsidR="00CB5F9E" w:rsidRPr="002541B6">
        <w:fldChar w:fldCharType="end"/>
      </w:r>
      <w:r w:rsidR="00CB5F9E" w:rsidRPr="002541B6">
        <w:t xml:space="preserve"> to build the maximum likelihood species tree</w:t>
      </w:r>
      <w:r w:rsidR="00251B43" w:rsidRPr="002541B6">
        <w:t xml:space="preserve"> with 100 bootstrap replicates</w:t>
      </w:r>
      <w:r w:rsidR="00CB5F9E" w:rsidRPr="002541B6">
        <w:t>.</w:t>
      </w:r>
    </w:p>
    <w:p w14:paraId="0F5361A7" w14:textId="27667D89" w:rsidR="00505152" w:rsidRPr="002541B6" w:rsidRDefault="00727721" w:rsidP="00515665">
      <w:r w:rsidRPr="002541B6">
        <w:t>Using the</w:t>
      </w:r>
      <w:r w:rsidR="00181B00" w:rsidRPr="002541B6">
        <w:t xml:space="preserve"> p</w:t>
      </w:r>
      <w:r w:rsidR="00500D94" w:rsidRPr="002541B6">
        <w:t xml:space="preserve">rinciple of minimum evolution </w:t>
      </w:r>
      <w:r w:rsidR="00500D94" w:rsidRPr="002541B6">
        <w:fldChar w:fldCharType="begin" w:fldLock="1"/>
      </w:r>
      <w:r w:rsidR="002541B6" w:rsidRPr="002541B6">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 "schema" : "https://github.com/citation-style-language/schema/raw/master/csl-citation.json" }</w:instrText>
      </w:r>
      <w:r w:rsidR="00500D94" w:rsidRPr="002541B6">
        <w:fldChar w:fldCharType="separate"/>
      </w:r>
      <w:r w:rsidR="00500D94" w:rsidRPr="002541B6">
        <w:rPr>
          <w:noProof/>
        </w:rPr>
        <w:t>(Edwards 1996)</w:t>
      </w:r>
      <w:r w:rsidR="00500D94" w:rsidRPr="002541B6">
        <w:fldChar w:fldCharType="end"/>
      </w:r>
      <w:r w:rsidRPr="002541B6">
        <w:t>, we filtered the orthologous group to obtain the final protein set representing the Microsporidia last common ancestor.</w:t>
      </w:r>
      <w:r w:rsidR="00500D94" w:rsidRPr="002541B6">
        <w:t xml:space="preserve"> Those final orthologous groups have to have either (1) at least one ortholog from N.parisii (the earliest branch of the Microsporidia clade), or (2) at least two orthologs from Microsporidia species different than N.parisii and one or more orthologs from non-Microsporidia taxa.</w:t>
      </w:r>
    </w:p>
    <w:p w14:paraId="5D0479B6" w14:textId="2A6A88A1" w:rsidR="00AD08DF" w:rsidRPr="002541B6" w:rsidRDefault="00AD08DF" w:rsidP="00515665">
      <w:r w:rsidRPr="002541B6">
        <w:t>Results</w:t>
      </w:r>
    </w:p>
    <w:p w14:paraId="04697877" w14:textId="5DF8A54A" w:rsidR="005B603B" w:rsidRPr="002541B6" w:rsidRDefault="005B603B" w:rsidP="00515665">
      <w:r w:rsidRPr="002541B6">
        <w:t xml:space="preserve">OrthoMCL gave </w:t>
      </w:r>
      <w:r w:rsidR="00846548" w:rsidRPr="002541B6">
        <w:t>2904 initial homologous groups for 11 Microsporidia protein sets.</w:t>
      </w:r>
      <w:r w:rsidR="00326A75" w:rsidRPr="002541B6">
        <w:t xml:space="preserve"> Out of 2904 extended groups, we found 80 groups, where all 11 Microsporidia and 24 non-Microsporidia taxa are present and each taxon has one representative ortholog. Those 80 groups serve as out core get set for the species tree reconstruction.</w:t>
      </w:r>
      <w:r w:rsidR="003657BD" w:rsidRPr="002541B6">
        <w:t xml:space="preserve"> The super-alignment after de-gapping has a length from 36.616 amino acids. The best model obtained from ProtTest was LG substitution model </w:t>
      </w:r>
      <w:r w:rsidR="003657BD" w:rsidRPr="002541B6">
        <w:fldChar w:fldCharType="begin" w:fldLock="1"/>
      </w:r>
      <w:r w:rsidR="002541B6" w:rsidRPr="002541B6">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 "schema" : "https://github.com/citation-style-language/schema/raw/master/csl-citation.json" }</w:instrText>
      </w:r>
      <w:r w:rsidR="003657BD" w:rsidRPr="002541B6">
        <w:fldChar w:fldCharType="separate"/>
      </w:r>
      <w:r w:rsidR="003657BD" w:rsidRPr="002541B6">
        <w:rPr>
          <w:noProof/>
        </w:rPr>
        <w:t>(Le &amp; Gascuel 2008)</w:t>
      </w:r>
      <w:r w:rsidR="003657BD" w:rsidRPr="002541B6">
        <w:fldChar w:fldCharType="end"/>
      </w:r>
      <w:r w:rsidR="003657BD" w:rsidRPr="002541B6">
        <w:t xml:space="preserve">, GAMMA distribution G , including proportion of invariable sites estimation I &amp; empirical base frequencies F. </w:t>
      </w:r>
      <w:r w:rsidR="004D52AC" w:rsidRPr="002541B6">
        <w:t xml:space="preserve">The input model parameter for RAxML was PROTGAMMAILGF. The reconstructed species tree with bootstrap support values is shown </w:t>
      </w:r>
      <w:r w:rsidR="00A2632C" w:rsidRPr="002541B6">
        <w:t xml:space="preserve">in the </w:t>
      </w:r>
      <w:r w:rsidR="00A2632C" w:rsidRPr="002541B6">
        <w:fldChar w:fldCharType="begin"/>
      </w:r>
      <w:r w:rsidR="00A2632C" w:rsidRPr="002541B6">
        <w:instrText xml:space="preserve"> REF _Ref381283848 \h </w:instrText>
      </w:r>
      <w:r w:rsidR="00A2632C" w:rsidRPr="002541B6">
        <w:fldChar w:fldCharType="separate"/>
      </w:r>
      <w:r w:rsidR="00515665" w:rsidRPr="002541B6">
        <w:rPr>
          <w:b/>
        </w:rPr>
        <w:t>Error! Reference source not found.</w:t>
      </w:r>
      <w:r w:rsidR="00A2632C" w:rsidRPr="002541B6">
        <w:fldChar w:fldCharType="end"/>
      </w:r>
      <w:r w:rsidR="00A2632C" w:rsidRPr="002541B6">
        <w:t xml:space="preserve"> </w:t>
      </w:r>
      <w:r w:rsidR="004D52AC" w:rsidRPr="002541B6">
        <w:t>below.</w:t>
      </w:r>
    </w:p>
    <w:p w14:paraId="23ADCD2E" w14:textId="77777777" w:rsidR="00900C79" w:rsidRPr="002541B6" w:rsidRDefault="007938E3" w:rsidP="00515665">
      <w:pPr>
        <w:keepNext/>
      </w:pPr>
      <w:r w:rsidRPr="002541B6">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76F6BF70" w:rsidR="004D52AC" w:rsidRPr="002541B6" w:rsidRDefault="00900C79" w:rsidP="00515665">
      <w:pPr>
        <w:pStyle w:val="Caption"/>
      </w:pPr>
      <w:bookmarkStart w:id="0" w:name="_Ref381357941"/>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w:t>
      </w:r>
      <w:r w:rsidR="004E1AA9">
        <w:fldChar w:fldCharType="end"/>
      </w:r>
      <w:bookmarkEnd w:id="0"/>
      <w:r w:rsidRPr="002541B6">
        <w:t>: Maximum likelihood tree over 35 species. The 11 Microsporidia taxa are highlighted in red. Other non-Microsporidia taxa include 13 Fungi (green), 2 Metazoa and M.brevicollis, C.owczarzaki (yellow) and 7 out-group species (purple). Node labels denote the bootstrap support and only values &lt;100 are shown. The tree topology is congruent with the known species tree.</w:t>
      </w:r>
      <w:r w:rsidR="007938E3" w:rsidRPr="002541B6">
        <w:t xml:space="preserve"> </w:t>
      </w:r>
    </w:p>
    <w:p w14:paraId="27592FDE" w14:textId="75A88ED6" w:rsidR="004D52AC" w:rsidRPr="002541B6" w:rsidRDefault="004D52AC" w:rsidP="00515665">
      <w:r w:rsidRPr="002541B6">
        <w:t>Filtered the HaMStR result that did not match the parsimony criteria, we got at the end 1605 final orthologous groups. They present the set of Microsporidia last common ancestor proteins.</w:t>
      </w:r>
    </w:p>
    <w:p w14:paraId="0A95A869" w14:textId="60CDC0E4" w:rsidR="00AD08DF" w:rsidRPr="002541B6" w:rsidRDefault="00AD08DF" w:rsidP="00515665">
      <w:r w:rsidRPr="002541B6">
        <w:t>Discussion</w:t>
      </w:r>
    </w:p>
    <w:p w14:paraId="7EA14CE6" w14:textId="42B0B7E5" w:rsidR="00D2114E" w:rsidRPr="002541B6" w:rsidRDefault="00424D1B" w:rsidP="00515665">
      <w:r w:rsidRPr="002541B6">
        <w:fldChar w:fldCharType="begin"/>
      </w:r>
      <w:r w:rsidRPr="002541B6">
        <w:instrText xml:space="preserve"> REF _Ref381357960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w:t>
      </w:r>
      <w:r w:rsidRPr="002541B6">
        <w:fldChar w:fldCharType="end"/>
      </w:r>
      <w:r w:rsidRPr="002541B6">
        <w:t xml:space="preserve"> </w:t>
      </w:r>
      <w:r w:rsidR="00DC20CA" w:rsidRPr="002541B6">
        <w:t>shows the fraction</w:t>
      </w:r>
      <w:r w:rsidR="001058BE" w:rsidRPr="002541B6">
        <w:t>s</w:t>
      </w:r>
      <w:r w:rsidR="00DC20CA" w:rsidRPr="002541B6">
        <w:t xml:space="preserve"> of non-orthologous and orthologous proteins in 11 Microsporidia species. The Encephalitozoon group is the best example for the compact genome of Microsporidia. Where almost 98% of their proteome are orthologous proteins that are shared in other Microsporidia species. Only 2% of genes are lineage specific proteins.</w:t>
      </w:r>
    </w:p>
    <w:p w14:paraId="1DCF0112" w14:textId="77777777" w:rsidR="00900C79" w:rsidRPr="002541B6" w:rsidRDefault="00DC20CA" w:rsidP="00515665">
      <w:pPr>
        <w:keepNext/>
      </w:pPr>
      <w:r w:rsidRPr="002541B6">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40D99E59" w:rsidR="00A2632C" w:rsidRPr="002541B6" w:rsidRDefault="00900C79" w:rsidP="00515665">
      <w:pPr>
        <w:pStyle w:val="Caption"/>
      </w:pPr>
      <w:bookmarkStart w:id="1" w:name="_Ref381357960"/>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w:t>
      </w:r>
      <w:r w:rsidR="004E1AA9">
        <w:fldChar w:fldCharType="end"/>
      </w:r>
      <w:bookmarkEnd w:id="1"/>
      <w:r w:rsidRPr="002541B6">
        <w:t>: Fraction</w:t>
      </w:r>
      <w:r w:rsidR="00A81605" w:rsidRPr="002541B6">
        <w:t>s</w:t>
      </w:r>
      <w:r w:rsidRPr="002541B6">
        <w:t xml:space="preserve"> of non-orthologous (orange) and orthologous (green) proteins in different Microsporidia species.</w:t>
      </w:r>
      <w:r w:rsidR="00D2114E" w:rsidRPr="002541B6">
        <w:t xml:space="preserve"> </w:t>
      </w:r>
    </w:p>
    <w:p w14:paraId="6B48A414" w14:textId="657C67FD" w:rsidR="0013584D" w:rsidRPr="002541B6" w:rsidRDefault="004A058B" w:rsidP="00515665">
      <w:r w:rsidRPr="002541B6">
        <w:t xml:space="preserve">Other taxa </w:t>
      </w:r>
      <w:r w:rsidR="0061430D" w:rsidRPr="002541B6">
        <w:t xml:space="preserve">still have orphan proteins (21% in N.ceranae up to 49% in E.aedis). We have some hypotheses for those orphan proteins. </w:t>
      </w:r>
    </w:p>
    <w:p w14:paraId="70AE3CE8" w14:textId="3E112157" w:rsidR="0061430D" w:rsidRPr="002541B6" w:rsidRDefault="0061430D" w:rsidP="00515665">
      <w:r w:rsidRPr="002541B6">
        <w:t>(1) Wrong gene assignment: length of orphan proteins would be shorter than orthologous proteins.</w:t>
      </w:r>
    </w:p>
    <w:p w14:paraId="4C1AADFB" w14:textId="77777777" w:rsidR="00900C79" w:rsidRPr="002541B6" w:rsidRDefault="00F600B6" w:rsidP="00515665">
      <w:pPr>
        <w:keepNext/>
      </w:pPr>
      <w:r w:rsidRPr="002541B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141AA6D0" w:rsidR="0061430D" w:rsidRPr="002541B6" w:rsidRDefault="00900C79" w:rsidP="00515665">
      <w:pPr>
        <w:pStyle w:val="Caption"/>
      </w:pPr>
      <w:bookmarkStart w:id="2" w:name="_Ref381357979"/>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3</w:t>
      </w:r>
      <w:r w:rsidR="004E1AA9">
        <w:fldChar w:fldCharType="end"/>
      </w:r>
      <w:bookmarkEnd w:id="2"/>
      <w:r w:rsidRPr="002541B6">
        <w:t>: Length distribution of orthologous proteins (orange) and orphan proteins (green) in different Microsporidia taxa.</w:t>
      </w:r>
    </w:p>
    <w:p w14:paraId="4CCB312D" w14:textId="77777777" w:rsidR="00F600B6" w:rsidRPr="002541B6" w:rsidRDefault="00F600B6" w:rsidP="00515665"/>
    <w:p w14:paraId="2574DE17" w14:textId="1D5DA075" w:rsidR="00900C79" w:rsidRPr="002541B6" w:rsidRDefault="00F84AF4" w:rsidP="00515665">
      <w:r w:rsidRPr="002541B6">
        <w:fldChar w:fldCharType="begin"/>
      </w:r>
      <w:r w:rsidRPr="002541B6">
        <w:instrText xml:space="preserve"> REF _Ref381357979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3</w:t>
      </w:r>
      <w:r w:rsidRPr="002541B6">
        <w:fldChar w:fldCharType="end"/>
      </w:r>
      <w:r w:rsidRPr="002541B6">
        <w:t xml:space="preserve"> shows the length distribution of orthologous and orphan proteins in 11 Microsporidia taxa. We use Wilcoxon-Mann-Whitney U-Test to compare the two length categories. We found that the lengths of orphan proteins are significantly different </w:t>
      </w:r>
      <w:r w:rsidR="00065BF3" w:rsidRPr="002541B6">
        <w:t xml:space="preserve">(smaller) </w:t>
      </w:r>
      <w:r w:rsidRPr="002541B6">
        <w:t xml:space="preserve">to the one of orthologous proteins with the significant level of 5%. </w:t>
      </w:r>
      <w:r w:rsidR="00BB6FC2" w:rsidRPr="002541B6">
        <w:t xml:space="preserve">Only for E.hellem the p-value is 0,20&gt;0,05. But this p-value makes no sense since the number of orphan proteins in E.hellem is too small to </w:t>
      </w:r>
      <w:r w:rsidR="004D5DEC" w:rsidRPr="002541B6">
        <w:t xml:space="preserve">make the comparison meaningful. </w:t>
      </w:r>
    </w:p>
    <w:p w14:paraId="2BE16F76" w14:textId="7FB28AF3" w:rsidR="00401934" w:rsidRPr="002541B6" w:rsidRDefault="00401934" w:rsidP="00515665">
      <w:r w:rsidRPr="002541B6">
        <w:t xml:space="preserve">(2) New invented genes (which have no PFAM annotations), or genes from horizontal gene transfer events (which have new PFAM annotation, which are not found in orthologous proteins), or they </w:t>
      </w:r>
      <w:r w:rsidR="004436DA" w:rsidRPr="002541B6">
        <w:t>cannot</w:t>
      </w:r>
      <w:r w:rsidRPr="002541B6">
        <w:t xml:space="preserve"> be detectable as orthologs (which have the same PFAM annotations as orthologous proteins).</w:t>
      </w:r>
    </w:p>
    <w:p w14:paraId="116D1081" w14:textId="77777777" w:rsidR="00F56624" w:rsidRPr="002541B6" w:rsidRDefault="00F56624" w:rsidP="00515665">
      <w:pPr>
        <w:keepNext/>
      </w:pPr>
      <w:r w:rsidRPr="002541B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31BB7CD8" w:rsidR="00401934" w:rsidRPr="002541B6" w:rsidRDefault="00F56624" w:rsidP="00515665">
      <w:pPr>
        <w:pStyle w:val="Caption"/>
      </w:pPr>
      <w:bookmarkStart w:id="3" w:name="_Ref381359837"/>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4</w:t>
      </w:r>
      <w:r w:rsidR="004E1AA9">
        <w:fldChar w:fldCharType="end"/>
      </w:r>
      <w:bookmarkEnd w:id="3"/>
      <w:r w:rsidR="009708BB" w:rsidRPr="002541B6">
        <w:t>:</w:t>
      </w:r>
      <w:r w:rsidRPr="002541B6">
        <w:t xml:space="preserve"> Fraction</w:t>
      </w:r>
      <w:r w:rsidR="006E266D" w:rsidRPr="002541B6">
        <w:t>s</w:t>
      </w:r>
      <w:r w:rsidRPr="002541B6">
        <w:t xml:space="preserve"> of orthologous and orphan proteins that have and do not have PFAM annotations. The left columns show the number of orthologous proteins that have PFAM annotations (</w:t>
      </w:r>
      <w:r w:rsidR="00832D79" w:rsidRPr="002541B6">
        <w:t xml:space="preserve">light </w:t>
      </w:r>
      <w:r w:rsidRPr="002541B6">
        <w:t>green) and do not have PFAM annotations (pink). The right columns show th</w:t>
      </w:r>
      <w:r w:rsidR="006E266D" w:rsidRPr="002541B6">
        <w:t xml:space="preserve">e proportion </w:t>
      </w:r>
      <w:r w:rsidR="00832D79" w:rsidRPr="002541B6">
        <w:t>of orphan proteins that have new PFAM annotations that are not found in orthologous proteins (dark green), do not have any PFAM annotation (orange) and orphans that have the same PFAM annotations as orthologous proteins (purple).</w:t>
      </w:r>
    </w:p>
    <w:p w14:paraId="00B920DB" w14:textId="136A2E79" w:rsidR="00F81402" w:rsidRPr="002541B6" w:rsidRDefault="008C101F" w:rsidP="00515665">
      <w:r w:rsidRPr="002541B6">
        <w:t xml:space="preserve">A large fraction of orphan Microsporidia proteins do not have any PFAM annotation as been shown in </w:t>
      </w:r>
      <w:r w:rsidRPr="002541B6">
        <w:fldChar w:fldCharType="begin"/>
      </w:r>
      <w:r w:rsidRPr="002541B6">
        <w:instrText xml:space="preserve"> REF _Ref381359837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4</w:t>
      </w:r>
      <w:r w:rsidRPr="002541B6">
        <w:fldChar w:fldCharType="end"/>
      </w:r>
      <w:r w:rsidR="009652DE" w:rsidRPr="002541B6">
        <w:t xml:space="preserve"> suggests that most of the orphan proteins are new invented genes after</w:t>
      </w:r>
      <w:r w:rsidR="005D5536" w:rsidRPr="002541B6">
        <w:t xml:space="preserve"> the speciation event that split</w:t>
      </w:r>
      <w:r w:rsidR="009652DE" w:rsidRPr="002541B6">
        <w:t xml:space="preserve"> fungi out of the Microsporidia clade. </w:t>
      </w:r>
    </w:p>
    <w:p w14:paraId="7C737AC5" w14:textId="77777777" w:rsidR="001451FC" w:rsidRPr="002541B6" w:rsidRDefault="00CE7636" w:rsidP="00515665">
      <w:pPr>
        <w:keepNext/>
      </w:pPr>
      <w:r w:rsidRPr="002541B6">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7F4D2C8F" w:rsidR="00FF0E09" w:rsidRPr="002541B6" w:rsidRDefault="001451FC" w:rsidP="00515665">
      <w:pPr>
        <w:pStyle w:val="Caption"/>
      </w:pPr>
      <w:bookmarkStart w:id="4" w:name="_Ref381363393"/>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5</w:t>
      </w:r>
      <w:r w:rsidR="004E1AA9">
        <w:fldChar w:fldCharType="end"/>
      </w:r>
      <w:bookmarkEnd w:id="4"/>
      <w:r w:rsidR="009708BB" w:rsidRPr="002541B6">
        <w:t>:</w:t>
      </w:r>
      <w:r w:rsidRPr="002541B6">
        <w:t xml:space="preserve"> The distribution of number of homologous proteins (orange) and number of homologous groups (green) in each Microsporidia taxon.</w:t>
      </w:r>
    </w:p>
    <w:p w14:paraId="2D9D0C66" w14:textId="4F892768" w:rsidR="00CE7636" w:rsidRPr="002541B6" w:rsidRDefault="00F66867" w:rsidP="00515665">
      <w:r w:rsidRPr="002541B6">
        <w:fldChar w:fldCharType="begin"/>
      </w:r>
      <w:r w:rsidRPr="002541B6">
        <w:instrText xml:space="preserve"> REF _Ref381363393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5</w:t>
      </w:r>
      <w:r w:rsidRPr="002541B6">
        <w:fldChar w:fldCharType="end"/>
      </w:r>
      <w:r w:rsidRPr="002541B6">
        <w:t xml:space="preserve"> shows the relative number of homologous proteins and number of homologous groups in each Microsporidia species. In some species, such as E.bieneusi or A.algerae, the </w:t>
      </w:r>
      <w:r w:rsidR="00FF416C" w:rsidRPr="002541B6">
        <w:t>number of homologous genes is</w:t>
      </w:r>
      <w:r w:rsidRPr="002541B6">
        <w:t xml:space="preserve"> substantially higher than the number of corresponding homologous groups. We check the </w:t>
      </w:r>
      <w:r w:rsidR="008B6EA6" w:rsidRPr="002541B6">
        <w:t xml:space="preserve">number of in-paralogs for each Microsporidia taxon in the homologous group. The result in </w:t>
      </w:r>
      <w:r w:rsidR="008B6EA6" w:rsidRPr="002541B6">
        <w:fldChar w:fldCharType="begin"/>
      </w:r>
      <w:r w:rsidR="008B6EA6" w:rsidRPr="002541B6">
        <w:instrText xml:space="preserve"> REF _Ref381363935 \h </w:instrText>
      </w:r>
      <w:r w:rsidR="008B6EA6"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6</w:t>
      </w:r>
      <w:r w:rsidR="008B6EA6" w:rsidRPr="002541B6">
        <w:fldChar w:fldCharType="end"/>
      </w:r>
      <w:r w:rsidR="008B6EA6" w:rsidRPr="002541B6">
        <w:t xml:space="preserve"> shows that there is no evidence for </w:t>
      </w:r>
      <w:r w:rsidR="00A04591" w:rsidRPr="002541B6">
        <w:t>whole</w:t>
      </w:r>
      <w:r w:rsidR="008B6EA6" w:rsidRPr="002541B6">
        <w:t xml:space="preserve"> genome duplication in any species. But there are some instances where the homologous groups contain more than 10 co-orthologs for one Microsporidia species showing the effect of gene dosage</w:t>
      </w:r>
      <w:r w:rsidR="0032276D" w:rsidRPr="002541B6">
        <w:t xml:space="preserve"> </w:t>
      </w:r>
      <w:r w:rsidR="0032276D" w:rsidRPr="002541B6">
        <w:fldChar w:fldCharType="begin" w:fldLock="1"/>
      </w:r>
      <w:r w:rsidR="002541B6" w:rsidRPr="002541B6">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 "schema" : "https://github.com/citation-style-language/schema/raw/master/csl-citation.json" }</w:instrText>
      </w:r>
      <w:r w:rsidR="0032276D" w:rsidRPr="002541B6">
        <w:fldChar w:fldCharType="separate"/>
      </w:r>
      <w:r w:rsidR="0032276D" w:rsidRPr="002541B6">
        <w:rPr>
          <w:noProof/>
        </w:rPr>
        <w:t>(Kondrashov &amp; Koonin 2004)</w:t>
      </w:r>
      <w:r w:rsidR="0032276D" w:rsidRPr="002541B6">
        <w:fldChar w:fldCharType="end"/>
      </w:r>
      <w:r w:rsidR="008B6EA6" w:rsidRPr="002541B6">
        <w:t>.</w:t>
      </w:r>
    </w:p>
    <w:p w14:paraId="48C11CD5" w14:textId="77777777" w:rsidR="00F66867" w:rsidRPr="002541B6" w:rsidRDefault="00F66867" w:rsidP="00515665">
      <w:pPr>
        <w:keepNext/>
      </w:pPr>
      <w:r w:rsidRPr="002541B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0F9F22E1" w:rsidR="00F66867" w:rsidRPr="002541B6" w:rsidRDefault="00F66867" w:rsidP="00515665">
      <w:pPr>
        <w:pStyle w:val="Caption"/>
      </w:pPr>
      <w:bookmarkStart w:id="5" w:name="_Ref381363935"/>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6</w:t>
      </w:r>
      <w:r w:rsidR="004E1AA9">
        <w:fldChar w:fldCharType="end"/>
      </w:r>
      <w:bookmarkEnd w:id="5"/>
      <w:r w:rsidR="009708BB" w:rsidRPr="002541B6">
        <w:t>:</w:t>
      </w:r>
      <w:r w:rsidRPr="002541B6">
        <w:t xml:space="preserve"> The distribution of number of homologous groups as a function of number of in-paralogs. Colors </w:t>
      </w:r>
      <w:r w:rsidR="002546E9" w:rsidRPr="002541B6">
        <w:t>denote</w:t>
      </w:r>
      <w:r w:rsidRPr="002541B6">
        <w:t xml:space="preserve"> different Microsporidia taxa.</w:t>
      </w:r>
    </w:p>
    <w:p w14:paraId="5FDEFC50" w14:textId="18CFD93F" w:rsidR="00336C4C" w:rsidRPr="002541B6" w:rsidRDefault="0039282D" w:rsidP="00515665">
      <w:r w:rsidRPr="002541B6">
        <w:t xml:space="preserve">The reconstructed species tree shows a stable signal for placing the Microsporidia group as the earliest clade of the fungi, which are supported by the recent phylogenetic study of the taxonomy of Microsporidia that hypothesis that Microsporidia is the sister clade of </w:t>
      </w:r>
      <w:r w:rsidR="007110BB" w:rsidRPr="002541B6">
        <w:t>fungi</w:t>
      </w:r>
      <w:r w:rsidR="002541B6">
        <w:t xml:space="preserve"> </w:t>
      </w:r>
      <w:r w:rsidR="002541B6">
        <w:fldChar w:fldCharType="begin" w:fldLock="1"/>
      </w:r>
      <w:r w:rsidR="002541B6">
        <w:instrText>ADDIN CSL_CITATION { "citationItems" : [ { "id" : "ITEM-1", "itemData" : { "DOI" : "10.1073/pnas.96.2.580", "ISBN" : "0027-8424", "ISSN" : "0027-8424", "PMID" : "9892676", "abstract" : "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 "author" : [ { "dropping-particle" : "", "family" : "Hirt", "given" : "R. P.", "non-dropping-particle" : "", "parse-names" : false, "suffix" : "" }, { "dropping-particle" : "", "family" : "Logsdon", "given" : "J. M.", "non-dropping-particle" : "", "parse-names" : false, "suffix" : "" }, { "dropping-particle" : "", "family" : "Healy", "given" : "B.", "non-dropping-particle" : "", "parse-names" : false, "suffix" : "" }, { "dropping-particle" : "", "family" : "Dorey", "given" : "M. W.", "non-dropping-particle" : "", "parse-names" : false, "suffix" : "" }, { "dropping-particle" : "", "family" : "Doolittle", "given" : "W. F.", "non-dropping-particle" : "", "parse-names" : false, "suffix" : "" }, { "dropping-particle" : "", "family" : "Embley", "given" : "T. M.", "non-dropping-particle" : "", "parse-names" : false, "suffix" : "" } ], "container-title" : "Proceedings of the National Academy of Sciences", "id" : "ITEM-1", "issue" : "2", "issued" : { "date-parts" : [ [ "1999" ] ] }, "page" : "580-585", "title" : "Microsporidia are related to Fungi: Evidence from the largest subunit of RNA polymerase II and other proteins", "type" : "article-journal", "volume" : "96" }, "uris" : [ "http://www.mendeley.com/documents/?uuid=5a698842-a92c-4731-b6f0-ee3a263054f4" ] }, { "id" : "ITEM-2", "itemData" : { "DOI" : "10.1186/1741-7007-10-47", "ISSN" : "1741-7007", "PMID" : "22651672", "abstract" : "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 "author" : [ { "dropping-particle" : "", "family" : "Capella-Guti\u00e9rrez", "given" : "Salvador", "non-dropping-particle" : "", "parse-names" : false, "suffix" : "" }, { "dropping-particle" : "", "family" : "Marcet-Houben", "given" : "Marina", "non-dropping-particle" : "", "parse-names" : false, "suffix" : "" }, { "dropping-particle" : "", "family" : "Gabald\u00f3n", "given" : "Toni", "non-dropping-particle" : "", "parse-names" : false, "suffix" : "" } ], "container-title" : "BMC biology", "id" : "ITEM-2", "issue" : "1", "issued" : { "date-parts" : [ [ "2012", "1" ] ] }, "note" : "ML tree between microsporidia and fungi", "page" : "47", "title" : "Phylogenomics supports microsporidia as the earliest diverging clade of sequenced fungi.", "type" : "article-journal", "volume" : "10" }, "uris" : [ "http://www.mendeley.com/documents/?uuid=c3fa69a8-09a9-41af-9580-ef3c6327c310" ] } ], "mendeley" : { "formattedCitation" : "(Hirt et al. 1999; Capella-Guti\u00e9rrez et al. 2012)", "plainTextFormattedCitation" : "(Hirt et al. 1999; Capella-Guti\u00e9rrez et al. 2012)", "previouslyFormattedCitation" : "(Hirt et al. 1999; Capella-Guti\u00e9rrez et al. 2012)" }, "properties" : {  }, "schema" : "https://github.com/citation-style-language/schema/raw/master/csl-citation.json" }</w:instrText>
      </w:r>
      <w:r w:rsidR="002541B6">
        <w:fldChar w:fldCharType="separate"/>
      </w:r>
      <w:r w:rsidR="002541B6" w:rsidRPr="002541B6">
        <w:rPr>
          <w:noProof/>
        </w:rPr>
        <w:t>(Hirt et al. 1999; Capella-Gutiérrez et al. 2012)</w:t>
      </w:r>
      <w:r w:rsidR="002541B6">
        <w:fldChar w:fldCharType="end"/>
      </w:r>
      <w:r w:rsidR="005D239C">
        <w:t xml:space="preserve"> but not that Microsporidia is placed inside fungi clade like </w:t>
      </w:r>
      <w:r w:rsidR="005D239C">
        <w:fldChar w:fldCharType="begin" w:fldLock="1"/>
      </w:r>
      <w:r w:rsidR="005D239C">
        <w:instrText>ADDIN CSL_CITATION { "citationItems" : [ { "id" : "ITEM-1", "itemData" : { "DOI" : "10.1093/oxfordjournals.molbev.a026235", "ISBN" : "0737-4038", "ISSN" : "07374038", "PMID" : "10666703", "abstract" : "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 "author" : [ { "dropping-particle" : "", "family" : "Keeling", "given" : "Patrick J.", "non-dropping-particle" : "", "parse-names" : false, "suffix" : "" }, { "dropping-particle" : "", "family" : "Luker", "given" : "Melissa A.", "non-dropping-particle" : "", "parse-names" : false, "suffix" : "" }, { "dropping-particle" : "", "family" : "Palmer", "given" : "Jeffrey D.", "non-dropping-particle" : "", "parse-names" : false, "suffix" : "" } ], "container-title" : "Molecular Biology and Evolution", "id" : "ITEM-1", "issue" : "1", "issued" : { "date-parts" : [ [ "2000" ] ] }, "page" : "23-31", "title" : "Evidence from beta-tubulin phylogeny that microsporidia evolved from within the fungi", "type" : "article-journal", "volume" : "17" }, "uris" : [ "http://www.mendeley.com/documents/?uuid=1afd7543-d0d0-4d1a-84f3-adf69736c19a" ] } ], "mendeley" : { "formattedCitation" : "(Keeling et al. 2000)", "plainTextFormattedCitation" : "(Keeling et al. 2000)", "previouslyFormattedCitation" : "(Keeling et al. 2000)" }, "properties" : {  }, "schema" : "https://github.com/citation-style-language/schema/raw/master/csl-citation.json" }</w:instrText>
      </w:r>
      <w:r w:rsidR="005D239C">
        <w:fldChar w:fldCharType="separate"/>
      </w:r>
      <w:r w:rsidR="005D239C" w:rsidRPr="005D239C">
        <w:rPr>
          <w:noProof/>
        </w:rPr>
        <w:t>(Keeling et al. 2000)</w:t>
      </w:r>
      <w:r w:rsidR="005D239C">
        <w:fldChar w:fldCharType="end"/>
      </w:r>
      <w:r w:rsidR="007110BB" w:rsidRPr="002541B6">
        <w:t>.</w:t>
      </w:r>
    </w:p>
    <w:p w14:paraId="54086313" w14:textId="235FE945" w:rsidR="00AD08DF" w:rsidRPr="002541B6" w:rsidRDefault="00AD08DF" w:rsidP="00515665">
      <w:r w:rsidRPr="002541B6">
        <w:t>Conclusion</w:t>
      </w:r>
    </w:p>
    <w:p w14:paraId="38EAB11E" w14:textId="1E99A657" w:rsidR="007110BB" w:rsidRPr="002541B6" w:rsidRDefault="00B84427" w:rsidP="00515665">
      <w:r w:rsidRPr="002541B6">
        <w:lastRenderedPageBreak/>
        <w:t xml:space="preserve">The estimation of Microsporidia last common ancestor proteins is the basic step for the whole downstream study. </w:t>
      </w:r>
      <w:r w:rsidR="007110BB" w:rsidRPr="002541B6">
        <w:t xml:space="preserve">The orthology assignment result agreed with other studies about the fraction of microsporidia only proteins. </w:t>
      </w:r>
      <w:r w:rsidR="00FF416C" w:rsidRPr="002541B6">
        <w:t xml:space="preserve">The length distribution and PFAM annotation analysis indicate that most of the orphan Microsporidia proteins are either resulting by wrong gene assignment or they are new invented genes in the Microsporidia clade. </w:t>
      </w:r>
      <w:r w:rsidR="007110BB" w:rsidRPr="002541B6">
        <w:t>The good resolved species tree can serve as a fundamental phylogenetic background for filtering the orthology assignment and estimating the set of 1605 proteins for the last common ancestor of Microsporidia.</w:t>
      </w:r>
    </w:p>
    <w:p w14:paraId="09DE7451" w14:textId="4A380357" w:rsidR="00F81402" w:rsidRPr="002541B6" w:rsidRDefault="00F81402" w:rsidP="00515665"/>
    <w:p w14:paraId="4A99851F" w14:textId="77777777" w:rsidR="00A2632C" w:rsidRPr="002541B6" w:rsidRDefault="00A2632C" w:rsidP="00515665"/>
    <w:p w14:paraId="2BC720BA" w14:textId="77777777" w:rsidR="00A2632C" w:rsidRPr="002541B6" w:rsidRDefault="00A2632C" w:rsidP="00515665">
      <w:pPr>
        <w:sectPr w:rsidR="00A2632C" w:rsidRPr="002541B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E94C143" w:rsidR="000418DC" w:rsidRPr="002541B6" w:rsidRDefault="00AD08DF" w:rsidP="00515665">
      <w:r w:rsidRPr="002541B6">
        <w:lastRenderedPageBreak/>
        <w:t>Distribution analysis of the Microsporidia last common ancestor proteins</w:t>
      </w:r>
    </w:p>
    <w:p w14:paraId="04FC63FF" w14:textId="43CA3472" w:rsidR="00AD08DF" w:rsidRPr="002541B6" w:rsidRDefault="00AD08DF" w:rsidP="00515665">
      <w:r w:rsidRPr="002541B6">
        <w:t>Introduction</w:t>
      </w:r>
    </w:p>
    <w:p w14:paraId="42B3401C" w14:textId="0F5B736D" w:rsidR="00F80F54" w:rsidRPr="002541B6" w:rsidRDefault="00F80F54" w:rsidP="00515665">
      <w:r w:rsidRPr="002541B6">
        <w:t>To answer the question "How old are the Microsporidia last common ancestor proteins"</w:t>
      </w:r>
    </w:p>
    <w:p w14:paraId="291C753C" w14:textId="34E7B2AA" w:rsidR="00AD08DF" w:rsidRPr="002541B6" w:rsidRDefault="00AD08DF" w:rsidP="00515665">
      <w:r w:rsidRPr="002541B6">
        <w:t>Methods</w:t>
      </w:r>
    </w:p>
    <w:p w14:paraId="4267C655" w14:textId="2B38EFBC" w:rsidR="00F80F54" w:rsidRPr="002541B6" w:rsidRDefault="00F80F54" w:rsidP="00515665">
      <w:r w:rsidRPr="002541B6">
        <w:t>We</w:t>
      </w:r>
      <w:r w:rsidR="00FE532B" w:rsidRPr="002541B6">
        <w:t xml:space="preserve"> used HaMStR to</w:t>
      </w:r>
      <w:r w:rsidRPr="002541B6">
        <w:t xml:space="preserve"> </w:t>
      </w:r>
      <w:r w:rsidR="00E959B2" w:rsidRPr="002541B6">
        <w:t>search orthologs for 1605 Microsporidia last common ancestor proteins in 480 taxa across the tree of life</w:t>
      </w:r>
      <w:r w:rsidR="00894686" w:rsidRPr="002541B6">
        <w:t xml:space="preserve"> including bacteria, archaea and eukaryote, which are grouped into 44 super taxa as you can see in this schematic species tree in</w:t>
      </w:r>
      <w:r w:rsidR="006138D4" w:rsidRPr="002541B6">
        <w:t xml:space="preserve"> </w:t>
      </w:r>
      <w:r w:rsidR="00894686" w:rsidRPr="002541B6">
        <w:t>t</w:t>
      </w:r>
      <w:r w:rsidR="006138D4" w:rsidRPr="002541B6">
        <w:t xml:space="preserve">he </w:t>
      </w:r>
      <w:r w:rsidR="006138D4" w:rsidRPr="002541B6">
        <w:fldChar w:fldCharType="begin"/>
      </w:r>
      <w:r w:rsidR="006138D4" w:rsidRPr="002541B6">
        <w:instrText xml:space="preserve"> REF _Ref381452921 \h </w:instrText>
      </w:r>
      <w:r w:rsidR="006138D4"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7</w:t>
      </w:r>
      <w:r w:rsidR="006138D4" w:rsidRPr="002541B6">
        <w:fldChar w:fldCharType="end"/>
      </w:r>
      <w:r w:rsidR="00894686" w:rsidRPr="002541B6">
        <w:t>. The list of</w:t>
      </w:r>
      <w:r w:rsidR="006138D4" w:rsidRPr="002541B6">
        <w:t xml:space="preserve"> all the taxa under this analysis is written </w:t>
      </w:r>
      <w:r w:rsidR="005C5E3D" w:rsidRPr="002541B6">
        <w:t xml:space="preserve">in the </w:t>
      </w:r>
      <w:r w:rsidR="006138D4" w:rsidRPr="002541B6">
        <w:fldChar w:fldCharType="begin"/>
      </w:r>
      <w:r w:rsidR="006138D4" w:rsidRPr="002541B6">
        <w:instrText xml:space="preserve"> REF _Ref381452965 \h </w:instrText>
      </w:r>
      <w:r w:rsidR="006138D4" w:rsidRPr="002541B6">
        <w:fldChar w:fldCharType="separate"/>
      </w:r>
      <w:r w:rsidR="00515665" w:rsidRPr="002541B6">
        <w:t xml:space="preserve">Table </w:t>
      </w:r>
      <w:r w:rsidR="00515665" w:rsidRPr="002541B6">
        <w:rPr>
          <w:noProof/>
        </w:rPr>
        <w:t>A</w:t>
      </w:r>
      <w:r w:rsidR="00515665" w:rsidRPr="002541B6">
        <w:noBreakHyphen/>
      </w:r>
      <w:r w:rsidR="00515665" w:rsidRPr="002541B6">
        <w:rPr>
          <w:noProof/>
        </w:rPr>
        <w:t>4</w:t>
      </w:r>
      <w:r w:rsidR="006138D4" w:rsidRPr="002541B6">
        <w:fldChar w:fldCharType="end"/>
      </w:r>
      <w:r w:rsidR="006138D4" w:rsidRPr="002541B6">
        <w:t xml:space="preserve">. </w:t>
      </w:r>
      <w:r w:rsidR="00FE532B" w:rsidRPr="002541B6">
        <w:t>The options we used for HaMStR search are -strict, -checkCoorthologsRef, -hit_limit=10 and -representative.</w:t>
      </w:r>
    </w:p>
    <w:p w14:paraId="5616CA30" w14:textId="77777777" w:rsidR="00E959B2" w:rsidRPr="002541B6" w:rsidRDefault="00E959B2" w:rsidP="00515665">
      <w:pPr>
        <w:keepNext/>
      </w:pPr>
      <w:r w:rsidRPr="002541B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5654F440" w:rsidR="00E959B2" w:rsidRPr="002541B6" w:rsidRDefault="00E959B2" w:rsidP="00515665">
      <w:pPr>
        <w:pStyle w:val="Caption"/>
      </w:pPr>
      <w:bookmarkStart w:id="6" w:name="_Ref381452921"/>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7</w:t>
      </w:r>
      <w:r w:rsidR="004E1AA9">
        <w:fldChar w:fldCharType="end"/>
      </w:r>
      <w:bookmarkEnd w:id="6"/>
      <w:r w:rsidR="009708BB" w:rsidRPr="002541B6">
        <w:t>:</w:t>
      </w:r>
      <w:r w:rsidRPr="002541B6">
        <w:t xml:space="preserve"> A cladogram depicts a species tree for </w:t>
      </w:r>
      <w:r w:rsidR="008F5883" w:rsidRPr="002541B6">
        <w:t xml:space="preserve">all taxa used in the distribution analysis of Microsporidia last common ancestor proteins. The number in parenthesis next to the taxon names denotes the number of species in each supertaxon. </w:t>
      </w:r>
    </w:p>
    <w:p w14:paraId="0354EC77" w14:textId="0B39E66B" w:rsidR="00921139" w:rsidRPr="002541B6" w:rsidRDefault="00FE532B" w:rsidP="00515665">
      <w:r w:rsidRPr="002541B6">
        <w:t>For a comprehensive analysis and to complement the orthology assignment, we calculated the feature architecture similarity</w:t>
      </w:r>
      <w:r w:rsidR="00F6485D" w:rsidRPr="002541B6">
        <w:t xml:space="preserve"> </w:t>
      </w:r>
      <w:r w:rsidR="00F6485D" w:rsidRPr="002541B6">
        <w:fldChar w:fldCharType="begin" w:fldLock="1"/>
      </w:r>
      <w:r w:rsidR="002541B6" w:rsidRPr="002541B6">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 "schema" : "https://github.com/citation-style-language/schema/raw/master/csl-citation.json" }</w:instrText>
      </w:r>
      <w:r w:rsidR="00F6485D" w:rsidRPr="002541B6">
        <w:fldChar w:fldCharType="separate"/>
      </w:r>
      <w:r w:rsidR="00F6485D" w:rsidRPr="002541B6">
        <w:rPr>
          <w:noProof/>
        </w:rPr>
        <w:t>(Koestler et al. 2010)</w:t>
      </w:r>
      <w:r w:rsidR="00F6485D" w:rsidRPr="002541B6">
        <w:fldChar w:fldCharType="end"/>
      </w:r>
      <w:r w:rsidRPr="002541B6">
        <w:t xml:space="preserve"> scores</w:t>
      </w:r>
      <w:r w:rsidR="00F6485D" w:rsidRPr="002541B6">
        <w:t xml:space="preserve"> (FAS scores)</w:t>
      </w:r>
      <w:r w:rsidRPr="002541B6">
        <w:t xml:space="preserve"> for all pair Microsporidia seed proteins and non-Microsporidia orthologs. </w:t>
      </w:r>
      <w:r w:rsidR="00764A6B" w:rsidRPr="002541B6">
        <w:t xml:space="preserve">Feature architecture of a protein is the arrangement of different types of protein domains such as PFAM </w:t>
      </w:r>
      <w:r w:rsidR="00764A6B" w:rsidRPr="002541B6">
        <w:fldChar w:fldCharType="begin" w:fldLock="1"/>
      </w:r>
      <w:r w:rsidR="002541B6" w:rsidRPr="002541B6">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 "schema" : "https://github.com/citation-style-language/schema/raw/master/csl-citation.json" }</w:instrText>
      </w:r>
      <w:r w:rsidR="00764A6B" w:rsidRPr="002541B6">
        <w:fldChar w:fldCharType="separate"/>
      </w:r>
      <w:r w:rsidR="00764A6B" w:rsidRPr="002541B6">
        <w:rPr>
          <w:noProof/>
        </w:rPr>
        <w:t>(Finn et al. 2014)</w:t>
      </w:r>
      <w:r w:rsidR="00764A6B" w:rsidRPr="002541B6">
        <w:fldChar w:fldCharType="end"/>
      </w:r>
      <w:r w:rsidR="00764A6B" w:rsidRPr="002541B6">
        <w:t xml:space="preserve"> or SMART </w:t>
      </w:r>
      <w:r w:rsidR="00764A6B" w:rsidRPr="002541B6">
        <w:fldChar w:fldCharType="begin" w:fldLock="1"/>
      </w:r>
      <w:r w:rsidR="002541B6" w:rsidRPr="002541B6">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 "schema" : "https://github.com/citation-style-language/schema/raw/master/csl-citation.json" }</w:instrText>
      </w:r>
      <w:r w:rsidR="00764A6B" w:rsidRPr="002541B6">
        <w:fldChar w:fldCharType="separate"/>
      </w:r>
      <w:r w:rsidR="00764A6B" w:rsidRPr="002541B6">
        <w:rPr>
          <w:noProof/>
        </w:rPr>
        <w:t>(Letunic et al. 2012)</w:t>
      </w:r>
      <w:r w:rsidR="00764A6B" w:rsidRPr="002541B6">
        <w:fldChar w:fldCharType="end"/>
      </w:r>
      <w:r w:rsidR="00764A6B" w:rsidRPr="002541B6">
        <w:t xml:space="preserve"> domains, </w:t>
      </w:r>
      <w:r w:rsidR="00F01BEE" w:rsidRPr="002541B6">
        <w:t xml:space="preserve">transmembrane domains, low complexity regions, </w:t>
      </w:r>
      <w:r w:rsidR="00764A6B" w:rsidRPr="002541B6">
        <w:t xml:space="preserve">secondary structures, </w:t>
      </w:r>
      <w:r w:rsidR="00F01BEE" w:rsidRPr="002541B6">
        <w:t>etc.</w:t>
      </w:r>
      <w:r w:rsidR="00F6485D" w:rsidRPr="002541B6">
        <w:t xml:space="preserve"> Comparison of feature architecture between two proteins gives a FAS score between 0 and 1. The higher the FAS score, the more similar those 2 proteins are in term of functional equivalence</w:t>
      </w:r>
      <w:r w:rsidR="002D4809" w:rsidRPr="002541B6">
        <w:t>.</w:t>
      </w:r>
    </w:p>
    <w:p w14:paraId="7951A88D" w14:textId="66959930" w:rsidR="002D4809" w:rsidRPr="002541B6" w:rsidRDefault="002D4809" w:rsidP="00515665">
      <w:r w:rsidRPr="002541B6">
        <w:t xml:space="preserve">To visualize the phylogenetic profiles of 1605 Microsporidia last common ancestor proteins, we developed a tool named PhyloProfile. This tool is written in R </w:t>
      </w:r>
      <w:r w:rsidRPr="002541B6">
        <w:fldChar w:fldCharType="begin" w:fldLock="1"/>
      </w:r>
      <w:r w:rsidR="002541B6" w:rsidRPr="002541B6">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previouslyFormattedCitation" : "(R Development Core Team 2011)" }, "properties" : {  }, "schema" : "https://github.com/citation-style-language/schema/raw/master/csl-citation.json" }</w:instrText>
      </w:r>
      <w:r w:rsidRPr="002541B6">
        <w:fldChar w:fldCharType="separate"/>
      </w:r>
      <w:r w:rsidRPr="002541B6">
        <w:rPr>
          <w:noProof/>
        </w:rPr>
        <w:t xml:space="preserve">(R Development Core Team </w:t>
      </w:r>
      <w:r w:rsidRPr="002541B6">
        <w:rPr>
          <w:noProof/>
        </w:rPr>
        <w:lastRenderedPageBreak/>
        <w:t>2011)</w:t>
      </w:r>
      <w:r w:rsidRPr="002541B6">
        <w:fldChar w:fldCharType="end"/>
      </w:r>
      <w:r w:rsidRPr="002541B6">
        <w:t xml:space="preserve"> using the Shiny library</w:t>
      </w:r>
      <w:r w:rsidR="00F646C0" w:rsidRPr="002541B6">
        <w:t xml:space="preserve"> (https://CRAN.R-project.org/package=shiny)</w:t>
      </w:r>
      <w:r w:rsidRPr="002541B6">
        <w:t xml:space="preserve">. </w:t>
      </w:r>
      <w:r w:rsidR="00F646C0" w:rsidRPr="002541B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2541B6">
        <w:t>informative and interactive way</w:t>
      </w:r>
      <w:r w:rsidR="00CA7A56" w:rsidRPr="002541B6">
        <w:t xml:space="preserve">. </w:t>
      </w:r>
      <w:r w:rsidR="00BE2666" w:rsidRPr="002541B6">
        <w:t>Implemented</w:t>
      </w:r>
      <w:r w:rsidR="00CA7A56" w:rsidRPr="002541B6">
        <w:t xml:space="preserve"> with the </w:t>
      </w:r>
      <w:r w:rsidR="00993D39" w:rsidRPr="002541B6">
        <w:t xml:space="preserve">dynamic </w:t>
      </w:r>
      <w:r w:rsidR="00CA7A56" w:rsidRPr="002541B6">
        <w:t xml:space="preserve">filtering </w:t>
      </w:r>
      <w:r w:rsidR="00993D39" w:rsidRPr="002541B6">
        <w:t xml:space="preserve">option, </w:t>
      </w:r>
      <w:r w:rsidR="00BE2666" w:rsidRPr="002541B6">
        <w:t>PhyloProfile can offer a reliable an</w:t>
      </w:r>
      <w:r w:rsidR="00062FD8" w:rsidRPr="002541B6">
        <w:t>alysis of phylogenetic profiles with its analysis functions.</w:t>
      </w:r>
    </w:p>
    <w:p w14:paraId="3DFE775B" w14:textId="0F95E11B" w:rsidR="00EE1D50" w:rsidRPr="002541B6" w:rsidRDefault="00EE1D50" w:rsidP="00515665">
      <w:r w:rsidRPr="002541B6">
        <w:t>We used PhyloProfile to estimate the evolutionary age for Microsporidia last common ancestor proteins.</w:t>
      </w:r>
    </w:p>
    <w:p w14:paraId="3F4AD55A" w14:textId="0E99E98D" w:rsidR="00AD08DF" w:rsidRPr="002541B6" w:rsidRDefault="00AD08DF" w:rsidP="00515665">
      <w:r w:rsidRPr="002541B6">
        <w:t>Results</w:t>
      </w:r>
    </w:p>
    <w:p w14:paraId="65F7F2A6" w14:textId="1EF05A81" w:rsidR="00F646C0" w:rsidRPr="002541B6" w:rsidRDefault="00CA7A56" w:rsidP="00515665">
      <w:r w:rsidRPr="002541B6">
        <w:t xml:space="preserve">PhyloProfile appears to be vey handy for exploring the informative phylogenetic profile with complementary information. </w:t>
      </w:r>
    </w:p>
    <w:p w14:paraId="1BB2464C" w14:textId="48E68F65" w:rsidR="003F7481" w:rsidRPr="002541B6" w:rsidRDefault="004A4204" w:rsidP="00515665">
      <w:r w:rsidRPr="002541B6">
        <w:t>Almost orthologous proteins have similar feature architectures with Microsporidia proteins. It leads to a very high mean FAS score</w:t>
      </w:r>
      <w:r w:rsidR="00EE1D50" w:rsidRPr="002541B6">
        <w:t xml:space="preserve"> </w:t>
      </w:r>
      <w:r w:rsidRPr="002541B6">
        <w:t xml:space="preserve">of 0.958 (see the FAS score distribution in </w:t>
      </w:r>
      <w:r w:rsidRPr="002541B6">
        <w:fldChar w:fldCharType="begin"/>
      </w:r>
      <w:r w:rsidRPr="002541B6">
        <w:instrText xml:space="preserve"> REF _Ref381546097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8</w:t>
      </w:r>
      <w:r w:rsidRPr="002541B6">
        <w:fldChar w:fldCharType="end"/>
      </w:r>
      <w:r w:rsidRPr="002541B6">
        <w:t>).</w:t>
      </w:r>
    </w:p>
    <w:p w14:paraId="3BDF7469" w14:textId="77777777" w:rsidR="003F7481" w:rsidRPr="002541B6" w:rsidRDefault="003F7481" w:rsidP="00515665">
      <w:pPr>
        <w:keepNext/>
      </w:pPr>
      <w:r w:rsidRPr="002541B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4E4A89E7" w:rsidR="00EB18BA" w:rsidRPr="002541B6" w:rsidRDefault="003F7481" w:rsidP="00515665">
      <w:pPr>
        <w:pStyle w:val="Caption"/>
      </w:pPr>
      <w:bookmarkStart w:id="7" w:name="_Ref381546097"/>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8</w:t>
      </w:r>
      <w:r w:rsidR="004E1AA9">
        <w:fldChar w:fldCharType="end"/>
      </w:r>
      <w:bookmarkEnd w:id="7"/>
      <w:r w:rsidRPr="002541B6">
        <w:t>: The distribution of FAS scores for all orthologs of 1605 Microsporidia last common ancestor proteins.</w:t>
      </w:r>
    </w:p>
    <w:p w14:paraId="6DFB3971" w14:textId="7AAD49B4" w:rsidR="004A4204" w:rsidRPr="002541B6" w:rsidRDefault="004A4204" w:rsidP="00515665">
      <w:r w:rsidRPr="002541B6">
        <w:fldChar w:fldCharType="begin"/>
      </w:r>
      <w:r w:rsidRPr="002541B6">
        <w:instrText xml:space="preserve"> REF _Ref381546185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9</w:t>
      </w:r>
      <w:r w:rsidRPr="002541B6">
        <w:fldChar w:fldCharType="end"/>
      </w:r>
      <w:r w:rsidRPr="002541B6">
        <w:t xml:space="preserve"> shows the full phylogenetic profile of 1607 Microsporidia last common ancestor proteins across 491 taxa that are grouped into phylum level. A large fraction of Microsporidia proteins spread through all studied taxa. </w:t>
      </w:r>
    </w:p>
    <w:p w14:paraId="3CD60327" w14:textId="77777777" w:rsidR="009708BB" w:rsidRPr="002541B6" w:rsidRDefault="00EB18BA" w:rsidP="00515665">
      <w:pPr>
        <w:keepNext/>
      </w:pPr>
      <w:r w:rsidRPr="002541B6">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754E6250" w:rsidR="00EB18BA" w:rsidRPr="002541B6" w:rsidRDefault="009708BB" w:rsidP="00515665">
      <w:pPr>
        <w:pStyle w:val="Caption"/>
      </w:pPr>
      <w:bookmarkStart w:id="8" w:name="_Ref381546185"/>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9</w:t>
      </w:r>
      <w:r w:rsidR="004E1AA9">
        <w:fldChar w:fldCharType="end"/>
      </w:r>
      <w:bookmarkEnd w:id="8"/>
      <w:r w:rsidRPr="002541B6">
        <w:t>:</w:t>
      </w:r>
      <w:r w:rsidR="00B47DAE" w:rsidRPr="002541B6">
        <w:t xml:space="preserve"> The full phylogenetic profile of 1605 Microsporidia last common ancestor protein across 491 taxa grouped in phylum level. </w:t>
      </w:r>
      <w:r w:rsidR="0022251A" w:rsidRPr="002541B6">
        <w:t xml:space="preserve">The color of the points denotes the </w:t>
      </w:r>
      <w:r w:rsidR="00C64EE6" w:rsidRPr="002541B6">
        <w:t>FAS score between Microsporidia and non-Microsporidia protein. The size of the points depicts the percentage of species that have orthologs in each phylum.</w:t>
      </w:r>
    </w:p>
    <w:p w14:paraId="4AABF204" w14:textId="28B55AB4" w:rsidR="00883209" w:rsidRPr="002541B6" w:rsidRDefault="00336CB8" w:rsidP="00515665">
      <w:r w:rsidRPr="002541B6">
        <w:t xml:space="preserve">Using PhyloProfile we estimated the evolutionary ages for Microsporidia last common ancestor proteins. The estimation result can be seen in </w:t>
      </w:r>
      <w:r w:rsidRPr="002541B6">
        <w:fldChar w:fldCharType="begin"/>
      </w:r>
      <w:r w:rsidRPr="002541B6">
        <w:instrText xml:space="preserve"> REF _Ref381546769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0</w:t>
      </w:r>
      <w:r w:rsidRPr="002541B6">
        <w:fldChar w:fldCharType="end"/>
      </w:r>
      <w:r w:rsidRPr="002541B6">
        <w:t>. As expected, 94% of the proteins are as old as the last eukaryotic common ancestor, while only 3% are specific to Microsporidia lineage.</w:t>
      </w:r>
    </w:p>
    <w:p w14:paraId="16C77CBE" w14:textId="77777777" w:rsidR="00883209" w:rsidRPr="002541B6" w:rsidRDefault="00883209" w:rsidP="00515665">
      <w:pPr>
        <w:keepNext/>
      </w:pPr>
      <w:r w:rsidRPr="002541B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C08AC21" w:rsidR="00883209" w:rsidRPr="002541B6" w:rsidRDefault="00883209" w:rsidP="00515665">
      <w:pPr>
        <w:pStyle w:val="Caption"/>
      </w:pPr>
      <w:bookmarkStart w:id="9" w:name="_Ref381546769"/>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0</w:t>
      </w:r>
      <w:r w:rsidR="004E1AA9">
        <w:fldChar w:fldCharType="end"/>
      </w:r>
      <w:bookmarkEnd w:id="9"/>
      <w:r w:rsidR="00B57715" w:rsidRPr="002541B6">
        <w:t>:</w:t>
      </w:r>
      <w:r w:rsidRPr="002541B6">
        <w:t xml:space="preserve"> Gene age estimation of 1605 Microsporidia last common ancestor proteins. The fraction and corresponding absolute number of proteins for each estimated </w:t>
      </w:r>
      <w:r w:rsidR="00336CB8" w:rsidRPr="002541B6">
        <w:t>evolutionary</w:t>
      </w:r>
      <w:r w:rsidRPr="002541B6">
        <w:t xml:space="preserve"> age are written in </w:t>
      </w:r>
      <w:r w:rsidR="00D17CEF" w:rsidRPr="002541B6">
        <w:t xml:space="preserve">each </w:t>
      </w:r>
      <w:r w:rsidRPr="002541B6">
        <w:t xml:space="preserve">block. </w:t>
      </w:r>
      <w:r w:rsidR="00D17CEF" w:rsidRPr="002541B6">
        <w:t>The colors denote the estimated ages for query proteins.</w:t>
      </w:r>
    </w:p>
    <w:p w14:paraId="417061A3" w14:textId="730E3BB3" w:rsidR="00883209" w:rsidRPr="002541B6" w:rsidRDefault="003312E1" w:rsidP="00515665">
      <w:r w:rsidRPr="002541B6">
        <w:t>Out of 42 Microsporidia specific proteins, only 6 have KO annotations</w:t>
      </w:r>
      <w:r w:rsidR="001A733E" w:rsidRPr="002541B6">
        <w:t xml:space="preserve"> (see </w:t>
      </w:r>
      <w:r w:rsidR="001A733E" w:rsidRPr="002541B6">
        <w:fldChar w:fldCharType="begin"/>
      </w:r>
      <w:r w:rsidR="001A733E" w:rsidRPr="002541B6">
        <w:instrText xml:space="preserve"> REF _Ref381544331 \h </w:instrText>
      </w:r>
      <w:r w:rsidR="001A733E" w:rsidRPr="002541B6">
        <w:fldChar w:fldCharType="separate"/>
      </w:r>
      <w:r w:rsidR="00515665" w:rsidRPr="002541B6">
        <w:t xml:space="preserve">Table </w:t>
      </w:r>
      <w:r w:rsidR="00515665" w:rsidRPr="002541B6">
        <w:rPr>
          <w:noProof/>
        </w:rPr>
        <w:t>A</w:t>
      </w:r>
      <w:r w:rsidR="00515665" w:rsidRPr="002541B6">
        <w:noBreakHyphen/>
      </w:r>
      <w:r w:rsidR="00515665" w:rsidRPr="002541B6">
        <w:rPr>
          <w:noProof/>
        </w:rPr>
        <w:t>1</w:t>
      </w:r>
      <w:r w:rsidR="001A733E" w:rsidRPr="002541B6">
        <w:fldChar w:fldCharType="end"/>
      </w:r>
      <w:r w:rsidR="0048194A" w:rsidRPr="002541B6">
        <w:t>) or 8 if combine HamFAS and BlastKOALA</w:t>
      </w:r>
      <w:r w:rsidR="00BF24F5" w:rsidRPr="002541B6">
        <w:t>.</w:t>
      </w:r>
    </w:p>
    <w:p w14:paraId="3F7A34F4" w14:textId="7565AAFC" w:rsidR="005E611E" w:rsidRPr="002541B6" w:rsidRDefault="005E611E" w:rsidP="00515665">
      <w:pPr>
        <w:pStyle w:val="Caption"/>
        <w:keepNext/>
      </w:pPr>
      <w:bookmarkStart w:id="10" w:name="_Ref381544331"/>
      <w:r w:rsidRPr="002541B6">
        <w:lastRenderedPageBreak/>
        <w:t xml:space="preserve">Table </w:t>
      </w:r>
      <w:r w:rsidR="0048194A" w:rsidRPr="002541B6">
        <w:fldChar w:fldCharType="begin"/>
      </w:r>
      <w:r w:rsidR="0048194A" w:rsidRPr="002541B6">
        <w:instrText xml:space="preserve"> STYLEREF 1 \s </w:instrText>
      </w:r>
      <w:r w:rsidR="0048194A" w:rsidRPr="002541B6">
        <w:fldChar w:fldCharType="separate"/>
      </w:r>
      <w:r w:rsidR="00515665" w:rsidRPr="002541B6">
        <w:rPr>
          <w:noProof/>
        </w:rPr>
        <w:t>A</w:t>
      </w:r>
      <w:r w:rsidR="0048194A" w:rsidRPr="002541B6">
        <w:fldChar w:fldCharType="end"/>
      </w:r>
      <w:r w:rsidR="0048194A" w:rsidRPr="002541B6">
        <w:noBreakHyphen/>
      </w:r>
      <w:r w:rsidR="0048194A" w:rsidRPr="002541B6">
        <w:fldChar w:fldCharType="begin"/>
      </w:r>
      <w:r w:rsidR="0048194A" w:rsidRPr="002541B6">
        <w:instrText xml:space="preserve"> SEQ Table \* ARABIC \s 1 </w:instrText>
      </w:r>
      <w:r w:rsidR="0048194A" w:rsidRPr="002541B6">
        <w:fldChar w:fldCharType="separate"/>
      </w:r>
      <w:r w:rsidR="00515665" w:rsidRPr="002541B6">
        <w:rPr>
          <w:noProof/>
        </w:rPr>
        <w:t>1</w:t>
      </w:r>
      <w:r w:rsidR="0048194A" w:rsidRPr="002541B6">
        <w:fldChar w:fldCharType="end"/>
      </w:r>
      <w:bookmarkEnd w:id="10"/>
      <w:r w:rsidRPr="002541B6">
        <w:t>: KO annotation for 42 Microsporidia specific proteins</w:t>
      </w:r>
      <w:r w:rsidR="0048194A" w:rsidRPr="002541B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2541B6" w14:paraId="6D2BAD34" w14:textId="77777777" w:rsidTr="003312E1">
        <w:tc>
          <w:tcPr>
            <w:tcW w:w="1526" w:type="dxa"/>
          </w:tcPr>
          <w:p w14:paraId="265E9B8E" w14:textId="3C65FD5D" w:rsidR="003312E1" w:rsidRPr="002541B6" w:rsidRDefault="003312E1" w:rsidP="00515665">
            <w:r w:rsidRPr="002541B6">
              <w:t>LCA protein</w:t>
            </w:r>
          </w:p>
        </w:tc>
        <w:tc>
          <w:tcPr>
            <w:tcW w:w="1559" w:type="dxa"/>
          </w:tcPr>
          <w:p w14:paraId="16826F3B" w14:textId="7ACB3984" w:rsidR="003312E1" w:rsidRPr="002541B6" w:rsidRDefault="003312E1" w:rsidP="00515665">
            <w:r w:rsidRPr="002541B6">
              <w:t>KO annotation</w:t>
            </w:r>
          </w:p>
        </w:tc>
        <w:tc>
          <w:tcPr>
            <w:tcW w:w="5635" w:type="dxa"/>
          </w:tcPr>
          <w:p w14:paraId="24F1D957" w14:textId="67BADF7F" w:rsidR="003312E1" w:rsidRPr="002541B6" w:rsidRDefault="003312E1" w:rsidP="00515665">
            <w:r w:rsidRPr="002541B6">
              <w:t>Description</w:t>
            </w:r>
          </w:p>
        </w:tc>
      </w:tr>
      <w:tr w:rsidR="003312E1" w:rsidRPr="002541B6" w14:paraId="6D3D906B" w14:textId="77777777" w:rsidTr="003312E1">
        <w:tc>
          <w:tcPr>
            <w:tcW w:w="1526" w:type="dxa"/>
          </w:tcPr>
          <w:p w14:paraId="3FA0927C" w14:textId="4A8A3925" w:rsidR="003312E1" w:rsidRPr="002541B6" w:rsidRDefault="003312E1" w:rsidP="00515665">
            <w:r w:rsidRPr="002541B6">
              <w:rPr>
                <w:highlight w:val="yellow"/>
              </w:rPr>
              <w:t>OG_1349</w:t>
            </w:r>
          </w:p>
        </w:tc>
        <w:tc>
          <w:tcPr>
            <w:tcW w:w="1559" w:type="dxa"/>
          </w:tcPr>
          <w:p w14:paraId="0E207CC9" w14:textId="64E38284" w:rsidR="003312E1" w:rsidRPr="002541B6" w:rsidRDefault="003312E1" w:rsidP="00515665">
            <w:r w:rsidRPr="002541B6">
              <w:t>K18592</w:t>
            </w:r>
          </w:p>
        </w:tc>
        <w:tc>
          <w:tcPr>
            <w:tcW w:w="5635" w:type="dxa"/>
          </w:tcPr>
          <w:p w14:paraId="0F5FE76A" w14:textId="7A6A1C8E" w:rsidR="003312E1" w:rsidRPr="002541B6" w:rsidRDefault="003312E1" w:rsidP="00515665">
            <w:r w:rsidRPr="002541B6">
              <w:t>gamma-glutamyltranspeptidase / glutathione hydrolase / leukotriene-C4 hydrolase</w:t>
            </w:r>
          </w:p>
        </w:tc>
      </w:tr>
      <w:tr w:rsidR="003312E1" w:rsidRPr="002541B6" w14:paraId="21602E51" w14:textId="77777777" w:rsidTr="003312E1">
        <w:tc>
          <w:tcPr>
            <w:tcW w:w="1526" w:type="dxa"/>
          </w:tcPr>
          <w:p w14:paraId="6DDA3A93" w14:textId="33BF2E4A" w:rsidR="003312E1" w:rsidRPr="002541B6" w:rsidRDefault="003312E1" w:rsidP="00515665">
            <w:r w:rsidRPr="002541B6">
              <w:t>OG_1378</w:t>
            </w:r>
          </w:p>
        </w:tc>
        <w:tc>
          <w:tcPr>
            <w:tcW w:w="1559" w:type="dxa"/>
          </w:tcPr>
          <w:p w14:paraId="68061435" w14:textId="0712E7C9" w:rsidR="003312E1" w:rsidRPr="002541B6" w:rsidRDefault="003312E1" w:rsidP="00515665">
            <w:r w:rsidRPr="002541B6">
              <w:t>K09485</w:t>
            </w:r>
          </w:p>
        </w:tc>
        <w:tc>
          <w:tcPr>
            <w:tcW w:w="5635" w:type="dxa"/>
          </w:tcPr>
          <w:p w14:paraId="4C422A5E" w14:textId="18537DF9" w:rsidR="003312E1" w:rsidRPr="002541B6" w:rsidRDefault="003312E1" w:rsidP="00515665">
            <w:r w:rsidRPr="002541B6">
              <w:t>heat shock protein 110kDa</w:t>
            </w:r>
          </w:p>
        </w:tc>
      </w:tr>
      <w:tr w:rsidR="003312E1" w:rsidRPr="002541B6" w14:paraId="4550C72C" w14:textId="77777777" w:rsidTr="003312E1">
        <w:tc>
          <w:tcPr>
            <w:tcW w:w="1526" w:type="dxa"/>
          </w:tcPr>
          <w:p w14:paraId="01DDAEEC" w14:textId="146FC837" w:rsidR="003312E1" w:rsidRPr="002541B6" w:rsidRDefault="003312E1" w:rsidP="00515665">
            <w:r w:rsidRPr="002541B6">
              <w:t>OG_1710</w:t>
            </w:r>
          </w:p>
        </w:tc>
        <w:tc>
          <w:tcPr>
            <w:tcW w:w="1559" w:type="dxa"/>
          </w:tcPr>
          <w:p w14:paraId="308C50E1" w14:textId="7B52B7B9" w:rsidR="003312E1" w:rsidRPr="002541B6" w:rsidRDefault="003312E1" w:rsidP="00515665">
            <w:r w:rsidRPr="002541B6">
              <w:t>K04802</w:t>
            </w:r>
          </w:p>
        </w:tc>
        <w:tc>
          <w:tcPr>
            <w:tcW w:w="5635" w:type="dxa"/>
          </w:tcPr>
          <w:p w14:paraId="1207839D" w14:textId="33C0AF40" w:rsidR="003312E1" w:rsidRPr="002541B6" w:rsidRDefault="003312E1" w:rsidP="00515665">
            <w:r w:rsidRPr="002541B6">
              <w:t>proliferating cell nuclear antigen</w:t>
            </w:r>
          </w:p>
        </w:tc>
      </w:tr>
      <w:tr w:rsidR="003312E1" w:rsidRPr="002541B6" w14:paraId="62C6F6B9" w14:textId="77777777" w:rsidTr="003312E1">
        <w:tc>
          <w:tcPr>
            <w:tcW w:w="1526" w:type="dxa"/>
          </w:tcPr>
          <w:p w14:paraId="46F5B21C" w14:textId="1F60A526" w:rsidR="003312E1" w:rsidRPr="002541B6" w:rsidRDefault="003312E1" w:rsidP="00515665">
            <w:r w:rsidRPr="002541B6">
              <w:t>OG_2013</w:t>
            </w:r>
          </w:p>
        </w:tc>
        <w:tc>
          <w:tcPr>
            <w:tcW w:w="1559" w:type="dxa"/>
          </w:tcPr>
          <w:p w14:paraId="5ABEAED1" w14:textId="2F5F2CC5" w:rsidR="003312E1" w:rsidRPr="002541B6" w:rsidRDefault="003312E1" w:rsidP="00515665">
            <w:r w:rsidRPr="002541B6">
              <w:t>K02155</w:t>
            </w:r>
          </w:p>
        </w:tc>
        <w:tc>
          <w:tcPr>
            <w:tcW w:w="5635" w:type="dxa"/>
          </w:tcPr>
          <w:p w14:paraId="60456F2D" w14:textId="51FCDED7" w:rsidR="003312E1" w:rsidRPr="002541B6" w:rsidRDefault="003312E1" w:rsidP="00515665">
            <w:r w:rsidRPr="002541B6">
              <w:t>V-type H+-transporting ATPase 16kDa proteolipid subunit</w:t>
            </w:r>
          </w:p>
        </w:tc>
      </w:tr>
      <w:tr w:rsidR="003312E1" w:rsidRPr="002541B6" w14:paraId="481C2FDC" w14:textId="77777777" w:rsidTr="003312E1">
        <w:tc>
          <w:tcPr>
            <w:tcW w:w="1526" w:type="dxa"/>
          </w:tcPr>
          <w:p w14:paraId="05F40E32" w14:textId="59AC5B00" w:rsidR="003312E1" w:rsidRPr="002541B6" w:rsidRDefault="003312E1" w:rsidP="00515665">
            <w:r w:rsidRPr="002541B6">
              <w:t>OG_2250</w:t>
            </w:r>
          </w:p>
        </w:tc>
        <w:tc>
          <w:tcPr>
            <w:tcW w:w="1559" w:type="dxa"/>
          </w:tcPr>
          <w:p w14:paraId="7ED158B8" w14:textId="71453F14" w:rsidR="003312E1" w:rsidRPr="002541B6" w:rsidRDefault="003312E1" w:rsidP="00515665">
            <w:r w:rsidRPr="002541B6">
              <w:t>K02896</w:t>
            </w:r>
          </w:p>
        </w:tc>
        <w:tc>
          <w:tcPr>
            <w:tcW w:w="5635" w:type="dxa"/>
          </w:tcPr>
          <w:p w14:paraId="404592C4" w14:textId="31D0A75B" w:rsidR="003312E1" w:rsidRPr="002541B6" w:rsidRDefault="003312E1" w:rsidP="00515665">
            <w:r w:rsidRPr="002541B6">
              <w:t>large subunit ribosomal protein L24e</w:t>
            </w:r>
          </w:p>
        </w:tc>
      </w:tr>
      <w:tr w:rsidR="003312E1" w:rsidRPr="002541B6" w14:paraId="2C6BF916" w14:textId="77777777" w:rsidTr="003312E1">
        <w:tc>
          <w:tcPr>
            <w:tcW w:w="1526" w:type="dxa"/>
          </w:tcPr>
          <w:p w14:paraId="7C64EFC6" w14:textId="442BF1AE" w:rsidR="003312E1" w:rsidRPr="002541B6" w:rsidRDefault="003312E1" w:rsidP="00515665">
            <w:r w:rsidRPr="002541B6">
              <w:t>OG_2280</w:t>
            </w:r>
          </w:p>
        </w:tc>
        <w:tc>
          <w:tcPr>
            <w:tcW w:w="1559" w:type="dxa"/>
          </w:tcPr>
          <w:p w14:paraId="474F6B80" w14:textId="0891E758" w:rsidR="003312E1" w:rsidRPr="002541B6" w:rsidRDefault="003312E1" w:rsidP="00515665">
            <w:r w:rsidRPr="002541B6">
              <w:t>K02180</w:t>
            </w:r>
          </w:p>
        </w:tc>
        <w:tc>
          <w:tcPr>
            <w:tcW w:w="5635" w:type="dxa"/>
          </w:tcPr>
          <w:p w14:paraId="4CDBEEFB" w14:textId="65FB388A" w:rsidR="003312E1" w:rsidRPr="002541B6" w:rsidRDefault="00B021CA" w:rsidP="00515665">
            <w:r w:rsidRPr="002541B6">
              <w:t>cell cycle arrest protein BUB3</w:t>
            </w:r>
          </w:p>
        </w:tc>
      </w:tr>
    </w:tbl>
    <w:p w14:paraId="71A7C800" w14:textId="77777777" w:rsidR="003312E1" w:rsidRPr="002541B6" w:rsidRDefault="003312E1" w:rsidP="00515665"/>
    <w:p w14:paraId="7C86F802" w14:textId="2C4E37ED" w:rsidR="0048194A" w:rsidRPr="002541B6" w:rsidRDefault="0048194A" w:rsidP="00515665">
      <w:pPr>
        <w:pStyle w:val="Caption"/>
        <w:keepNext/>
      </w:pPr>
      <w:r w:rsidRPr="002541B6">
        <w:t xml:space="preserve">Table </w:t>
      </w:r>
      <w:r w:rsidRPr="002541B6">
        <w:fldChar w:fldCharType="begin"/>
      </w:r>
      <w:r w:rsidRPr="002541B6">
        <w:instrText xml:space="preserve"> STYLEREF 1 \s </w:instrText>
      </w:r>
      <w:r w:rsidRPr="002541B6">
        <w:fldChar w:fldCharType="separate"/>
      </w:r>
      <w:r w:rsidR="00515665" w:rsidRPr="002541B6">
        <w:rPr>
          <w:noProof/>
        </w:rPr>
        <w:t>A</w:t>
      </w:r>
      <w:r w:rsidRPr="002541B6">
        <w:fldChar w:fldCharType="end"/>
      </w:r>
      <w:r w:rsidRPr="002541B6">
        <w:noBreakHyphen/>
      </w:r>
      <w:r w:rsidRPr="002541B6">
        <w:fldChar w:fldCharType="begin"/>
      </w:r>
      <w:r w:rsidRPr="002541B6">
        <w:instrText xml:space="preserve"> SEQ Table \* ARABIC \s 1 </w:instrText>
      </w:r>
      <w:r w:rsidRPr="002541B6">
        <w:fldChar w:fldCharType="separate"/>
      </w:r>
      <w:r w:rsidR="00515665" w:rsidRPr="002541B6">
        <w:rPr>
          <w:noProof/>
        </w:rPr>
        <w:t>2</w:t>
      </w:r>
      <w:r w:rsidRPr="002541B6">
        <w:fldChar w:fldCharType="end"/>
      </w:r>
      <w:r w:rsidRPr="002541B6">
        <w:t>: KO annotation for 42 Microsporidia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2541B6" w14:paraId="2F549190" w14:textId="77777777" w:rsidTr="002F205E">
        <w:tc>
          <w:tcPr>
            <w:tcW w:w="1526" w:type="dxa"/>
          </w:tcPr>
          <w:p w14:paraId="06FEA023" w14:textId="3F93F007" w:rsidR="002F205E" w:rsidRPr="002541B6" w:rsidRDefault="002F205E" w:rsidP="00515665">
            <w:r w:rsidRPr="002541B6">
              <w:t>LCA protein</w:t>
            </w:r>
          </w:p>
        </w:tc>
        <w:tc>
          <w:tcPr>
            <w:tcW w:w="1559" w:type="dxa"/>
          </w:tcPr>
          <w:p w14:paraId="71520EAB" w14:textId="296C0CB8" w:rsidR="002F205E" w:rsidRPr="002541B6" w:rsidRDefault="002F205E" w:rsidP="00515665">
            <w:r w:rsidRPr="002541B6">
              <w:t>KO annotation</w:t>
            </w:r>
          </w:p>
        </w:tc>
        <w:tc>
          <w:tcPr>
            <w:tcW w:w="5635" w:type="dxa"/>
          </w:tcPr>
          <w:p w14:paraId="7409998C" w14:textId="3130AFF5" w:rsidR="002F205E" w:rsidRPr="002541B6" w:rsidRDefault="002F205E" w:rsidP="00515665">
            <w:r w:rsidRPr="002541B6">
              <w:t>Description</w:t>
            </w:r>
          </w:p>
        </w:tc>
      </w:tr>
      <w:tr w:rsidR="002F205E" w:rsidRPr="002541B6" w14:paraId="5C317F57" w14:textId="77777777" w:rsidTr="002F205E">
        <w:tc>
          <w:tcPr>
            <w:tcW w:w="1526" w:type="dxa"/>
          </w:tcPr>
          <w:p w14:paraId="5A6104F9" w14:textId="1711AD46" w:rsidR="002F205E" w:rsidRPr="002541B6" w:rsidRDefault="002F205E" w:rsidP="00515665">
            <w:r w:rsidRPr="002541B6">
              <w:rPr>
                <w:highlight w:val="yellow"/>
              </w:rPr>
              <w:t>OG_1087</w:t>
            </w:r>
          </w:p>
        </w:tc>
        <w:tc>
          <w:tcPr>
            <w:tcW w:w="1559" w:type="dxa"/>
          </w:tcPr>
          <w:p w14:paraId="57089F1F" w14:textId="7817D15B" w:rsidR="002F205E" w:rsidRPr="002541B6" w:rsidRDefault="002F205E" w:rsidP="00515665">
            <w:r w:rsidRPr="002541B6">
              <w:t>K17866</w:t>
            </w:r>
          </w:p>
        </w:tc>
        <w:tc>
          <w:tcPr>
            <w:tcW w:w="5635" w:type="dxa"/>
          </w:tcPr>
          <w:p w14:paraId="00CD39DD" w14:textId="791B472F" w:rsidR="002F205E" w:rsidRPr="002541B6" w:rsidRDefault="0048194A" w:rsidP="00515665">
            <w:r w:rsidRPr="002541B6">
              <w:t>diphthamide biosynthesis protein 2</w:t>
            </w:r>
          </w:p>
        </w:tc>
      </w:tr>
      <w:tr w:rsidR="002F205E" w:rsidRPr="002541B6" w14:paraId="1DFB73AB" w14:textId="77777777" w:rsidTr="002F205E">
        <w:tc>
          <w:tcPr>
            <w:tcW w:w="1526" w:type="dxa"/>
          </w:tcPr>
          <w:p w14:paraId="0DD7BD12" w14:textId="52913485" w:rsidR="002F205E" w:rsidRPr="002541B6" w:rsidRDefault="002F205E" w:rsidP="00515665">
            <w:r w:rsidRPr="002541B6">
              <w:t>OG_1378</w:t>
            </w:r>
          </w:p>
        </w:tc>
        <w:tc>
          <w:tcPr>
            <w:tcW w:w="1559" w:type="dxa"/>
          </w:tcPr>
          <w:p w14:paraId="287D25DF" w14:textId="5D09AEBF" w:rsidR="002F205E" w:rsidRPr="002541B6" w:rsidRDefault="002F205E" w:rsidP="00515665">
            <w:r w:rsidRPr="002541B6">
              <w:t>K09485</w:t>
            </w:r>
          </w:p>
        </w:tc>
        <w:tc>
          <w:tcPr>
            <w:tcW w:w="5635" w:type="dxa"/>
          </w:tcPr>
          <w:p w14:paraId="642296AE" w14:textId="77777777" w:rsidR="002F205E" w:rsidRPr="002541B6" w:rsidRDefault="002F205E" w:rsidP="00515665"/>
        </w:tc>
      </w:tr>
      <w:tr w:rsidR="002F205E" w:rsidRPr="002541B6" w14:paraId="141C7D1B" w14:textId="77777777" w:rsidTr="002F205E">
        <w:tc>
          <w:tcPr>
            <w:tcW w:w="1526" w:type="dxa"/>
          </w:tcPr>
          <w:p w14:paraId="1B542B0E" w14:textId="23F8219E" w:rsidR="002F205E" w:rsidRPr="002541B6" w:rsidRDefault="002F205E" w:rsidP="00515665">
            <w:r w:rsidRPr="002541B6">
              <w:t>OG_1378</w:t>
            </w:r>
          </w:p>
        </w:tc>
        <w:tc>
          <w:tcPr>
            <w:tcW w:w="1559" w:type="dxa"/>
          </w:tcPr>
          <w:p w14:paraId="07047BE6" w14:textId="3923A6A1" w:rsidR="002F205E" w:rsidRPr="002541B6" w:rsidRDefault="002F205E" w:rsidP="00515665">
            <w:r w:rsidRPr="002541B6">
              <w:rPr>
                <w:highlight w:val="yellow"/>
              </w:rPr>
              <w:t>K09489</w:t>
            </w:r>
          </w:p>
        </w:tc>
        <w:tc>
          <w:tcPr>
            <w:tcW w:w="5635" w:type="dxa"/>
          </w:tcPr>
          <w:p w14:paraId="5211E8CA" w14:textId="77772281" w:rsidR="002F205E" w:rsidRPr="002541B6" w:rsidRDefault="0048194A" w:rsidP="00515665">
            <w:r w:rsidRPr="002541B6">
              <w:t>heat shock 70kDa protein 4</w:t>
            </w:r>
          </w:p>
        </w:tc>
      </w:tr>
      <w:tr w:rsidR="002F205E" w:rsidRPr="002541B6" w14:paraId="131F9345" w14:textId="77777777" w:rsidTr="002F205E">
        <w:tc>
          <w:tcPr>
            <w:tcW w:w="1526" w:type="dxa"/>
          </w:tcPr>
          <w:p w14:paraId="1A9B8DDA" w14:textId="77777777" w:rsidR="002F205E" w:rsidRPr="002541B6" w:rsidRDefault="002F205E" w:rsidP="00515665">
            <w:r w:rsidRPr="002541B6">
              <w:rPr>
                <w:highlight w:val="yellow"/>
              </w:rPr>
              <w:t>OG_1515</w:t>
            </w:r>
          </w:p>
        </w:tc>
        <w:tc>
          <w:tcPr>
            <w:tcW w:w="1559" w:type="dxa"/>
          </w:tcPr>
          <w:p w14:paraId="5C9D9CEA" w14:textId="77777777" w:rsidR="002F205E" w:rsidRPr="002541B6" w:rsidRDefault="002F205E" w:rsidP="00515665">
            <w:r w:rsidRPr="002541B6">
              <w:t>K08803</w:t>
            </w:r>
          </w:p>
        </w:tc>
        <w:tc>
          <w:tcPr>
            <w:tcW w:w="5635" w:type="dxa"/>
          </w:tcPr>
          <w:p w14:paraId="2599AA1B" w14:textId="63155EC1" w:rsidR="002F205E" w:rsidRPr="002541B6" w:rsidRDefault="0048194A" w:rsidP="00515665">
            <w:r w:rsidRPr="002541B6">
              <w:t>death-associated protein kinase</w:t>
            </w:r>
          </w:p>
        </w:tc>
      </w:tr>
      <w:tr w:rsidR="002F205E" w:rsidRPr="002541B6" w14:paraId="3F5B4538" w14:textId="77777777" w:rsidTr="002F205E">
        <w:tc>
          <w:tcPr>
            <w:tcW w:w="1526" w:type="dxa"/>
          </w:tcPr>
          <w:p w14:paraId="199BDE3E" w14:textId="5CB6D136" w:rsidR="002F205E" w:rsidRPr="002541B6" w:rsidRDefault="002F205E" w:rsidP="00515665">
            <w:r w:rsidRPr="002541B6">
              <w:t>OG_1710</w:t>
            </w:r>
          </w:p>
        </w:tc>
        <w:tc>
          <w:tcPr>
            <w:tcW w:w="1559" w:type="dxa"/>
          </w:tcPr>
          <w:p w14:paraId="0BA9A93F" w14:textId="4547C746" w:rsidR="002F205E" w:rsidRPr="002541B6" w:rsidRDefault="002F205E" w:rsidP="00515665">
            <w:r w:rsidRPr="002541B6">
              <w:rPr>
                <w:highlight w:val="yellow"/>
              </w:rPr>
              <w:t>K14848</w:t>
            </w:r>
          </w:p>
        </w:tc>
        <w:tc>
          <w:tcPr>
            <w:tcW w:w="5635" w:type="dxa"/>
          </w:tcPr>
          <w:p w14:paraId="06CE9C9F" w14:textId="5F585008" w:rsidR="002F205E" w:rsidRPr="002541B6" w:rsidRDefault="0048194A" w:rsidP="00515665">
            <w:r w:rsidRPr="002541B6">
              <w:t>ribosome assembly protein RRB1</w:t>
            </w:r>
          </w:p>
        </w:tc>
      </w:tr>
      <w:tr w:rsidR="002F205E" w:rsidRPr="002541B6" w14:paraId="1DF33FB8" w14:textId="77777777" w:rsidTr="002F205E">
        <w:tc>
          <w:tcPr>
            <w:tcW w:w="1526" w:type="dxa"/>
          </w:tcPr>
          <w:p w14:paraId="41C9A5EC" w14:textId="493856E7" w:rsidR="002F205E" w:rsidRPr="002541B6" w:rsidRDefault="002F205E" w:rsidP="00515665">
            <w:r w:rsidRPr="002541B6">
              <w:t>OG_2013</w:t>
            </w:r>
          </w:p>
        </w:tc>
        <w:tc>
          <w:tcPr>
            <w:tcW w:w="1559" w:type="dxa"/>
          </w:tcPr>
          <w:p w14:paraId="6FEF1683" w14:textId="268C9373" w:rsidR="002F205E" w:rsidRPr="002541B6" w:rsidRDefault="002F205E" w:rsidP="00515665">
            <w:r w:rsidRPr="002541B6">
              <w:t>K02155</w:t>
            </w:r>
          </w:p>
        </w:tc>
        <w:tc>
          <w:tcPr>
            <w:tcW w:w="5635" w:type="dxa"/>
          </w:tcPr>
          <w:p w14:paraId="423FA03E" w14:textId="77777777" w:rsidR="002F205E" w:rsidRPr="002541B6" w:rsidRDefault="002F205E" w:rsidP="00515665"/>
        </w:tc>
      </w:tr>
      <w:tr w:rsidR="002F205E" w:rsidRPr="002541B6" w14:paraId="4B9C60BF" w14:textId="77777777" w:rsidTr="002F205E">
        <w:tc>
          <w:tcPr>
            <w:tcW w:w="1526" w:type="dxa"/>
          </w:tcPr>
          <w:p w14:paraId="17E03D7A" w14:textId="23170D9A" w:rsidR="002F205E" w:rsidRPr="002541B6" w:rsidRDefault="002F205E" w:rsidP="00515665">
            <w:r w:rsidRPr="002541B6">
              <w:t>OG_2250</w:t>
            </w:r>
          </w:p>
        </w:tc>
        <w:tc>
          <w:tcPr>
            <w:tcW w:w="1559" w:type="dxa"/>
          </w:tcPr>
          <w:p w14:paraId="10A33DAD" w14:textId="0F35546C" w:rsidR="002F205E" w:rsidRPr="002541B6" w:rsidRDefault="002F205E" w:rsidP="00515665">
            <w:r w:rsidRPr="002541B6">
              <w:t>K02896</w:t>
            </w:r>
          </w:p>
        </w:tc>
        <w:tc>
          <w:tcPr>
            <w:tcW w:w="5635" w:type="dxa"/>
          </w:tcPr>
          <w:p w14:paraId="6181CCD8" w14:textId="77777777" w:rsidR="002F205E" w:rsidRPr="002541B6" w:rsidRDefault="002F205E" w:rsidP="00515665"/>
        </w:tc>
      </w:tr>
      <w:tr w:rsidR="002F205E" w:rsidRPr="002541B6" w14:paraId="0A9D5E08" w14:textId="77777777" w:rsidTr="002F205E">
        <w:tc>
          <w:tcPr>
            <w:tcW w:w="1526" w:type="dxa"/>
          </w:tcPr>
          <w:p w14:paraId="46A3324D" w14:textId="762B52BE" w:rsidR="002F205E" w:rsidRPr="002541B6" w:rsidRDefault="0048194A" w:rsidP="00515665">
            <w:r w:rsidRPr="002541B6">
              <w:t>OG_2280</w:t>
            </w:r>
          </w:p>
        </w:tc>
        <w:tc>
          <w:tcPr>
            <w:tcW w:w="1559" w:type="dxa"/>
          </w:tcPr>
          <w:p w14:paraId="7DCD984C" w14:textId="713E87EC" w:rsidR="002F205E" w:rsidRPr="002541B6" w:rsidRDefault="0048194A" w:rsidP="00515665">
            <w:r w:rsidRPr="002541B6">
              <w:t>K02180</w:t>
            </w:r>
          </w:p>
        </w:tc>
        <w:tc>
          <w:tcPr>
            <w:tcW w:w="5635" w:type="dxa"/>
          </w:tcPr>
          <w:p w14:paraId="5358A421" w14:textId="77777777" w:rsidR="002F205E" w:rsidRPr="002541B6" w:rsidRDefault="002F205E" w:rsidP="00515665"/>
        </w:tc>
      </w:tr>
    </w:tbl>
    <w:p w14:paraId="6AF09A20" w14:textId="77777777" w:rsidR="002F205E" w:rsidRPr="002541B6" w:rsidRDefault="002F205E" w:rsidP="00515665"/>
    <w:p w14:paraId="485C4771" w14:textId="1E0BEE2A" w:rsidR="00B021CA" w:rsidRPr="002541B6" w:rsidRDefault="00B021CA" w:rsidP="00515665">
      <w:r w:rsidRPr="002541B6">
        <w:t>G</w:t>
      </w:r>
      <w:r w:rsidR="00EE1D50" w:rsidRPr="002541B6">
        <w:t xml:space="preserve">ene </w:t>
      </w:r>
      <w:r w:rsidRPr="002541B6">
        <w:t>O</w:t>
      </w:r>
      <w:r w:rsidR="00EE1D50" w:rsidRPr="002541B6">
        <w:t xml:space="preserve">ntology terms </w:t>
      </w:r>
      <w:r w:rsidR="00EE1D50" w:rsidRPr="002541B6">
        <w:fldChar w:fldCharType="begin" w:fldLock="1"/>
      </w:r>
      <w:r w:rsidR="002541B6" w:rsidRPr="002541B6">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y: Tool for the unification of biology", "type" : "article", "volume" : "25" }, "uris" : [ "http://www.mendeley.com/documents/?uuid=499971f3-66bd-45b8-8f66-cad604f44215" ] } ], "mendeley" : { "formattedCitation" : "(Ashburner et al. 2000)", "plainTextFormattedCitation" : "(Ashburner et al. 2000)", "previouslyFormattedCitation" : "(Ashburner et al. 2000)" }, "properties" : {  }, "schema" : "https://github.com/citation-style-language/schema/raw/master/csl-citation.json" }</w:instrText>
      </w:r>
      <w:r w:rsidR="00EE1D50" w:rsidRPr="002541B6">
        <w:fldChar w:fldCharType="separate"/>
      </w:r>
      <w:r w:rsidR="00EE1D50" w:rsidRPr="002541B6">
        <w:rPr>
          <w:noProof/>
        </w:rPr>
        <w:t>(Ashburner et al. 2000)</w:t>
      </w:r>
      <w:r w:rsidR="00EE1D50" w:rsidRPr="002541B6">
        <w:fldChar w:fldCharType="end"/>
      </w:r>
      <w:r w:rsidRPr="002541B6">
        <w:t xml:space="preserve"> </w:t>
      </w:r>
      <w:r w:rsidR="00EE1D50" w:rsidRPr="002541B6">
        <w:t xml:space="preserve">were assigned by Blast2GO v5.0.13 </w:t>
      </w:r>
      <w:r w:rsidR="00EE1D50" w:rsidRPr="002541B6">
        <w:fldChar w:fldCharType="begin" w:fldLock="1"/>
      </w:r>
      <w:r w:rsidR="002541B6" w:rsidRPr="002541B6">
        <w:instrText>ADDIN CSL_CITATION { "citationItems" : [ { "id" : "ITEM-1", "itemData" : { "DOI" : "10.1093/nar/gkn176", "ISBN" : "1362-4962 (Electronic)\\n0305-1048 (Linking)", "ISSN" : "03051048",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 ] }, "page" : "3420-3435", "title" : "High-throughput functional annotation and data mining with the Blast2GO suite", "type" : "article-journal", "volume" : "36" }, "uris" : [ "http://www.mendeley.com/documents/?uuid=2d8b64a8-706a-44b5-8604-b5b3fdcc6054" ] } ], "mendeley" : { "formattedCitation" : "(G\u00f6tz et al. 2008)", "plainTextFormattedCitation" : "(G\u00f6tz et al. 2008)", "previouslyFormattedCitation" : "(G\u00f6tz et al. 2008)" }, "properties" : {  }, "schema" : "https://github.com/citation-style-language/schema/raw/master/csl-citation.json" }</w:instrText>
      </w:r>
      <w:r w:rsidR="00EE1D50" w:rsidRPr="002541B6">
        <w:fldChar w:fldCharType="separate"/>
      </w:r>
      <w:r w:rsidR="00EE1D50" w:rsidRPr="002541B6">
        <w:rPr>
          <w:noProof/>
        </w:rPr>
        <w:t>(Götz et al. 2008)</w:t>
      </w:r>
      <w:r w:rsidR="00EE1D50" w:rsidRPr="002541B6">
        <w:fldChar w:fldCharType="end"/>
      </w:r>
      <w:r w:rsidR="00EE1D50" w:rsidRPr="002541B6">
        <w:t xml:space="preserve">. </w:t>
      </w:r>
    </w:p>
    <w:p w14:paraId="71B503B6" w14:textId="50656875" w:rsidR="00B021CA" w:rsidRPr="002541B6" w:rsidRDefault="00336CB8" w:rsidP="00515665">
      <w:r w:rsidRPr="002541B6">
        <w:t>...</w:t>
      </w:r>
    </w:p>
    <w:p w14:paraId="37BDFCD9" w14:textId="6B22958F" w:rsidR="00AD08DF" w:rsidRPr="002541B6" w:rsidRDefault="00AD08DF" w:rsidP="00515665">
      <w:r w:rsidRPr="002541B6">
        <w:t>Discussion</w:t>
      </w:r>
    </w:p>
    <w:p w14:paraId="615E3DA3" w14:textId="6B3BB03A" w:rsidR="00AA4B99" w:rsidRPr="002541B6" w:rsidRDefault="00833F63" w:rsidP="00515665">
      <w:r w:rsidRPr="002541B6">
        <w:t xml:space="preserve">Not out of our expectation, due to the compact genomes of extant Microsporidia taxa, most of the proteins in the Microsporidia last common ancestor should be evolutionary old. As 50% of the proteins are as old as the last universal common ancestor, another 44% proteins can be traced to the last common ancestor of all eukaryotes and 3% share the age with fungal clade, only 3% (or 42 proteins) are specific to Microsporidia lineage. </w:t>
      </w:r>
      <w:r w:rsidR="00542536" w:rsidRPr="002541B6">
        <w:t xml:space="preserve">Those Microsporidia specific proteins are still a mystery because of the poor functional annotation. </w:t>
      </w:r>
      <w:r w:rsidR="00A67048" w:rsidRPr="002541B6">
        <w:t>There is no particular function or pat</w:t>
      </w:r>
      <w:r w:rsidR="00C30B1F" w:rsidRPr="002541B6">
        <w:t xml:space="preserve">hway </w:t>
      </w:r>
      <w:r w:rsidR="00AE1A7E" w:rsidRPr="002541B6">
        <w:t xml:space="preserve">that have been </w:t>
      </w:r>
      <w:r w:rsidR="00C30B1F" w:rsidRPr="002541B6">
        <w:t xml:space="preserve">enriched by those proteins as has been seen from our KO and GO </w:t>
      </w:r>
      <w:r w:rsidR="00AE1A7E" w:rsidRPr="002541B6">
        <w:t>assignment</w:t>
      </w:r>
      <w:r w:rsidR="00C30B1F" w:rsidRPr="002541B6">
        <w:t xml:space="preserve"> analysis.</w:t>
      </w:r>
    </w:p>
    <w:p w14:paraId="645C60D0" w14:textId="46FB0A91" w:rsidR="0033311C" w:rsidRPr="002541B6" w:rsidRDefault="00AD08DF" w:rsidP="00515665">
      <w:r w:rsidRPr="002541B6">
        <w:t>Conclusion</w:t>
      </w:r>
    </w:p>
    <w:p w14:paraId="27D131F2" w14:textId="77777777" w:rsidR="0033311C" w:rsidRPr="002541B6" w:rsidRDefault="0033311C" w:rsidP="00515665"/>
    <w:p w14:paraId="1F75DF84" w14:textId="77777777" w:rsidR="0033311C" w:rsidRPr="002541B6" w:rsidRDefault="0033311C" w:rsidP="00515665"/>
    <w:p w14:paraId="080C9330" w14:textId="2D3D9AF5" w:rsidR="0033311C" w:rsidRPr="002541B6" w:rsidRDefault="0033311C" w:rsidP="00515665">
      <w:pPr>
        <w:sectPr w:rsidR="0033311C" w:rsidRPr="002541B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2541B6" w:rsidRDefault="00AD08DF" w:rsidP="00515665">
      <w:r w:rsidRPr="002541B6">
        <w:lastRenderedPageBreak/>
        <w:t>Functional annotation</w:t>
      </w:r>
    </w:p>
    <w:p w14:paraId="7B4BF174" w14:textId="77777777" w:rsidR="00AD08DF" w:rsidRPr="002541B6" w:rsidRDefault="00AD08DF" w:rsidP="00515665">
      <w:r w:rsidRPr="002541B6">
        <w:t>Introduction</w:t>
      </w:r>
    </w:p>
    <w:p w14:paraId="33260D89" w14:textId="0F399982" w:rsidR="007556BC" w:rsidRPr="002541B6" w:rsidRDefault="00B01FCE" w:rsidP="00515665">
      <w:r w:rsidRPr="002541B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2541B6">
        <w:t xml:space="preserve"> </w:t>
      </w:r>
    </w:p>
    <w:p w14:paraId="2B7AF9FC" w14:textId="77777777" w:rsidR="00AD08DF" w:rsidRPr="002541B6" w:rsidRDefault="00AD08DF" w:rsidP="00515665">
      <w:r w:rsidRPr="002541B6">
        <w:t>Methods</w:t>
      </w:r>
    </w:p>
    <w:p w14:paraId="2FAC3F1D" w14:textId="7DFE1825" w:rsidR="00F31F1F" w:rsidRPr="002541B6" w:rsidRDefault="00F31F1F" w:rsidP="00515665">
      <w:r w:rsidRPr="002541B6">
        <w:t>HamFAS approach</w:t>
      </w:r>
    </w:p>
    <w:p w14:paraId="14278F0C" w14:textId="65011DD9" w:rsidR="000E0EEC" w:rsidRPr="002541B6" w:rsidRDefault="000E0EEC" w:rsidP="00515665">
      <w:r w:rsidRPr="002541B6">
        <w:t xml:space="preserve">We developed a novel approach </w:t>
      </w:r>
      <w:r w:rsidR="00F31F1F" w:rsidRPr="002541B6">
        <w:t xml:space="preserve">named HamFAS </w:t>
      </w:r>
      <w:r w:rsidRPr="002541B6">
        <w:t xml:space="preserve">to transfer KO annotations based on feature-aware orthology inference. </w:t>
      </w:r>
      <w:r w:rsidR="00B01FCE" w:rsidRPr="002541B6">
        <w:fldChar w:fldCharType="begin"/>
      </w:r>
      <w:r w:rsidR="00B01FCE" w:rsidRPr="002541B6">
        <w:instrText xml:space="preserve"> REF _Ref381605755 \h </w:instrText>
      </w:r>
      <w:r w:rsidR="00B01FCE"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1</w:t>
      </w:r>
      <w:r w:rsidR="00B01FCE" w:rsidRPr="002541B6">
        <w:fldChar w:fldCharType="end"/>
      </w:r>
      <w:r w:rsidR="00B01FCE" w:rsidRPr="002541B6">
        <w:t xml:space="preserve"> demonstrates the pipeline of </w:t>
      </w:r>
      <w:r w:rsidR="00F31F1F" w:rsidRPr="002541B6">
        <w:t>HamFAS</w:t>
      </w:r>
      <w:r w:rsidR="00B01FCE" w:rsidRPr="002541B6">
        <w:t>.</w:t>
      </w:r>
    </w:p>
    <w:p w14:paraId="6A0D6CE7" w14:textId="77777777" w:rsidR="00B01FCE" w:rsidRPr="002541B6" w:rsidRDefault="00B01FCE" w:rsidP="00515665">
      <w:pPr>
        <w:keepNext/>
      </w:pPr>
      <w:r w:rsidRPr="002541B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756EA623" w:rsidR="000E0EEC" w:rsidRPr="002541B6" w:rsidRDefault="00B01FCE" w:rsidP="00515665">
      <w:pPr>
        <w:pStyle w:val="Caption"/>
      </w:pPr>
      <w:bookmarkStart w:id="11" w:name="_Ref381605755"/>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1</w:t>
      </w:r>
      <w:r w:rsidR="004E1AA9">
        <w:fldChar w:fldCharType="end"/>
      </w:r>
      <w:bookmarkEnd w:id="11"/>
      <w:r w:rsidRPr="002541B6">
        <w:t>: KO annotation transfer using HamFAS approach.</w:t>
      </w:r>
    </w:p>
    <w:p w14:paraId="52C6C072" w14:textId="77777777" w:rsidR="00B01FCE" w:rsidRPr="002541B6" w:rsidRDefault="00B01FCE" w:rsidP="00515665">
      <w:r w:rsidRPr="002541B6">
        <w:t>Protein sets of 30 manually KO-annotated reference species (</w:t>
      </w:r>
      <w:r w:rsidRPr="002541B6">
        <w:fldChar w:fldCharType="begin"/>
      </w:r>
      <w:r w:rsidRPr="002541B6">
        <w:instrText xml:space="preserve"> REF _Ref371837253 \h </w:instrText>
      </w:r>
      <w:r w:rsidRPr="002541B6">
        <w:fldChar w:fldCharType="separate"/>
      </w:r>
      <w:r w:rsidR="00515665" w:rsidRPr="002541B6">
        <w:t xml:space="preserve">Table </w:t>
      </w:r>
      <w:r w:rsidR="00515665" w:rsidRPr="002541B6">
        <w:rPr>
          <w:noProof/>
        </w:rPr>
        <w:t>A</w:t>
      </w:r>
      <w:r w:rsidR="00515665" w:rsidRPr="002541B6">
        <w:t>.</w:t>
      </w:r>
      <w:r w:rsidR="00515665" w:rsidRPr="002541B6">
        <w:rPr>
          <w:noProof/>
        </w:rPr>
        <w:t>5</w:t>
      </w:r>
      <w:r w:rsidRPr="002541B6">
        <w:fldChar w:fldCharType="end"/>
      </w:r>
      <w:r w:rsidRPr="002541B6">
        <w:t>) have been downloaded from KEGG database. Pairwise FAS scores of all reference proteins within a KO group have been calculated. A group's mean FAS score serves then as a cutoff (T</w:t>
      </w:r>
      <w:r w:rsidRPr="002541B6">
        <w:rPr>
          <w:vertAlign w:val="subscript"/>
        </w:rPr>
        <w:t>FAS_KO</w:t>
      </w:r>
      <w:r w:rsidRPr="002541B6">
        <w:t>) that must be exceeded to warrant transfer of its KO identifier to the seed proteins.</w:t>
      </w:r>
    </w:p>
    <w:p w14:paraId="6A37A051" w14:textId="77777777" w:rsidR="00B01FCE" w:rsidRPr="002541B6" w:rsidRDefault="00B01FCE" w:rsidP="00515665">
      <w:r w:rsidRPr="002541B6">
        <w:t xml:space="preserve">Given a list of uncharacterized proteins (seed), we search for their orthologs in the reference species using HaMStR (with </w:t>
      </w:r>
      <w:r w:rsidRPr="002541B6">
        <w:rPr>
          <w:i/>
        </w:rPr>
        <w:t>-checkCorothologsRef</w:t>
      </w:r>
      <w:r w:rsidRPr="002541B6">
        <w:t xml:space="preserve">, </w:t>
      </w:r>
      <w:r w:rsidRPr="002541B6">
        <w:rPr>
          <w:i/>
        </w:rPr>
        <w:t>-rbh</w:t>
      </w:r>
      <w:r w:rsidRPr="002541B6">
        <w:t xml:space="preserve"> options and </w:t>
      </w:r>
      <w:r w:rsidRPr="002541B6">
        <w:rPr>
          <w:i/>
        </w:rPr>
        <w:t>-hit_limit=5</w:t>
      </w:r>
      <w:r w:rsidRPr="002541B6">
        <w:t xml:space="preserve">). FAS scores between seed proteins and their orthologs will be identified. If the calculated FAS scores is not </w:t>
      </w:r>
      <w:r w:rsidRPr="002541B6">
        <w:lastRenderedPageBreak/>
        <w:t>smaller then the corresponding T</w:t>
      </w:r>
      <w:r w:rsidRPr="002541B6">
        <w:rPr>
          <w:vertAlign w:val="subscript"/>
        </w:rPr>
        <w:t>FAS_KO</w:t>
      </w:r>
      <w:r w:rsidRPr="002541B6">
        <w:t>, the available KEGG identifiers of those paired orthologs will be transferred to the seed proteins.</w:t>
      </w:r>
    </w:p>
    <w:p w14:paraId="196AC24A" w14:textId="5AC244FE" w:rsidR="00F31F1F" w:rsidRPr="002541B6" w:rsidRDefault="006D12A5" w:rsidP="00515665">
      <w:r w:rsidRPr="002541B6">
        <w:t>Benchmarking HamFAS</w:t>
      </w:r>
    </w:p>
    <w:p w14:paraId="4C7D5CF2" w14:textId="77777777" w:rsidR="006D12A5" w:rsidRPr="002541B6" w:rsidRDefault="006D12A5" w:rsidP="00515665">
      <w:r w:rsidRPr="002541B6">
        <w:t xml:space="preserve">We used </w:t>
      </w:r>
      <w:r w:rsidRPr="002541B6">
        <w:rPr>
          <w:i/>
        </w:rPr>
        <w:t>S.cerevisiae</w:t>
      </w:r>
      <w:r w:rsidRPr="002541B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2541B6" w:rsidRDefault="006D12A5" w:rsidP="00515665">
      <w:r w:rsidRPr="002541B6">
        <w:t xml:space="preserve">We removed </w:t>
      </w:r>
      <w:r w:rsidRPr="002541B6">
        <w:rPr>
          <w:i/>
        </w:rPr>
        <w:t>S.cerevisiae</w:t>
      </w:r>
      <w:r w:rsidRPr="002541B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2541B6" w:rsidRDefault="006D12A5" w:rsidP="00515665">
      <w:r w:rsidRPr="002541B6">
        <w:t>The ortholog search has been also performed with different parameters to find the best settings for HaMStR (</w:t>
      </w:r>
      <w:r w:rsidRPr="002541B6">
        <w:rPr>
          <w:i/>
        </w:rPr>
        <w:t>-rbh</w:t>
      </w:r>
      <w:r w:rsidRPr="002541B6">
        <w:t xml:space="preserve">, </w:t>
      </w:r>
      <w:r w:rsidRPr="002541B6">
        <w:rPr>
          <w:i/>
        </w:rPr>
        <w:t>-checkCoorthologRef</w:t>
      </w:r>
      <w:r w:rsidRPr="002541B6">
        <w:t>).</w:t>
      </w:r>
    </w:p>
    <w:p w14:paraId="17F8AE95" w14:textId="77777777" w:rsidR="00B01FCE" w:rsidRPr="002541B6" w:rsidRDefault="00B01FCE" w:rsidP="00515665"/>
    <w:p w14:paraId="27D5025A" w14:textId="77777777" w:rsidR="00AD08DF" w:rsidRPr="002541B6" w:rsidRDefault="00AD08DF" w:rsidP="00515665">
      <w:r w:rsidRPr="002541B6">
        <w:t>Results</w:t>
      </w:r>
    </w:p>
    <w:p w14:paraId="3F1C5B2E" w14:textId="2A6385CD" w:rsidR="00814A0A" w:rsidRPr="002541B6" w:rsidRDefault="00814A0A" w:rsidP="00515665">
      <w:r w:rsidRPr="002541B6">
        <w:t>Distribution of TFAS_KO</w:t>
      </w:r>
    </w:p>
    <w:p w14:paraId="3DE2C83B" w14:textId="77777777" w:rsidR="00814A0A" w:rsidRPr="002541B6" w:rsidRDefault="00814A0A" w:rsidP="00515665">
      <w:pPr>
        <w:keepNext/>
      </w:pPr>
      <w:r w:rsidRPr="002541B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43B0ECC5" w:rsidR="00814A0A" w:rsidRPr="002541B6" w:rsidRDefault="00814A0A" w:rsidP="00515665">
      <w:pPr>
        <w:pStyle w:val="Caption"/>
      </w:pPr>
      <w:bookmarkStart w:id="12" w:name="_Ref371838184"/>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2</w:t>
      </w:r>
      <w:r w:rsidR="004E1AA9">
        <w:fldChar w:fldCharType="end"/>
      </w:r>
      <w:bookmarkEnd w:id="12"/>
      <w:r w:rsidRPr="002541B6">
        <w:t>: Distribution of T</w:t>
      </w:r>
      <w:r w:rsidRPr="002541B6">
        <w:rPr>
          <w:vertAlign w:val="subscript"/>
        </w:rPr>
        <w:t>FAS_KO</w:t>
      </w:r>
      <w:r w:rsidRPr="002541B6">
        <w:t xml:space="preserve"> for 12,748 KO groups</w:t>
      </w:r>
    </w:p>
    <w:p w14:paraId="687C9283" w14:textId="77777777" w:rsidR="00814A0A" w:rsidRPr="002541B6" w:rsidRDefault="00814A0A" w:rsidP="00515665">
      <w:r w:rsidRPr="002541B6">
        <w:fldChar w:fldCharType="begin"/>
      </w:r>
      <w:r w:rsidRPr="002541B6">
        <w:instrText xml:space="preserve"> REF _Ref371838184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2</w:t>
      </w:r>
      <w:r w:rsidRPr="002541B6">
        <w:fldChar w:fldCharType="end"/>
      </w:r>
      <w:r w:rsidRPr="002541B6">
        <w:t xml:space="preserve"> represents the distribution of all 12,748 T</w:t>
      </w:r>
      <w:r w:rsidRPr="002541B6">
        <w:rPr>
          <w:vertAlign w:val="subscript"/>
        </w:rPr>
        <w:t>FAS_KO</w:t>
      </w:r>
      <w:r w:rsidRPr="002541B6">
        <w:t xml:space="preserve"> values. Only about 3% of KOs have T</w:t>
      </w:r>
      <w:r w:rsidRPr="002541B6">
        <w:rPr>
          <w:vertAlign w:val="subscript"/>
        </w:rPr>
        <w:t>FAS_KO</w:t>
      </w:r>
      <w:r w:rsidRPr="002541B6">
        <w:t xml:space="preserve"> smaller than 0.5, 27% lie between 0.5 and 0.9, while 70% has T</w:t>
      </w:r>
      <w:r w:rsidRPr="002541B6">
        <w:rPr>
          <w:vertAlign w:val="subscript"/>
        </w:rPr>
        <w:t>FAS_KO</w:t>
      </w:r>
      <w:r w:rsidRPr="002541B6">
        <w:t xml:space="preserve"> greater than 0.9. The low T</w:t>
      </w:r>
      <w:r w:rsidRPr="002541B6">
        <w:rPr>
          <w:vertAlign w:val="subscript"/>
        </w:rPr>
        <w:t>FAS_KO</w:t>
      </w:r>
      <w:r w:rsidRPr="002541B6">
        <w:t xml:space="preserve"> values are caused mostly by the uninformative protein members. </w:t>
      </w:r>
      <w:r w:rsidRPr="002541B6">
        <w:fldChar w:fldCharType="begin"/>
      </w:r>
      <w:r w:rsidRPr="002541B6">
        <w:instrText xml:space="preserve"> REF _Ref339564538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3</w:t>
      </w:r>
      <w:r w:rsidRPr="002541B6">
        <w:fldChar w:fldCharType="end"/>
      </w:r>
      <w:r w:rsidRPr="002541B6">
        <w:t xml:space="preserve"> shows 2 examples, the FAS scores distribution of K00542, which represents low T</w:t>
      </w:r>
      <w:r w:rsidRPr="002541B6">
        <w:rPr>
          <w:vertAlign w:val="subscript"/>
        </w:rPr>
        <w:t>FAS_KO</w:t>
      </w:r>
      <w:r w:rsidRPr="002541B6">
        <w:t xml:space="preserve"> group, and K07888, which represents high T</w:t>
      </w:r>
      <w:r w:rsidRPr="002541B6">
        <w:rPr>
          <w:vertAlign w:val="subscript"/>
        </w:rPr>
        <w:t>FAS_KO</w:t>
      </w:r>
      <w:r w:rsidRPr="002541B6">
        <w:t xml:space="preserve"> group.</w:t>
      </w:r>
    </w:p>
    <w:p w14:paraId="0E0D93F8" w14:textId="77777777" w:rsidR="00814A0A" w:rsidRPr="002541B6" w:rsidRDefault="00814A0A" w:rsidP="00515665">
      <w:r w:rsidRPr="002541B6">
        <w:rPr>
          <w:noProof/>
        </w:rPr>
        <w:lastRenderedPageBreak/>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28578084" w:rsidR="00814A0A" w:rsidRPr="002541B6" w:rsidRDefault="00814A0A" w:rsidP="00515665">
      <w:pPr>
        <w:pStyle w:val="Caption"/>
      </w:pPr>
      <w:bookmarkStart w:id="13" w:name="_Ref339564538"/>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3</w:t>
      </w:r>
      <w:r w:rsidR="004E1AA9">
        <w:fldChar w:fldCharType="end"/>
      </w:r>
      <w:bookmarkEnd w:id="13"/>
      <w:r w:rsidRPr="002541B6">
        <w:t>: FAS score density of KO group K00542 (left) and K07888 (right)</w:t>
      </w:r>
    </w:p>
    <w:p w14:paraId="1E62C508" w14:textId="77777777" w:rsidR="00814A0A" w:rsidRPr="002541B6" w:rsidRDefault="00814A0A" w:rsidP="00515665">
      <w:pPr>
        <w:spacing w:before="240"/>
      </w:pPr>
      <w:r w:rsidRPr="002541B6">
        <w:t xml:space="preserve">In ortholog group K00542 (guanidinoacetate N-methyltransferase), only one protein member (rat rno:25257) has one Pfam domain (Orn_DAP_Arg_deC). The lack of Pfam domain annotation of other proteins (human hsa:2593, mouse mmu:14431, zebrafish dre:796865 and </w:t>
      </w:r>
      <w:r w:rsidRPr="002541B6">
        <w:rPr>
          <w:i/>
        </w:rPr>
        <w:t xml:space="preserve">N.vectensis </w:t>
      </w:r>
      <w:r w:rsidRPr="002541B6">
        <w:t>nemve:1432) caused FAS scores of 0 for 14/20 pairwise comparisons and led to the low T</w:t>
      </w:r>
      <w:r w:rsidRPr="002541B6">
        <w:rPr>
          <w:vertAlign w:val="subscript"/>
        </w:rPr>
        <w:t>FAS_KO</w:t>
      </w:r>
      <w:r w:rsidRPr="002541B6">
        <w:t xml:space="preserve"> (0.224) for the whole group. On the contrary, the rich annotation of protein members of group K07888 (Ras-related protein Rab-5B) is the reason for its high T</w:t>
      </w:r>
      <w:r w:rsidRPr="002541B6">
        <w:rPr>
          <w:vertAlign w:val="subscript"/>
        </w:rPr>
        <w:t>FAS_KO</w:t>
      </w:r>
      <w:r w:rsidRPr="002541B6">
        <w:t xml:space="preserve">. </w:t>
      </w:r>
    </w:p>
    <w:p w14:paraId="002FA6BD" w14:textId="17CF95E6" w:rsidR="00814A0A" w:rsidRPr="002541B6" w:rsidRDefault="006D12A5" w:rsidP="00515665">
      <w:r w:rsidRPr="002541B6">
        <w:t>Benchmarking result</w:t>
      </w:r>
    </w:p>
    <w:p w14:paraId="01C258A6" w14:textId="48F7FA2D" w:rsidR="006D12A5" w:rsidRPr="002541B6" w:rsidRDefault="006D12A5" w:rsidP="00515665">
      <w:r w:rsidRPr="002541B6">
        <w:t>3457 KO-annotated yeast proteins</w:t>
      </w:r>
    </w:p>
    <w:p w14:paraId="6C45743A" w14:textId="77777777" w:rsidR="006D12A5" w:rsidRPr="002541B6" w:rsidRDefault="006D12A5" w:rsidP="00515665">
      <w:r w:rsidRPr="002541B6">
        <w:t xml:space="preserve">With this data set, we tried to evaluate the accuracy of HamFAS in comparison to KAAS and BlastKOALA by calculating the recall, precision and F1 score. </w:t>
      </w:r>
    </w:p>
    <w:p w14:paraId="3F88B3C8" w14:textId="77777777" w:rsidR="006D12A5" w:rsidRPr="002541B6" w:rsidRDefault="006D12A5" w:rsidP="00515665">
      <w:r w:rsidRPr="002541B6">
        <w:t>recall = TP / (TP + FN)</w:t>
      </w:r>
    </w:p>
    <w:p w14:paraId="7A65C9E8" w14:textId="77777777" w:rsidR="006D12A5" w:rsidRPr="002541B6" w:rsidRDefault="006D12A5" w:rsidP="00515665">
      <w:r w:rsidRPr="002541B6">
        <w:t>precision = TP / (TP + FP)</w:t>
      </w:r>
    </w:p>
    <w:p w14:paraId="1B55E326" w14:textId="2DFFC9B6" w:rsidR="006D12A5" w:rsidRPr="002541B6" w:rsidRDefault="006D12A5" w:rsidP="00515665">
      <w:r w:rsidRPr="002541B6">
        <w:t>F1 = (2*precision*recall)/(precision+recall)</w:t>
      </w:r>
    </w:p>
    <w:p w14:paraId="56EBA168" w14:textId="77777777" w:rsidR="006D12A5" w:rsidRPr="002541B6" w:rsidRDefault="006D12A5" w:rsidP="00515665">
      <w:r w:rsidRPr="002541B6">
        <w:fldChar w:fldCharType="begin"/>
      </w:r>
      <w:r w:rsidRPr="002541B6">
        <w:instrText xml:space="preserve"> REF _Ref371839426 \h </w:instrText>
      </w:r>
      <w:r w:rsidRPr="002541B6">
        <w:fldChar w:fldCharType="separate"/>
      </w:r>
      <w:r w:rsidR="00515665" w:rsidRPr="002541B6">
        <w:t xml:space="preserve">Table </w:t>
      </w:r>
      <w:r w:rsidR="00515665" w:rsidRPr="002541B6">
        <w:rPr>
          <w:noProof/>
        </w:rPr>
        <w:t>A</w:t>
      </w:r>
      <w:r w:rsidR="00515665" w:rsidRPr="002541B6">
        <w:t>-</w:t>
      </w:r>
      <w:r w:rsidR="00515665" w:rsidRPr="002541B6">
        <w:rPr>
          <w:noProof/>
        </w:rPr>
        <w:t>3</w:t>
      </w:r>
      <w:r w:rsidRPr="002541B6">
        <w:fldChar w:fldCharType="end"/>
      </w:r>
      <w:r w:rsidRPr="002541B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3491842F" w:rsidR="006D12A5" w:rsidRPr="002541B6" w:rsidRDefault="006D12A5" w:rsidP="00515665">
      <w:pPr>
        <w:pStyle w:val="Caption"/>
        <w:keepNext/>
      </w:pPr>
      <w:bookmarkStart w:id="14" w:name="_Ref371839426"/>
      <w:r w:rsidRPr="002541B6">
        <w:t xml:space="preserve">Table </w:t>
      </w:r>
      <w:r w:rsidRPr="002541B6">
        <w:fldChar w:fldCharType="begin"/>
      </w:r>
      <w:r w:rsidRPr="002541B6">
        <w:instrText xml:space="preserve"> STYLEREF 1 \s </w:instrText>
      </w:r>
      <w:r w:rsidRPr="002541B6">
        <w:fldChar w:fldCharType="separate"/>
      </w:r>
      <w:r w:rsidR="00515665" w:rsidRPr="002541B6">
        <w:rPr>
          <w:noProof/>
        </w:rPr>
        <w:t>A</w:t>
      </w:r>
      <w:r w:rsidRPr="002541B6">
        <w:fldChar w:fldCharType="end"/>
      </w:r>
      <w:r w:rsidR="001054B0" w:rsidRPr="002541B6">
        <w:t>-</w:t>
      </w:r>
      <w:r w:rsidRPr="002541B6">
        <w:fldChar w:fldCharType="begin"/>
      </w:r>
      <w:r w:rsidRPr="002541B6">
        <w:instrText xml:space="preserve"> SEQ Table \* ARABIC \s 1 </w:instrText>
      </w:r>
      <w:r w:rsidRPr="002541B6">
        <w:fldChar w:fldCharType="separate"/>
      </w:r>
      <w:r w:rsidR="00515665" w:rsidRPr="002541B6">
        <w:rPr>
          <w:noProof/>
        </w:rPr>
        <w:t>3</w:t>
      </w:r>
      <w:r w:rsidRPr="002541B6">
        <w:fldChar w:fldCharType="end"/>
      </w:r>
      <w:bookmarkEnd w:id="14"/>
      <w:r w:rsidR="001054B0" w:rsidRPr="002541B6">
        <w:t>:</w:t>
      </w:r>
      <w:r w:rsidRPr="002541B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2541B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b/>
                <w:bCs/>
                <w:color w:val="A2A2A2"/>
                <w:sz w:val="17"/>
                <w:szCs w:val="17"/>
              </w:rPr>
              <w:t>supported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b/>
                <w:bCs/>
                <w:color w:val="000000"/>
                <w:sz w:val="20"/>
                <w:szCs w:val="20"/>
              </w:rPr>
              <w:t>KAAS</w:t>
            </w:r>
          </w:p>
        </w:tc>
      </w:tr>
      <w:tr w:rsidR="006D12A5" w:rsidRPr="002541B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u w:val="single"/>
              </w:rPr>
              <w:t>0.931</w:t>
            </w:r>
          </w:p>
        </w:tc>
      </w:tr>
      <w:tr w:rsidR="006D12A5" w:rsidRPr="002541B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2541B6" w:rsidRDefault="006D12A5" w:rsidP="00515665">
            <w:pPr>
              <w:spacing w:after="0" w:line="165" w:lineRule="atLeast"/>
              <w:ind w:left="338" w:hanging="338"/>
              <w:rPr>
                <w:rFonts w:cs="Times New Roman"/>
                <w:sz w:val="20"/>
                <w:szCs w:val="20"/>
              </w:rPr>
            </w:pPr>
            <w:r w:rsidRPr="002541B6">
              <w:rPr>
                <w:rFonts w:cs="Times New Roman"/>
                <w:color w:val="000000"/>
                <w:sz w:val="20"/>
                <w:szCs w:val="20"/>
              </w:rPr>
              <w:t>0.984</w:t>
            </w:r>
          </w:p>
        </w:tc>
      </w:tr>
      <w:tr w:rsidR="006D12A5" w:rsidRPr="002541B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u w:val="single"/>
              </w:rPr>
              <w:t>0.957</w:t>
            </w:r>
          </w:p>
        </w:tc>
      </w:tr>
    </w:tbl>
    <w:p w14:paraId="69FB5C3D" w14:textId="77777777" w:rsidR="006D12A5" w:rsidRPr="002541B6" w:rsidRDefault="006D12A5" w:rsidP="00515665"/>
    <w:p w14:paraId="6B0E8E90" w14:textId="77777777" w:rsidR="006D12A5" w:rsidRPr="002541B6" w:rsidRDefault="006D12A5" w:rsidP="00515665">
      <w:r w:rsidRPr="002541B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w:t>
      </w:r>
      <w:r w:rsidRPr="002541B6">
        <w:lastRenderedPageBreak/>
        <w:t xml:space="preserve">InParanoid's orthologs. It leads to the decrease of recall and F1-score. However, the precision is not affected (see </w:t>
      </w:r>
      <w:r w:rsidRPr="002541B6">
        <w:fldChar w:fldCharType="begin"/>
      </w:r>
      <w:r w:rsidRPr="002541B6">
        <w:instrText xml:space="preserve"> REF _Ref371839426 \h </w:instrText>
      </w:r>
      <w:r w:rsidRPr="002541B6">
        <w:fldChar w:fldCharType="separate"/>
      </w:r>
      <w:r w:rsidR="00515665" w:rsidRPr="002541B6">
        <w:t xml:space="preserve">Table </w:t>
      </w:r>
      <w:r w:rsidR="00515665" w:rsidRPr="002541B6">
        <w:rPr>
          <w:noProof/>
        </w:rPr>
        <w:t>A</w:t>
      </w:r>
      <w:r w:rsidR="00515665" w:rsidRPr="002541B6">
        <w:t>-</w:t>
      </w:r>
      <w:r w:rsidR="00515665" w:rsidRPr="002541B6">
        <w:rPr>
          <w:noProof/>
        </w:rPr>
        <w:t>3</w:t>
      </w:r>
      <w:r w:rsidRPr="002541B6">
        <w:fldChar w:fldCharType="end"/>
      </w:r>
      <w:r w:rsidRPr="002541B6">
        <w:t xml:space="preserve">). FAS scores of unsupported orthologs are slightly smaller than the ones of supported orthologs, with mean score of 0,918 and 0,988 respectively (see </w:t>
      </w:r>
      <w:r w:rsidRPr="002541B6">
        <w:fldChar w:fldCharType="begin"/>
      </w:r>
      <w:r w:rsidRPr="002541B6">
        <w:instrText xml:space="preserve"> REF _Ref371840327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4</w:t>
      </w:r>
      <w:r w:rsidRPr="002541B6">
        <w:fldChar w:fldCharType="end"/>
      </w:r>
      <w:r w:rsidRPr="002541B6">
        <w:t>).</w:t>
      </w:r>
    </w:p>
    <w:p w14:paraId="28801490" w14:textId="77777777" w:rsidR="006D12A5" w:rsidRPr="002541B6" w:rsidRDefault="006D12A5" w:rsidP="00515665">
      <w:pPr>
        <w:keepNext/>
      </w:pPr>
      <w:r w:rsidRPr="002541B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714A60D2" w:rsidR="006D12A5" w:rsidRPr="002541B6" w:rsidRDefault="006D12A5" w:rsidP="00515665">
      <w:pPr>
        <w:pStyle w:val="Caption"/>
      </w:pPr>
      <w:bookmarkStart w:id="15" w:name="_Ref371840327"/>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4</w:t>
      </w:r>
      <w:r w:rsidR="004E1AA9">
        <w:fldChar w:fldCharType="end"/>
      </w:r>
      <w:bookmarkEnd w:id="15"/>
      <w:r w:rsidR="001054B0" w:rsidRPr="002541B6">
        <w:t>:</w:t>
      </w:r>
      <w:r w:rsidRPr="002541B6">
        <w:t xml:space="preserve"> FAS score distribution of all HamFAS orthologs, only supported orthologs and unsupported orthologs</w:t>
      </w:r>
    </w:p>
    <w:p w14:paraId="57C3F04A" w14:textId="77777777" w:rsidR="006D12A5" w:rsidRPr="002541B6" w:rsidRDefault="006D12A5" w:rsidP="00515665">
      <w:r w:rsidRPr="002541B6">
        <w:t>For a more detailed comparison between 3 approaches, we compare the fractions of proteins annotated by HamFAS, BlastKOALA and KAAS. 85,6% of the seed proteins has been annotated by all 3 approaches (</w:t>
      </w:r>
      <w:r w:rsidRPr="002541B6">
        <w:fldChar w:fldCharType="begin"/>
      </w:r>
      <w:r w:rsidRPr="002541B6">
        <w:instrText xml:space="preserve"> REF _Ref371840694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5</w:t>
      </w:r>
      <w:r w:rsidRPr="002541B6">
        <w:fldChar w:fldCharType="end"/>
      </w:r>
      <w:r w:rsidRPr="002541B6">
        <w:t>).</w:t>
      </w:r>
    </w:p>
    <w:p w14:paraId="12E6388D" w14:textId="77777777" w:rsidR="006D12A5" w:rsidRPr="002541B6" w:rsidRDefault="006D12A5" w:rsidP="00515665">
      <w:pPr>
        <w:keepNext/>
      </w:pPr>
      <w:r w:rsidRPr="002541B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09376EDF" w:rsidR="006D12A5" w:rsidRPr="002541B6" w:rsidRDefault="006D12A5" w:rsidP="00515665">
      <w:pPr>
        <w:pStyle w:val="Caption"/>
      </w:pPr>
      <w:bookmarkStart w:id="16" w:name="_Ref371840694"/>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5</w:t>
      </w:r>
      <w:r w:rsidR="004E1AA9">
        <w:fldChar w:fldCharType="end"/>
      </w:r>
      <w:bookmarkEnd w:id="16"/>
      <w:r w:rsidR="001054B0" w:rsidRPr="002541B6">
        <w:t>:</w:t>
      </w:r>
      <w:r w:rsidRPr="002541B6">
        <w:t xml:space="preserve"> Fraction of proteins annotated by HamFAS, BlastKOALA and KAAS</w:t>
      </w:r>
    </w:p>
    <w:p w14:paraId="152B5C5D" w14:textId="77777777" w:rsidR="006D12A5" w:rsidRPr="002541B6" w:rsidRDefault="006D12A5" w:rsidP="00515665">
      <w:r w:rsidRPr="002541B6">
        <w:t xml:space="preserve">There is a small difference between the KEGG identifiers annotated by each approach, which is shown in </w:t>
      </w:r>
      <w:r w:rsidRPr="002541B6">
        <w:fldChar w:fldCharType="begin"/>
      </w:r>
      <w:r w:rsidRPr="002541B6">
        <w:instrText xml:space="preserve"> REF _Ref371840839 \h </w:instrText>
      </w:r>
      <w:r w:rsidRPr="002541B6">
        <w:fldChar w:fldCharType="separate"/>
      </w:r>
      <w:r w:rsidR="00515665" w:rsidRPr="002541B6">
        <w:t xml:space="preserve">Table </w:t>
      </w:r>
      <w:r w:rsidR="00515665" w:rsidRPr="002541B6">
        <w:rPr>
          <w:noProof/>
        </w:rPr>
        <w:t>A</w:t>
      </w:r>
      <w:r w:rsidR="00515665" w:rsidRPr="002541B6">
        <w:t>-</w:t>
      </w:r>
      <w:r w:rsidR="00515665" w:rsidRPr="002541B6">
        <w:rPr>
          <w:noProof/>
        </w:rPr>
        <w:t>4</w:t>
      </w:r>
      <w:r w:rsidRPr="002541B6">
        <w:fldChar w:fldCharType="end"/>
      </w:r>
      <w:r w:rsidRPr="002541B6">
        <w:t xml:space="preserve"> below.</w:t>
      </w:r>
    </w:p>
    <w:p w14:paraId="3B8307B2" w14:textId="070CBEA3" w:rsidR="006D12A5" w:rsidRPr="002541B6" w:rsidRDefault="006D12A5" w:rsidP="00515665">
      <w:pPr>
        <w:pStyle w:val="Caption"/>
        <w:keepNext/>
      </w:pPr>
      <w:bookmarkStart w:id="17" w:name="_Ref371840839"/>
      <w:r w:rsidRPr="002541B6">
        <w:t xml:space="preserve">Table </w:t>
      </w:r>
      <w:r w:rsidRPr="002541B6">
        <w:fldChar w:fldCharType="begin"/>
      </w:r>
      <w:r w:rsidRPr="002541B6">
        <w:instrText xml:space="preserve"> STYLEREF 1 \s </w:instrText>
      </w:r>
      <w:r w:rsidRPr="002541B6">
        <w:fldChar w:fldCharType="separate"/>
      </w:r>
      <w:r w:rsidR="00515665" w:rsidRPr="002541B6">
        <w:rPr>
          <w:noProof/>
        </w:rPr>
        <w:t>A</w:t>
      </w:r>
      <w:r w:rsidRPr="002541B6">
        <w:fldChar w:fldCharType="end"/>
      </w:r>
      <w:r w:rsidR="0034446C" w:rsidRPr="002541B6">
        <w:t>-</w:t>
      </w:r>
      <w:r w:rsidRPr="002541B6">
        <w:fldChar w:fldCharType="begin"/>
      </w:r>
      <w:r w:rsidRPr="002541B6">
        <w:instrText xml:space="preserve"> SEQ Table \* ARABIC \s 1 </w:instrText>
      </w:r>
      <w:r w:rsidRPr="002541B6">
        <w:fldChar w:fldCharType="separate"/>
      </w:r>
      <w:r w:rsidR="00515665" w:rsidRPr="002541B6">
        <w:rPr>
          <w:noProof/>
        </w:rPr>
        <w:t>4</w:t>
      </w:r>
      <w:r w:rsidRPr="002541B6">
        <w:fldChar w:fldCharType="end"/>
      </w:r>
      <w:bookmarkEnd w:id="17"/>
      <w:r w:rsidR="0034446C" w:rsidRPr="002541B6">
        <w:t>:</w:t>
      </w:r>
      <w:r w:rsidRPr="002541B6">
        <w:t xml:space="preserve"> Compare KEGG identifiers annotated by HamFAS, BlastKOALA and KAAS. Number in parentheses ar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2541B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2541B6" w:rsidRDefault="006D12A5" w:rsidP="00515665">
            <w:pPr>
              <w:spacing w:after="0" w:line="240" w:lineRule="auto"/>
              <w:ind w:left="338" w:hanging="338"/>
              <w:rPr>
                <w:rFonts w:cs="Times New Roman"/>
                <w:sz w:val="20"/>
                <w:szCs w:val="20"/>
              </w:rPr>
            </w:pPr>
            <w:r w:rsidRPr="002541B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2541B6" w:rsidRDefault="006D12A5" w:rsidP="00515665">
            <w:pPr>
              <w:spacing w:after="0" w:line="240" w:lineRule="auto"/>
              <w:ind w:left="338" w:hanging="338"/>
              <w:rPr>
                <w:rFonts w:cs="Times New Roman"/>
                <w:sz w:val="20"/>
                <w:szCs w:val="20"/>
              </w:rPr>
            </w:pPr>
            <w:r w:rsidRPr="002541B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2541B6" w:rsidRDefault="006D12A5" w:rsidP="00515665">
            <w:pPr>
              <w:spacing w:after="36" w:line="240" w:lineRule="auto"/>
              <w:ind w:left="338" w:hanging="338"/>
              <w:rPr>
                <w:rFonts w:cs="Times New Roman"/>
                <w:sz w:val="20"/>
                <w:szCs w:val="20"/>
              </w:rPr>
            </w:pPr>
            <w:r w:rsidRPr="002541B6">
              <w:rPr>
                <w:rFonts w:cs="Times New Roman"/>
                <w:b/>
                <w:bCs/>
                <w:color w:val="000000"/>
                <w:sz w:val="18"/>
                <w:szCs w:val="18"/>
              </w:rPr>
              <w:t>HamFAS +</w:t>
            </w:r>
          </w:p>
          <w:p w14:paraId="25E2C122" w14:textId="77777777" w:rsidR="006D12A5" w:rsidRPr="002541B6" w:rsidRDefault="006D12A5" w:rsidP="00515665">
            <w:pPr>
              <w:spacing w:after="0" w:line="240" w:lineRule="auto"/>
              <w:ind w:left="338" w:hanging="338"/>
              <w:rPr>
                <w:rFonts w:cs="Times New Roman"/>
                <w:sz w:val="20"/>
                <w:szCs w:val="20"/>
              </w:rPr>
            </w:pPr>
            <w:r w:rsidRPr="002541B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2541B6" w:rsidRDefault="006D12A5" w:rsidP="00515665">
            <w:pPr>
              <w:spacing w:after="0" w:line="240" w:lineRule="auto"/>
              <w:ind w:left="338" w:hanging="338"/>
              <w:rPr>
                <w:rFonts w:cs="Times New Roman"/>
                <w:sz w:val="20"/>
                <w:szCs w:val="20"/>
              </w:rPr>
            </w:pPr>
            <w:r w:rsidRPr="002541B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2541B6" w:rsidRDefault="006D12A5" w:rsidP="00515665">
            <w:pPr>
              <w:spacing w:after="36" w:line="240" w:lineRule="auto"/>
              <w:ind w:left="338" w:hanging="338"/>
              <w:rPr>
                <w:rFonts w:cs="Times New Roman"/>
                <w:sz w:val="20"/>
                <w:szCs w:val="20"/>
              </w:rPr>
            </w:pPr>
            <w:r w:rsidRPr="002541B6">
              <w:rPr>
                <w:rFonts w:cs="Times New Roman"/>
                <w:b/>
                <w:bCs/>
                <w:color w:val="000000"/>
                <w:sz w:val="20"/>
                <w:szCs w:val="20"/>
              </w:rPr>
              <w:t>KAAS +</w:t>
            </w:r>
          </w:p>
          <w:p w14:paraId="2B27DE1B" w14:textId="77777777" w:rsidR="006D12A5" w:rsidRPr="002541B6" w:rsidRDefault="006D12A5" w:rsidP="00515665">
            <w:pPr>
              <w:spacing w:after="0" w:line="240" w:lineRule="auto"/>
              <w:ind w:left="338" w:hanging="338"/>
              <w:rPr>
                <w:rFonts w:cs="Times New Roman"/>
                <w:sz w:val="20"/>
                <w:szCs w:val="20"/>
              </w:rPr>
            </w:pPr>
            <w:r w:rsidRPr="002541B6">
              <w:rPr>
                <w:rFonts w:cs="Times New Roman"/>
                <w:b/>
                <w:bCs/>
                <w:color w:val="000000"/>
                <w:sz w:val="20"/>
                <w:szCs w:val="20"/>
              </w:rPr>
              <w:t>BlastKOALA</w:t>
            </w:r>
          </w:p>
        </w:tc>
      </w:tr>
      <w:tr w:rsidR="006D12A5" w:rsidRPr="002541B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2541B6" w:rsidRDefault="006D12A5" w:rsidP="00515665">
            <w:pPr>
              <w:spacing w:after="0" w:line="180" w:lineRule="atLeast"/>
              <w:ind w:left="338" w:hanging="338"/>
              <w:rPr>
                <w:rFonts w:cs="Times New Roman"/>
                <w:sz w:val="20"/>
                <w:szCs w:val="20"/>
              </w:rPr>
            </w:pPr>
            <w:r w:rsidRPr="002541B6">
              <w:rPr>
                <w:rFonts w:cs="Times New Roman"/>
                <w:color w:val="000000"/>
                <w:sz w:val="20"/>
                <w:szCs w:val="20"/>
              </w:rPr>
              <w:t>108</w:t>
            </w:r>
          </w:p>
        </w:tc>
      </w:tr>
      <w:tr w:rsidR="006D12A5" w:rsidRPr="002541B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2541B6" w:rsidRDefault="006D12A5" w:rsidP="00515665">
            <w:pPr>
              <w:spacing w:after="0" w:line="240" w:lineRule="auto"/>
              <w:ind w:left="338" w:hanging="338"/>
              <w:rPr>
                <w:rFonts w:cs="Times New Roman"/>
                <w:sz w:val="20"/>
                <w:szCs w:val="20"/>
              </w:rPr>
            </w:pPr>
            <w:r w:rsidRPr="002541B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9 (6)</w:t>
            </w:r>
          </w:p>
        </w:tc>
      </w:tr>
      <w:tr w:rsidR="006D12A5" w:rsidRPr="002541B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2541B6" w:rsidRDefault="006D12A5" w:rsidP="00515665">
            <w:pPr>
              <w:spacing w:after="0" w:line="240" w:lineRule="auto"/>
              <w:ind w:left="338" w:hanging="338"/>
              <w:rPr>
                <w:rFonts w:cs="Times New Roman"/>
                <w:sz w:val="20"/>
                <w:szCs w:val="20"/>
              </w:rPr>
            </w:pPr>
            <w:r w:rsidRPr="002541B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2541B6" w:rsidRDefault="006D12A5" w:rsidP="00515665">
            <w:pPr>
              <w:spacing w:after="0" w:line="240" w:lineRule="auto"/>
              <w:ind w:left="338" w:hanging="338"/>
              <w:rPr>
                <w:rFonts w:cs="Times New Roman"/>
                <w:sz w:val="20"/>
                <w:szCs w:val="20"/>
              </w:rPr>
            </w:pPr>
            <w:r w:rsidRPr="002541B6">
              <w:rPr>
                <w:rFonts w:cs="Times New Roman"/>
                <w:color w:val="000000"/>
                <w:sz w:val="20"/>
                <w:szCs w:val="20"/>
              </w:rPr>
              <w:t>117</w:t>
            </w:r>
          </w:p>
        </w:tc>
      </w:tr>
    </w:tbl>
    <w:p w14:paraId="581DCCC2" w14:textId="77777777" w:rsidR="006D12A5" w:rsidRPr="002541B6" w:rsidRDefault="006D12A5" w:rsidP="00515665">
      <w:r w:rsidRPr="002541B6">
        <w:lastRenderedPageBreak/>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2541B6" w:rsidRDefault="006D12A5" w:rsidP="00515665">
      <w:r w:rsidRPr="002541B6">
        <w:t xml:space="preserve">Some examples of synonymous KOs: </w:t>
      </w:r>
    </w:p>
    <w:p w14:paraId="15F5363F" w14:textId="77777777" w:rsidR="006D12A5" w:rsidRPr="002541B6" w:rsidRDefault="006D12A5" w:rsidP="00515665">
      <w:pPr>
        <w:numPr>
          <w:ilvl w:val="0"/>
          <w:numId w:val="24"/>
        </w:numPr>
      </w:pPr>
      <w:r w:rsidRPr="002541B6">
        <w:t>1 KO is very general described (putative ABC transport system ATP-binding protein) while the other is specific (phospholipid/cholesterol/gamma-HCH transport system ATP-binding protein).</w:t>
      </w:r>
    </w:p>
    <w:p w14:paraId="7B2ECDAC" w14:textId="77777777" w:rsidR="006D12A5" w:rsidRPr="002541B6" w:rsidRDefault="006D12A5" w:rsidP="00515665">
      <w:pPr>
        <w:numPr>
          <w:ilvl w:val="0"/>
          <w:numId w:val="24"/>
        </w:numPr>
      </w:pPr>
      <w:r w:rsidRPr="002541B6">
        <w:t>Synonym/Alternative name: "septin" and "sporulation-regulated protein 3" (also septin); or "tristetraprolin" (ZFP36) and "butyrate response factor 1" (ZFP36L1).</w:t>
      </w:r>
    </w:p>
    <w:p w14:paraId="4D9547EE" w14:textId="77777777" w:rsidR="006D12A5" w:rsidRPr="002541B6" w:rsidRDefault="006D12A5" w:rsidP="00515665">
      <w:pPr>
        <w:numPr>
          <w:ilvl w:val="0"/>
          <w:numId w:val="24"/>
        </w:numPr>
      </w:pPr>
      <w:r w:rsidRPr="002541B6">
        <w:t>Involved in the same process: "cleavage stimulation factor subunit 2" and "polyadenylate-binding protein 2" are involved in 3-end formation of pre-mRNAs</w:t>
      </w:r>
    </w:p>
    <w:p w14:paraId="48EA0B7B" w14:textId="09A6C48B" w:rsidR="006D12A5" w:rsidRPr="002541B6" w:rsidRDefault="006D12A5" w:rsidP="00515665">
      <w:r w:rsidRPr="002541B6">
        <w:t>3158 un-annotated yeast proteins</w:t>
      </w:r>
    </w:p>
    <w:p w14:paraId="7A90A6F0" w14:textId="77777777" w:rsidR="006D12A5" w:rsidRPr="002541B6" w:rsidRDefault="006D12A5" w:rsidP="00515665">
      <w:r w:rsidRPr="002541B6">
        <w:t xml:space="preserve">HamFAS could annotate 257 proteins, in which 164 proteins are HamFAS specific (HamFAS-only annotated proteins) (see </w:t>
      </w:r>
      <w:r w:rsidRPr="002541B6">
        <w:fldChar w:fldCharType="begin"/>
      </w:r>
      <w:r w:rsidRPr="002541B6">
        <w:instrText xml:space="preserve"> REF _Ref371841357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6</w:t>
      </w:r>
      <w:r w:rsidRPr="002541B6">
        <w:fldChar w:fldCharType="end"/>
      </w:r>
      <w:r w:rsidRPr="002541B6">
        <w:t>). In comparison to 150 and 116 annotated proteins from KAAS and BlastKOALA, HamFAS has annotated more proteins than BlastKOALA and KAAS (257 proteins versus 116 and 150 proteins, respectively)</w:t>
      </w:r>
      <w:r w:rsidRPr="002541B6">
        <w:rPr>
          <w:strike/>
        </w:rPr>
        <w:t>.</w:t>
      </w:r>
      <w:r w:rsidRPr="002541B6">
        <w:t xml:space="preserve"> </w:t>
      </w:r>
    </w:p>
    <w:p w14:paraId="1A61489D" w14:textId="77777777" w:rsidR="006D12A5" w:rsidRPr="002541B6" w:rsidRDefault="006D12A5" w:rsidP="00515665">
      <w:pPr>
        <w:keepNext/>
      </w:pPr>
      <w:r w:rsidRPr="002541B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FBEAFE3" w:rsidR="006D12A5" w:rsidRPr="002541B6" w:rsidRDefault="006D12A5" w:rsidP="00515665">
      <w:pPr>
        <w:pStyle w:val="Caption"/>
      </w:pPr>
      <w:bookmarkStart w:id="18" w:name="_Ref371841357"/>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6</w:t>
      </w:r>
      <w:r w:rsidR="004E1AA9">
        <w:fldChar w:fldCharType="end"/>
      </w:r>
      <w:bookmarkEnd w:id="18"/>
      <w:r w:rsidRPr="002541B6">
        <w:t>: Fraction of proteins annotated by HamFAS, BlastKOALA and KAAS</w:t>
      </w:r>
    </w:p>
    <w:p w14:paraId="04E61455" w14:textId="1BE4656F" w:rsidR="006D12A5" w:rsidRPr="002541B6" w:rsidRDefault="006D12A5" w:rsidP="00515665">
      <w:r w:rsidRPr="002541B6">
        <w:t>Here the interesting part is the HamFAS-only proteins. So what are the differences of those proteins in comparison to others?</w:t>
      </w:r>
    </w:p>
    <w:p w14:paraId="31C80D50" w14:textId="77777777" w:rsidR="00AD08DF" w:rsidRPr="002541B6" w:rsidRDefault="00AD08DF" w:rsidP="00515665">
      <w:r w:rsidRPr="002541B6">
        <w:t>Discussion</w:t>
      </w:r>
    </w:p>
    <w:p w14:paraId="502046C3" w14:textId="7FC1DBB2" w:rsidR="006D12A5" w:rsidRPr="002541B6" w:rsidRDefault="006D12A5" w:rsidP="00515665">
      <w:r w:rsidRPr="002541B6">
        <w:t>The specificity of HamFAS</w:t>
      </w:r>
    </w:p>
    <w:p w14:paraId="081AB507" w14:textId="35C1A3C1" w:rsidR="006D12A5" w:rsidRPr="002541B6" w:rsidRDefault="006D12A5" w:rsidP="00515665">
      <w:r w:rsidRPr="002541B6">
        <w:t xml:space="preserve">As we have seen from the analysis of </w:t>
      </w:r>
      <w:r w:rsidR="00FD43E0" w:rsidRPr="002541B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2541B6" w:rsidRDefault="006D12A5" w:rsidP="00515665">
      <w:r w:rsidRPr="002541B6">
        <w:t>The sensitivity of HamFAS</w:t>
      </w:r>
    </w:p>
    <w:p w14:paraId="4B1630F7" w14:textId="40D27A0C" w:rsidR="006D12A5" w:rsidRPr="002541B6" w:rsidRDefault="00FD43E0" w:rsidP="00515665">
      <w:r w:rsidRPr="002541B6">
        <w:t>Beside the best specificity, HamFAS also shows the highest sensitivity in comparison to BlastKOALA and KAAS with the highest number of proteins that could be annotated.</w:t>
      </w:r>
    </w:p>
    <w:p w14:paraId="47847D94" w14:textId="0022F18D" w:rsidR="00FD43E0" w:rsidRPr="002541B6" w:rsidRDefault="00FD43E0" w:rsidP="00515665">
      <w:r w:rsidRPr="002541B6">
        <w:t>Was HaMStR so inclusive to include many false positive orthologs?</w:t>
      </w:r>
    </w:p>
    <w:p w14:paraId="57995A0E" w14:textId="778C5FC9" w:rsidR="00FD43E0" w:rsidRPr="002541B6" w:rsidRDefault="00FD43E0" w:rsidP="00515665">
      <w:r w:rsidRPr="002541B6">
        <w:lastRenderedPageBreak/>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2541B6" w:rsidRDefault="00FD43E0" w:rsidP="00515665">
      <w:r w:rsidRPr="002541B6">
        <w:t>Are HamFAS-only proteins short and uninformative?</w:t>
      </w:r>
    </w:p>
    <w:p w14:paraId="7C540746" w14:textId="77777777" w:rsidR="00FD43E0" w:rsidRPr="002541B6" w:rsidRDefault="00FD43E0" w:rsidP="00515665">
      <w:r w:rsidRPr="002541B6">
        <w:t>We compared the sequence length and the informative content of protein domains between HamFAS-only proteins and proteins annotated by at least 2 approaches including HamFAS and KAAS and/or BlastKOALA.</w:t>
      </w:r>
    </w:p>
    <w:p w14:paraId="3EA80C74" w14:textId="77777777" w:rsidR="00FD43E0" w:rsidRPr="002541B6" w:rsidRDefault="00FD43E0" w:rsidP="00515665">
      <w:pPr>
        <w:keepNext/>
      </w:pPr>
      <w:r w:rsidRPr="002541B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5BEEE969" w:rsidR="00FD43E0" w:rsidRPr="002541B6" w:rsidRDefault="00FD43E0" w:rsidP="00515665">
      <w:pPr>
        <w:pStyle w:val="Caption"/>
      </w:pPr>
      <w:bookmarkStart w:id="19" w:name="_Ref371842424"/>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7</w:t>
      </w:r>
      <w:r w:rsidR="004E1AA9">
        <w:fldChar w:fldCharType="end"/>
      </w:r>
      <w:bookmarkEnd w:id="19"/>
      <w:r w:rsidRPr="002541B6">
        <w:t>: Length distribution of HamFAS-only proteins and others</w:t>
      </w:r>
    </w:p>
    <w:p w14:paraId="290DC63C" w14:textId="77777777" w:rsidR="00FD43E0" w:rsidRPr="002541B6" w:rsidRDefault="00FD43E0" w:rsidP="00515665">
      <w:r w:rsidRPr="002541B6">
        <w:fldChar w:fldCharType="begin"/>
      </w:r>
      <w:r w:rsidRPr="002541B6">
        <w:instrText xml:space="preserve"> REF _Ref371842424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7</w:t>
      </w:r>
      <w:r w:rsidRPr="002541B6">
        <w:fldChar w:fldCharType="end"/>
      </w:r>
      <w:r w:rsidRPr="002541B6">
        <w:t xml:space="preserve"> and </w:t>
      </w:r>
      <w:r w:rsidRPr="002541B6">
        <w:fldChar w:fldCharType="begin"/>
      </w:r>
      <w:r w:rsidRPr="002541B6">
        <w:instrText xml:space="preserve"> REF _Ref371842426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8</w:t>
      </w:r>
      <w:r w:rsidRPr="002541B6">
        <w:fldChar w:fldCharType="end"/>
      </w:r>
      <w:r w:rsidRPr="002541B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2541B6" w:rsidRDefault="00FD43E0" w:rsidP="00515665">
      <w:pPr>
        <w:keepNext/>
      </w:pPr>
      <w:r w:rsidRPr="002541B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681EE2B4" w:rsidR="00FD43E0" w:rsidRPr="002541B6" w:rsidRDefault="00FD43E0" w:rsidP="00515665">
      <w:pPr>
        <w:pStyle w:val="Caption"/>
      </w:pPr>
      <w:bookmarkStart w:id="20" w:name="_Ref371842426"/>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8</w:t>
      </w:r>
      <w:r w:rsidR="004E1AA9">
        <w:fldChar w:fldCharType="end"/>
      </w:r>
      <w:bookmarkEnd w:id="20"/>
      <w:r w:rsidRPr="002541B6">
        <w:t>: Number of Pfam domains distribution of HamFAS-only proteins and others</w:t>
      </w:r>
    </w:p>
    <w:p w14:paraId="3EFFEDF3" w14:textId="45EF6EE7" w:rsidR="00FD43E0" w:rsidRPr="002541B6" w:rsidRDefault="00FD43E0" w:rsidP="00515665">
      <w:r w:rsidRPr="002541B6">
        <w:t xml:space="preserve">The distribution of FAS scores of all HamFAS orthologs in comparison to HamFAS-only orthologs shown in </w:t>
      </w:r>
      <w:r w:rsidR="0034446C" w:rsidRPr="002541B6">
        <w:fldChar w:fldCharType="begin"/>
      </w:r>
      <w:r w:rsidR="0034446C" w:rsidRPr="002541B6">
        <w:instrText xml:space="preserve"> REF _Ref381607635 \h </w:instrText>
      </w:r>
      <w:r w:rsidR="0034446C"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19</w:t>
      </w:r>
      <w:r w:rsidR="0034446C" w:rsidRPr="002541B6">
        <w:fldChar w:fldCharType="end"/>
      </w:r>
      <w:r w:rsidR="0034446C" w:rsidRPr="002541B6">
        <w:t xml:space="preserve"> </w:t>
      </w:r>
      <w:r w:rsidRPr="002541B6">
        <w:t>also confirms the rich domain annotations of HamFAS-only proteins.</w:t>
      </w:r>
    </w:p>
    <w:p w14:paraId="09CC806D" w14:textId="77777777" w:rsidR="0034446C" w:rsidRPr="002541B6" w:rsidRDefault="00FD43E0" w:rsidP="00515665">
      <w:pPr>
        <w:keepNext/>
      </w:pPr>
      <w:r w:rsidRPr="002541B6">
        <w:rPr>
          <w:noProof/>
        </w:rPr>
        <w:lastRenderedPageBreak/>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37B0F593" w:rsidR="00FD43E0" w:rsidRPr="002541B6" w:rsidRDefault="0034446C" w:rsidP="00515665">
      <w:pPr>
        <w:pStyle w:val="Caption"/>
      </w:pPr>
      <w:bookmarkStart w:id="21" w:name="_Ref381607635"/>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19</w:t>
      </w:r>
      <w:r w:rsidR="004E1AA9">
        <w:fldChar w:fldCharType="end"/>
      </w:r>
      <w:bookmarkEnd w:id="21"/>
      <w:r w:rsidRPr="002541B6">
        <w:t>: FAS score distribution of all HamFAS orthologs and HamFAS-only orthologs</w:t>
      </w:r>
    </w:p>
    <w:p w14:paraId="590DE18F" w14:textId="009F4B9C" w:rsidR="00FD43E0" w:rsidRPr="002541B6" w:rsidRDefault="00FD43E0" w:rsidP="00515665">
      <w:r w:rsidRPr="002541B6">
        <w:t>How different are the phylogenetic profile of KO-annotated proteins and un-annotated protein?</w:t>
      </w:r>
    </w:p>
    <w:p w14:paraId="033928CE" w14:textId="77777777" w:rsidR="00FD43E0" w:rsidRPr="002541B6" w:rsidRDefault="00FD43E0" w:rsidP="00515665">
      <w:pPr>
        <w:rPr>
          <w:b/>
          <w:bCs/>
          <w:i/>
          <w:iCs/>
          <w:color w:val="4F81BD" w:themeColor="accent1"/>
        </w:rPr>
      </w:pPr>
      <w:r w:rsidRPr="002541B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4F8BB81D" w:rsidR="00FD43E0" w:rsidRPr="002541B6" w:rsidRDefault="00FD43E0" w:rsidP="00515665">
      <w:pPr>
        <w:pStyle w:val="Caption"/>
      </w:pPr>
      <w:bookmarkStart w:id="22" w:name="_Ref374246928"/>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0</w:t>
      </w:r>
      <w:r w:rsidR="004E1AA9">
        <w:fldChar w:fldCharType="end"/>
      </w:r>
      <w:bookmarkEnd w:id="22"/>
      <w:r w:rsidRPr="002541B6">
        <w:t>: Phylogenetic profile of KO-annotated proteins</w:t>
      </w:r>
    </w:p>
    <w:p w14:paraId="0323F85A" w14:textId="77777777" w:rsidR="00FD43E0" w:rsidRPr="002541B6" w:rsidRDefault="00FD43E0" w:rsidP="00515665">
      <w:pPr>
        <w:keepNext/>
      </w:pPr>
      <w:r w:rsidRPr="002541B6">
        <w:rPr>
          <w:rFonts w:ascii="Helvetica" w:hAnsi="Helvetica" w:cs="Helvetica"/>
          <w:noProof/>
          <w:sz w:val="24"/>
          <w:szCs w:val="24"/>
        </w:rPr>
        <w:lastRenderedPageBreak/>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46AC7ADD" w:rsidR="00FD43E0" w:rsidRPr="002541B6" w:rsidRDefault="00FD43E0" w:rsidP="00515665">
      <w:pPr>
        <w:pStyle w:val="Caption"/>
      </w:pPr>
      <w:bookmarkStart w:id="23" w:name="_Ref374246931"/>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1</w:t>
      </w:r>
      <w:r w:rsidR="004E1AA9">
        <w:fldChar w:fldCharType="end"/>
      </w:r>
      <w:bookmarkEnd w:id="23"/>
      <w:r w:rsidRPr="002541B6">
        <w:t>: Phylogenetic profile of un-annotated proteins</w:t>
      </w:r>
    </w:p>
    <w:p w14:paraId="7A24443C" w14:textId="2EE2B1EE" w:rsidR="00FD43E0" w:rsidRPr="002541B6" w:rsidRDefault="00FD43E0" w:rsidP="00515665">
      <w:r w:rsidRPr="002541B6">
        <w:fldChar w:fldCharType="begin"/>
      </w:r>
      <w:r w:rsidRPr="002541B6">
        <w:instrText xml:space="preserve"> REF _Ref374246928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0</w:t>
      </w:r>
      <w:r w:rsidRPr="002541B6">
        <w:fldChar w:fldCharType="end"/>
      </w:r>
      <w:r w:rsidRPr="002541B6">
        <w:t xml:space="preserve"> and </w:t>
      </w:r>
      <w:r w:rsidRPr="002541B6">
        <w:fldChar w:fldCharType="begin"/>
      </w:r>
      <w:r w:rsidRPr="002541B6">
        <w:instrText xml:space="preserve"> REF _Ref374246931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1</w:t>
      </w:r>
      <w:r w:rsidRPr="002541B6">
        <w:fldChar w:fldCharType="end"/>
      </w:r>
      <w:r w:rsidRPr="002541B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2541B6">
        <w:fldChar w:fldCharType="begin"/>
      </w:r>
      <w:r w:rsidRPr="002541B6">
        <w:instrText xml:space="preserve"> REF _Ref374261250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2</w:t>
      </w:r>
      <w:r w:rsidRPr="002541B6">
        <w:fldChar w:fldCharType="end"/>
      </w:r>
      <w:r w:rsidRPr="002541B6">
        <w:t xml:space="preserve">). And more than 22% of un-annotated proteins have only orthologs in distantly related reference taxa (more detail in point </w:t>
      </w:r>
      <w:r w:rsidRPr="002541B6">
        <w:fldChar w:fldCharType="begin"/>
      </w:r>
      <w:r w:rsidRPr="002541B6">
        <w:instrText xml:space="preserve"> REF _Ref374261382 \r \h </w:instrText>
      </w:r>
      <w:r w:rsidRPr="002541B6">
        <w:fldChar w:fldCharType="separate"/>
      </w:r>
      <w:r w:rsidR="00515665" w:rsidRPr="002541B6">
        <w:rPr>
          <w:b/>
        </w:rPr>
        <w:t>Error! Reference source not found.</w:t>
      </w:r>
      <w:r w:rsidRPr="002541B6">
        <w:fldChar w:fldCharType="end"/>
      </w:r>
      <w:r w:rsidRPr="002541B6">
        <w:t>).</w:t>
      </w:r>
    </w:p>
    <w:p w14:paraId="78735C6F" w14:textId="77777777" w:rsidR="00FD43E0" w:rsidRPr="002541B6" w:rsidRDefault="00FD43E0" w:rsidP="00515665">
      <w:pPr>
        <w:keepNext/>
      </w:pPr>
      <w:r w:rsidRPr="002541B6">
        <w:rPr>
          <w:noProof/>
        </w:rPr>
        <w:lastRenderedPageBreak/>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72BACC99" w:rsidR="00FD43E0" w:rsidRPr="002541B6" w:rsidRDefault="00FD43E0" w:rsidP="00515665">
      <w:pPr>
        <w:pStyle w:val="Caption"/>
      </w:pPr>
      <w:bookmarkStart w:id="24" w:name="_Ref374261250"/>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2</w:t>
      </w:r>
      <w:r w:rsidR="004E1AA9">
        <w:fldChar w:fldCharType="end"/>
      </w:r>
      <w:bookmarkEnd w:id="24"/>
      <w:r w:rsidRPr="002541B6">
        <w:t>: Distribution of number of orthologs for KO-annotated, un-annotated and HamFAS-only protein set</w:t>
      </w:r>
    </w:p>
    <w:p w14:paraId="4D5F672C" w14:textId="2EBE1497" w:rsidR="00FD43E0" w:rsidRPr="002541B6" w:rsidRDefault="008F5818" w:rsidP="00515665">
      <w:r w:rsidRPr="002541B6">
        <w:t>Do the annotations of HamFAS-only proteins come from distantly related species?</w:t>
      </w:r>
    </w:p>
    <w:p w14:paraId="5353F862" w14:textId="77777777" w:rsidR="008F5818" w:rsidRPr="002541B6" w:rsidRDefault="008F5818" w:rsidP="00515665">
      <w:r w:rsidRPr="002541B6">
        <w:t>We checked for the origin of the annotations (i.e. the origin of reference orthologs) for all un-annotated proteins and compared with annotated set (</w:t>
      </w:r>
      <w:r w:rsidRPr="002541B6">
        <w:fldChar w:fldCharType="begin"/>
      </w:r>
      <w:r w:rsidRPr="002541B6">
        <w:instrText xml:space="preserve"> REF _Ref374250297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3</w:t>
      </w:r>
      <w:r w:rsidRPr="002541B6">
        <w:fldChar w:fldCharType="end"/>
      </w:r>
      <w:r w:rsidRPr="002541B6">
        <w:t>).</w:t>
      </w:r>
    </w:p>
    <w:p w14:paraId="576C97D9" w14:textId="77777777" w:rsidR="008F5818" w:rsidRPr="002541B6" w:rsidRDefault="008F5818" w:rsidP="00515665">
      <w:pPr>
        <w:keepNext/>
      </w:pPr>
      <w:r w:rsidRPr="002541B6">
        <w:rPr>
          <w:noProof/>
        </w:rPr>
        <w:drawing>
          <wp:inline distT="0" distB="0" distL="0" distR="0" wp14:anchorId="7AD00146" wp14:editId="5678D0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12BDE54F" w:rsidR="008F5818" w:rsidRPr="002541B6" w:rsidRDefault="008F5818" w:rsidP="00515665">
      <w:pPr>
        <w:pStyle w:val="Caption"/>
      </w:pPr>
      <w:bookmarkStart w:id="25" w:name="_Ref374250297"/>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3</w:t>
      </w:r>
      <w:r w:rsidR="004E1AA9">
        <w:fldChar w:fldCharType="end"/>
      </w:r>
      <w:bookmarkEnd w:id="25"/>
      <w:r w:rsidRPr="002541B6">
        <w:t>: Origin of KO-annotations for annotated, un-annotated proteins and HamFAS-only proteins of un-annotated set</w:t>
      </w:r>
    </w:p>
    <w:p w14:paraId="3269C998" w14:textId="77777777" w:rsidR="008F5818" w:rsidRPr="002541B6" w:rsidRDefault="008F5818" w:rsidP="00515665">
      <w:r w:rsidRPr="002541B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2541B6" w:rsidRDefault="008F5818" w:rsidP="00515665">
      <w:r w:rsidRPr="002541B6">
        <w:t xml:space="preserve">Analyzing the phylogenetic profile of proteins annotated by archaea and bacterial orthologs in </w:t>
      </w:r>
      <w:r w:rsidRPr="002541B6">
        <w:fldChar w:fldCharType="begin"/>
      </w:r>
      <w:r w:rsidRPr="002541B6">
        <w:instrText xml:space="preserve"> REF _Ref374250743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4</w:t>
      </w:r>
      <w:r w:rsidRPr="002541B6">
        <w:fldChar w:fldCharType="end"/>
      </w:r>
      <w:r w:rsidRPr="002541B6">
        <w:t xml:space="preserve"> and </w:t>
      </w:r>
      <w:r w:rsidRPr="002541B6">
        <w:fldChar w:fldCharType="begin"/>
      </w:r>
      <w:r w:rsidRPr="002541B6">
        <w:instrText xml:space="preserve"> REF _Ref374250746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5</w:t>
      </w:r>
      <w:r w:rsidRPr="002541B6">
        <w:fldChar w:fldCharType="end"/>
      </w:r>
      <w:r w:rsidRPr="002541B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2541B6" w:rsidRDefault="008F5818" w:rsidP="00515665">
      <w:pPr>
        <w:rPr>
          <w:u w:val="single"/>
        </w:rPr>
      </w:pPr>
      <w:r w:rsidRPr="002541B6">
        <w:rPr>
          <w:rFonts w:ascii="Helvetica" w:hAnsi="Helvetica" w:cs="Helvetica"/>
          <w:noProof/>
          <w:sz w:val="24"/>
          <w:szCs w:val="24"/>
        </w:rPr>
        <w:lastRenderedPageBreak/>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0D436384" w:rsidR="008F5818" w:rsidRPr="002541B6" w:rsidRDefault="008F5818" w:rsidP="00515665">
      <w:pPr>
        <w:pStyle w:val="Caption"/>
        <w:rPr>
          <w:u w:val="single"/>
        </w:rPr>
      </w:pPr>
      <w:bookmarkStart w:id="26" w:name="_Ref374250743"/>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4</w:t>
      </w:r>
      <w:r w:rsidR="004E1AA9">
        <w:fldChar w:fldCharType="end"/>
      </w:r>
      <w:bookmarkEnd w:id="26"/>
      <w:r w:rsidRPr="002541B6">
        <w:t>: Phylogenetic profile of 44 HamFAS-only proteins that annotated based on archaea and bacterial orthologs.</w:t>
      </w:r>
    </w:p>
    <w:p w14:paraId="5D3BD8B6" w14:textId="77777777" w:rsidR="008F5818" w:rsidRPr="002541B6" w:rsidRDefault="008F5818" w:rsidP="00515665">
      <w:pPr>
        <w:keepNext/>
      </w:pPr>
      <w:r w:rsidRPr="002541B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3976110E" w:rsidR="008F5818" w:rsidRPr="002541B6" w:rsidRDefault="008F5818" w:rsidP="00515665">
      <w:pPr>
        <w:pStyle w:val="Caption"/>
        <w:rPr>
          <w:u w:val="single"/>
        </w:rPr>
      </w:pPr>
      <w:bookmarkStart w:id="27" w:name="_Ref374250746"/>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5</w:t>
      </w:r>
      <w:r w:rsidR="004E1AA9">
        <w:fldChar w:fldCharType="end"/>
      </w:r>
      <w:bookmarkEnd w:id="27"/>
      <w:r w:rsidRPr="002541B6">
        <w:t>: Phylogenetic profile of 12 un-annotated proteins that annotated by HamFAS and at least one other approach (BlastKOALA and/or KAAS), where their annotations originate from archaea or bacteria reference taxa.</w:t>
      </w:r>
    </w:p>
    <w:p w14:paraId="413CEC6B" w14:textId="12DED273" w:rsidR="008F5818" w:rsidRPr="002541B6" w:rsidRDefault="001054B0" w:rsidP="00515665">
      <w:r w:rsidRPr="002541B6">
        <w:t>How does the annotation result change by removing annotations from archaea and bacterial orthologs?</w:t>
      </w:r>
    </w:p>
    <w:p w14:paraId="1A323318" w14:textId="75531FA9" w:rsidR="001054B0" w:rsidRPr="002541B6" w:rsidRDefault="001054B0" w:rsidP="00515665">
      <w:r w:rsidRPr="002541B6">
        <w:lastRenderedPageBreak/>
        <w:t>We filtered the annotations that originate from archaea and bacterial orthologs from both KO-annotated and un-annotated protein sets.</w:t>
      </w:r>
    </w:p>
    <w:p w14:paraId="5E04BF09" w14:textId="1A22FCDD" w:rsidR="001054B0" w:rsidRPr="002541B6" w:rsidRDefault="001054B0" w:rsidP="00515665">
      <w:pPr>
        <w:pStyle w:val="Caption"/>
        <w:keepNext/>
      </w:pPr>
      <w:bookmarkStart w:id="28" w:name="_Ref374252152"/>
      <w:r w:rsidRPr="002541B6">
        <w:t xml:space="preserve">Table </w:t>
      </w:r>
      <w:r w:rsidRPr="002541B6">
        <w:fldChar w:fldCharType="begin"/>
      </w:r>
      <w:r w:rsidRPr="002541B6">
        <w:instrText xml:space="preserve"> STYLEREF 1 \s </w:instrText>
      </w:r>
      <w:r w:rsidRPr="002541B6">
        <w:fldChar w:fldCharType="separate"/>
      </w:r>
      <w:r w:rsidR="00515665" w:rsidRPr="002541B6">
        <w:rPr>
          <w:noProof/>
        </w:rPr>
        <w:t>A</w:t>
      </w:r>
      <w:r w:rsidRPr="002541B6">
        <w:fldChar w:fldCharType="end"/>
      </w:r>
      <w:r w:rsidRPr="002541B6">
        <w:t>-</w:t>
      </w:r>
      <w:r w:rsidRPr="002541B6">
        <w:fldChar w:fldCharType="begin"/>
      </w:r>
      <w:r w:rsidRPr="002541B6">
        <w:instrText xml:space="preserve"> SEQ Table \* ARABIC \s 1 </w:instrText>
      </w:r>
      <w:r w:rsidRPr="002541B6">
        <w:fldChar w:fldCharType="separate"/>
      </w:r>
      <w:r w:rsidR="00515665" w:rsidRPr="002541B6">
        <w:rPr>
          <w:noProof/>
        </w:rPr>
        <w:t>5</w:t>
      </w:r>
      <w:r w:rsidRPr="002541B6">
        <w:fldChar w:fldCharType="end"/>
      </w:r>
      <w:bookmarkEnd w:id="28"/>
      <w:r w:rsidRPr="002541B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2541B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b/>
                <w:bCs/>
                <w:color w:val="000000"/>
                <w:sz w:val="20"/>
                <w:szCs w:val="20"/>
              </w:rPr>
              <w:t>KAAS</w:t>
            </w:r>
          </w:p>
        </w:tc>
      </w:tr>
      <w:tr w:rsidR="001054B0" w:rsidRPr="002541B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u w:val="single"/>
              </w:rPr>
              <w:t>0.931</w:t>
            </w:r>
          </w:p>
        </w:tc>
      </w:tr>
      <w:tr w:rsidR="001054B0" w:rsidRPr="002541B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2541B6" w:rsidRDefault="001054B0" w:rsidP="00515665">
            <w:pPr>
              <w:spacing w:after="0" w:line="165" w:lineRule="atLeast"/>
              <w:ind w:left="338" w:hanging="338"/>
              <w:rPr>
                <w:rFonts w:cs="Times New Roman"/>
                <w:sz w:val="20"/>
                <w:szCs w:val="20"/>
              </w:rPr>
            </w:pPr>
            <w:r w:rsidRPr="002541B6">
              <w:rPr>
                <w:rFonts w:cs="Times New Roman"/>
                <w:color w:val="000000"/>
                <w:sz w:val="20"/>
                <w:szCs w:val="20"/>
              </w:rPr>
              <w:t>0.984</w:t>
            </w:r>
          </w:p>
        </w:tc>
      </w:tr>
      <w:tr w:rsidR="001054B0" w:rsidRPr="002541B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2541B6" w:rsidRDefault="001054B0" w:rsidP="00515665">
            <w:pPr>
              <w:spacing w:after="0" w:line="180" w:lineRule="atLeast"/>
              <w:ind w:left="338" w:hanging="338"/>
              <w:rPr>
                <w:rFonts w:cs="Times New Roman"/>
                <w:sz w:val="20"/>
                <w:szCs w:val="20"/>
              </w:rPr>
            </w:pPr>
            <w:r w:rsidRPr="002541B6">
              <w:rPr>
                <w:rFonts w:cs="Times New Roman"/>
                <w:color w:val="000000"/>
                <w:sz w:val="20"/>
                <w:szCs w:val="20"/>
                <w:u w:val="single"/>
              </w:rPr>
              <w:t>0.957</w:t>
            </w:r>
          </w:p>
        </w:tc>
      </w:tr>
    </w:tbl>
    <w:p w14:paraId="40766D9C" w14:textId="43A6B13B" w:rsidR="001054B0" w:rsidRPr="002541B6" w:rsidRDefault="001054B0" w:rsidP="00515665">
      <w:pPr>
        <w:keepNext/>
      </w:pPr>
      <w:r w:rsidRPr="002541B6">
        <w:fldChar w:fldCharType="begin"/>
      </w:r>
      <w:r w:rsidRPr="002541B6">
        <w:instrText xml:space="preserve"> REF _Ref374252152 \h </w:instrText>
      </w:r>
      <w:r w:rsidRPr="002541B6">
        <w:fldChar w:fldCharType="separate"/>
      </w:r>
      <w:r w:rsidR="00515665" w:rsidRPr="002541B6">
        <w:t xml:space="preserve">Table </w:t>
      </w:r>
      <w:r w:rsidR="00515665" w:rsidRPr="002541B6">
        <w:rPr>
          <w:noProof/>
        </w:rPr>
        <w:t>A</w:t>
      </w:r>
      <w:r w:rsidR="00515665" w:rsidRPr="002541B6">
        <w:t>-</w:t>
      </w:r>
      <w:r w:rsidR="00515665" w:rsidRPr="002541B6">
        <w:rPr>
          <w:noProof/>
        </w:rPr>
        <w:t>5</w:t>
      </w:r>
      <w:r w:rsidRPr="002541B6">
        <w:fldChar w:fldCharType="end"/>
      </w:r>
      <w:r w:rsidRPr="002541B6">
        <w:t xml:space="preserve"> shows a slightly increase in precision and F1-score of filtered HamFAS in comparison to original HamFAS due to a small number of annotations obtained from distantly related taxa.</w:t>
      </w:r>
      <w:r w:rsidRPr="002541B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2EDA0C94" w:rsidR="001054B0" w:rsidRPr="002541B6" w:rsidRDefault="001054B0" w:rsidP="00515665">
      <w:pPr>
        <w:pStyle w:val="Caption"/>
      </w:pPr>
      <w:bookmarkStart w:id="29" w:name="_Ref374253196"/>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6</w:t>
      </w:r>
      <w:r w:rsidR="004E1AA9">
        <w:fldChar w:fldCharType="end"/>
      </w:r>
      <w:bookmarkEnd w:id="29"/>
      <w:r w:rsidRPr="002541B6">
        <w:t>: Fraction of proteins annotated by BlastKOALA, KAAS and filtered HamFAS (A) or original HamFAS (B)</w:t>
      </w:r>
    </w:p>
    <w:p w14:paraId="3568A520" w14:textId="77777777" w:rsidR="001054B0" w:rsidRPr="002541B6" w:rsidRDefault="001054B0" w:rsidP="00515665">
      <w:r w:rsidRPr="002541B6">
        <w:t xml:space="preserve">In </w:t>
      </w:r>
      <w:r w:rsidRPr="002541B6">
        <w:fldChar w:fldCharType="begin"/>
      </w:r>
      <w:r w:rsidRPr="002541B6">
        <w:instrText xml:space="preserve"> REF _Ref374253196 \h </w:instrText>
      </w:r>
      <w:r w:rsidRPr="002541B6">
        <w:fldChar w:fldCharType="separate"/>
      </w:r>
      <w:r w:rsidR="00515665" w:rsidRPr="002541B6">
        <w:t xml:space="preserve">Figure </w:t>
      </w:r>
      <w:r w:rsidR="00515665" w:rsidRPr="002541B6">
        <w:rPr>
          <w:noProof/>
        </w:rPr>
        <w:t>A</w:t>
      </w:r>
      <w:r w:rsidR="00515665" w:rsidRPr="002541B6">
        <w:noBreakHyphen/>
      </w:r>
      <w:r w:rsidR="00515665" w:rsidRPr="002541B6">
        <w:rPr>
          <w:noProof/>
        </w:rPr>
        <w:t>26</w:t>
      </w:r>
      <w:r w:rsidRPr="002541B6">
        <w:fldChar w:fldCharType="end"/>
      </w:r>
      <w:r w:rsidRPr="002541B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2541B6" w:rsidRDefault="000E23ED" w:rsidP="00515665">
      <w:r w:rsidRPr="002541B6">
        <w:t>Are annotated proteins involved in PPI networks or KEGG pathways?</w:t>
      </w:r>
    </w:p>
    <w:p w14:paraId="5FC5BC49" w14:textId="752341B7" w:rsidR="009D3302" w:rsidRPr="002541B6" w:rsidRDefault="00515665" w:rsidP="00515665">
      <w:r w:rsidRPr="002541B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2541B6" w:rsidRDefault="00515665" w:rsidP="00515665">
      <w:pPr>
        <w:keepNext/>
      </w:pPr>
      <w:r w:rsidRPr="002541B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1385DBDF" w:rsidR="00515665" w:rsidRPr="002541B6" w:rsidRDefault="00515665" w:rsidP="00515665">
      <w:pPr>
        <w:pStyle w:val="Caption"/>
      </w:pPr>
      <w:bookmarkStart w:id="30" w:name="_Ref374253766"/>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7</w:t>
      </w:r>
      <w:r w:rsidR="004E1AA9">
        <w:fldChar w:fldCharType="end"/>
      </w:r>
      <w:bookmarkEnd w:id="30"/>
      <w:r w:rsidRPr="002541B6">
        <w:t>: The PPI degree distribution of 3 protein sets</w:t>
      </w:r>
    </w:p>
    <w:p w14:paraId="5414D295" w14:textId="77777777" w:rsidR="00515665" w:rsidRPr="002541B6" w:rsidRDefault="00515665" w:rsidP="00515665">
      <w:pPr>
        <w:rPr>
          <w:rStyle w:val="IntenseEmphasis"/>
          <w:b w:val="0"/>
          <w:i w:val="0"/>
        </w:rPr>
      </w:pPr>
      <w:r w:rsidRPr="002541B6">
        <w:lastRenderedPageBreak/>
        <w:fldChar w:fldCharType="begin"/>
      </w:r>
      <w:r w:rsidRPr="002541B6">
        <w:rPr>
          <w:rStyle w:val="IntenseEmphasis"/>
          <w:b w:val="0"/>
          <w:i w:val="0"/>
        </w:rPr>
        <w:instrText xml:space="preserve"> REF _Ref374253766 \h </w:instrText>
      </w:r>
      <w:r w:rsidRPr="002541B6">
        <w:fldChar w:fldCharType="separate"/>
      </w:r>
      <w:r w:rsidRPr="002541B6">
        <w:t xml:space="preserve">Figure </w:t>
      </w:r>
      <w:r w:rsidRPr="002541B6">
        <w:rPr>
          <w:noProof/>
        </w:rPr>
        <w:t>A</w:t>
      </w:r>
      <w:r w:rsidRPr="002541B6">
        <w:t>-</w:t>
      </w:r>
      <w:r w:rsidRPr="002541B6">
        <w:rPr>
          <w:noProof/>
        </w:rPr>
        <w:t>27</w:t>
      </w:r>
      <w:r w:rsidRPr="002541B6">
        <w:fldChar w:fldCharType="end"/>
      </w:r>
      <w:r w:rsidRPr="002541B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2541B6" w:rsidRDefault="00515665" w:rsidP="00515665">
      <w:pPr>
        <w:keepNext/>
        <w:jc w:val="center"/>
      </w:pPr>
      <w:r w:rsidRPr="002541B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2AC02E5F" w:rsidR="00515665" w:rsidRPr="002541B6" w:rsidRDefault="00515665" w:rsidP="00515665">
      <w:pPr>
        <w:pStyle w:val="Caption"/>
        <w:jc w:val="center"/>
        <w:rPr>
          <w:rStyle w:val="IntenseEmphasis"/>
          <w:b/>
          <w:i w:val="0"/>
        </w:rPr>
      </w:pPr>
      <w:bookmarkStart w:id="31" w:name="_Ref374264459"/>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8</w:t>
      </w:r>
      <w:r w:rsidR="004E1AA9">
        <w:fldChar w:fldCharType="end"/>
      </w:r>
      <w:bookmarkEnd w:id="31"/>
      <w:r w:rsidRPr="002541B6">
        <w:t>: Distribution of the number of pathways in which annotated KOs are involved</w:t>
      </w:r>
    </w:p>
    <w:p w14:paraId="649CF23A" w14:textId="09DC2438" w:rsidR="00515665" w:rsidRPr="002541B6" w:rsidRDefault="00515665" w:rsidP="00515665">
      <w:r w:rsidRPr="002541B6">
        <w:t xml:space="preserve">For the annotated KOs, we calculate the number of pathways in which those KOs are involved. All 3 data sets show the same trend in </w:t>
      </w:r>
      <w:r w:rsidRPr="002541B6">
        <w:fldChar w:fldCharType="begin"/>
      </w:r>
      <w:r w:rsidRPr="002541B6">
        <w:instrText xml:space="preserve"> REF _Ref374264459 \h </w:instrText>
      </w:r>
      <w:r w:rsidRPr="002541B6">
        <w:fldChar w:fldCharType="separate"/>
      </w:r>
      <w:r w:rsidRPr="002541B6">
        <w:t xml:space="preserve">Figure </w:t>
      </w:r>
      <w:r w:rsidRPr="002541B6">
        <w:rPr>
          <w:noProof/>
        </w:rPr>
        <w:t>A</w:t>
      </w:r>
      <w:r w:rsidRPr="002541B6">
        <w:t>-</w:t>
      </w:r>
      <w:r w:rsidRPr="002541B6">
        <w:rPr>
          <w:noProof/>
        </w:rPr>
        <w:t>28</w:t>
      </w:r>
      <w:r w:rsidRPr="002541B6">
        <w:fldChar w:fldCharType="end"/>
      </w:r>
      <w:r w:rsidRPr="002541B6">
        <w:t>, that not less then 50% the KOs belong to at least one KEGG pathway (KO-annotated set 61%, un-annotated set 53% and HamFAS-only protein set 50%).</w:t>
      </w:r>
    </w:p>
    <w:p w14:paraId="6524585B" w14:textId="4E0BA55D" w:rsidR="002C1694" w:rsidRPr="002541B6" w:rsidRDefault="002C1694" w:rsidP="00515665">
      <w:r w:rsidRPr="002541B6">
        <w:t>Are new annotations from HamFAS meaningless?</w:t>
      </w:r>
    </w:p>
    <w:p w14:paraId="642360BA" w14:textId="77777777" w:rsidR="0007725F" w:rsidRPr="002541B6" w:rsidRDefault="0007725F" w:rsidP="0007725F">
      <w:pPr>
        <w:jc w:val="both"/>
      </w:pPr>
      <w:r w:rsidRPr="002541B6">
        <w:t xml:space="preserve">About 50% of KOs annotated only by HamFAS belongs to KEGG's pathways. </w:t>
      </w:r>
      <w:r w:rsidRPr="002541B6">
        <w:fldChar w:fldCharType="begin"/>
      </w:r>
      <w:r w:rsidRPr="002541B6">
        <w:instrText xml:space="preserve"> REF _Ref371843960 \h </w:instrText>
      </w:r>
      <w:r w:rsidRPr="002541B6">
        <w:fldChar w:fldCharType="separate"/>
      </w:r>
      <w:r w:rsidR="00DF5494" w:rsidRPr="002541B6">
        <w:t xml:space="preserve">Figure </w:t>
      </w:r>
      <w:r w:rsidR="00DF5494" w:rsidRPr="002541B6">
        <w:rPr>
          <w:noProof/>
        </w:rPr>
        <w:t>A</w:t>
      </w:r>
      <w:r w:rsidR="00DF5494" w:rsidRPr="002541B6">
        <w:t>-</w:t>
      </w:r>
      <w:r w:rsidR="00DF5494" w:rsidRPr="002541B6">
        <w:rPr>
          <w:noProof/>
        </w:rPr>
        <w:t>29</w:t>
      </w:r>
      <w:r w:rsidRPr="002541B6">
        <w:fldChar w:fldCharType="end"/>
      </w:r>
      <w:r w:rsidRPr="002541B6">
        <w:t xml:space="preserve"> shows the distribution of those KOs in different pathway categories.</w:t>
      </w:r>
    </w:p>
    <w:p w14:paraId="3C42B8CE" w14:textId="77777777" w:rsidR="0007725F" w:rsidRPr="002541B6" w:rsidRDefault="0007725F" w:rsidP="0007725F">
      <w:pPr>
        <w:keepNext/>
      </w:pPr>
      <w:r w:rsidRPr="002541B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11D99253" w:rsidR="0007725F" w:rsidRPr="002541B6" w:rsidRDefault="0007725F" w:rsidP="0007725F">
      <w:pPr>
        <w:pStyle w:val="Caption"/>
      </w:pPr>
      <w:bookmarkStart w:id="32" w:name="_Ref371843960"/>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29</w:t>
      </w:r>
      <w:r w:rsidR="004E1AA9">
        <w:fldChar w:fldCharType="end"/>
      </w:r>
      <w:bookmarkEnd w:id="32"/>
      <w:r w:rsidRPr="002541B6">
        <w:t>: The numbers of HamFAS-only KOs distributed into different pathway categories</w:t>
      </w:r>
    </w:p>
    <w:p w14:paraId="7186738C" w14:textId="472605C4" w:rsidR="002C1694" w:rsidRPr="002541B6" w:rsidRDefault="00DF5494" w:rsidP="00515665">
      <w:r w:rsidRPr="002541B6">
        <w:lastRenderedPageBreak/>
        <w:t>29 yeast pathways are further complemented by new KOs from HamFAS. (See appendix)</w:t>
      </w:r>
    </w:p>
    <w:p w14:paraId="45584E7A" w14:textId="5C1B2F96" w:rsidR="00AE0890" w:rsidRPr="002541B6" w:rsidRDefault="00AE0890" w:rsidP="00515665">
      <w:r w:rsidRPr="002541B6">
        <w:t>Why did BlastKOALA and KAAS fail to annotate HamFAS-only protein?</w:t>
      </w:r>
    </w:p>
    <w:p w14:paraId="711DF6A6" w14:textId="77777777" w:rsidR="00AE0890" w:rsidRPr="002541B6" w:rsidRDefault="00AE0890" w:rsidP="00AE0890">
      <w:pPr>
        <w:spacing w:before="120"/>
        <w:jc w:val="both"/>
      </w:pPr>
      <w:r w:rsidRPr="002541B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2541B6" w:rsidRDefault="00AE0890" w:rsidP="00AE0890">
      <w:pPr>
        <w:spacing w:before="120"/>
        <w:jc w:val="both"/>
      </w:pPr>
      <w:r w:rsidRPr="002541B6">
        <w:t>We have observed, that there are in total 86 predicted KOs that are common between annotated and unannotated data sets. In which 44 cases are also supported by InParanoid. Examples:</w:t>
      </w:r>
    </w:p>
    <w:p w14:paraId="0DE28E99" w14:textId="77777777" w:rsidR="00AE0890" w:rsidRPr="002541B6" w:rsidRDefault="00AE0890" w:rsidP="00AE0890">
      <w:pPr>
        <w:spacing w:after="0" w:line="240" w:lineRule="auto"/>
        <w:jc w:val="both"/>
      </w:pPr>
      <w:r w:rsidRPr="002541B6">
        <w:rPr>
          <w:b/>
        </w:rPr>
        <w:t>K00077:</w:t>
      </w:r>
      <w:r w:rsidRPr="002541B6">
        <w:t xml:space="preserve"> </w:t>
      </w:r>
      <w:r w:rsidRPr="002541B6">
        <w:rPr>
          <w:color w:val="FF0000"/>
        </w:rPr>
        <w:t>sce:4314, B.subtilis:BSU15110</w:t>
      </w:r>
      <w:r w:rsidRPr="002541B6">
        <w:t xml:space="preserve">, </w:t>
      </w:r>
      <w:r w:rsidRPr="002541B6">
        <w:rPr>
          <w:color w:val="008000"/>
        </w:rPr>
        <w:t>B.subtilis:BSU14440</w:t>
      </w:r>
      <w:r w:rsidRPr="002541B6">
        <w:t xml:space="preserve"> (KEGG's representative sequences)</w:t>
      </w:r>
    </w:p>
    <w:p w14:paraId="47853FF9" w14:textId="77777777" w:rsidR="00AE0890" w:rsidRPr="002541B6" w:rsidRDefault="00AE0890" w:rsidP="00AE0890">
      <w:pPr>
        <w:spacing w:after="0" w:line="240" w:lineRule="auto"/>
        <w:jc w:val="both"/>
      </w:pPr>
      <w:r w:rsidRPr="002541B6">
        <w:t xml:space="preserve">HamFAS: </w:t>
      </w:r>
      <w:r w:rsidRPr="002541B6">
        <w:rPr>
          <w:color w:val="008000"/>
        </w:rPr>
        <w:t>sce:6474</w:t>
      </w:r>
      <w:r w:rsidRPr="002541B6">
        <w:t xml:space="preserve"> (unannotated protein) is orthologous with </w:t>
      </w:r>
      <w:r w:rsidRPr="002541B6">
        <w:rPr>
          <w:color w:val="008000"/>
        </w:rPr>
        <w:t>B.subtilis:BSU14440</w:t>
      </w:r>
    </w:p>
    <w:p w14:paraId="5DF41CBB" w14:textId="77777777" w:rsidR="00AE0890" w:rsidRPr="002541B6" w:rsidRDefault="00AE0890" w:rsidP="00AE0890">
      <w:pPr>
        <w:spacing w:after="0" w:line="240" w:lineRule="auto"/>
        <w:jc w:val="both"/>
      </w:pPr>
      <w:r w:rsidRPr="002541B6">
        <w:t>Inparanoid: 2 separate OGs: (</w:t>
      </w:r>
      <w:r w:rsidRPr="002541B6">
        <w:rPr>
          <w:color w:val="FF0000"/>
        </w:rPr>
        <w:t>sce:4314, B.subtilis:BSU15110</w:t>
      </w:r>
      <w:r w:rsidRPr="002541B6">
        <w:t>) and (</w:t>
      </w:r>
      <w:r w:rsidRPr="002541B6">
        <w:rPr>
          <w:color w:val="008000"/>
        </w:rPr>
        <w:t>sce:6474, B.subtilis:BSU14440</w:t>
      </w:r>
      <w:r w:rsidRPr="002541B6">
        <w:t>)</w:t>
      </w:r>
    </w:p>
    <w:p w14:paraId="78FF13A3" w14:textId="77777777" w:rsidR="00AE0890" w:rsidRPr="002541B6" w:rsidRDefault="00AE0890" w:rsidP="00AE0890">
      <w:pPr>
        <w:spacing w:before="240" w:after="0" w:line="240" w:lineRule="auto"/>
        <w:jc w:val="both"/>
      </w:pPr>
      <w:r w:rsidRPr="002541B6">
        <w:rPr>
          <w:b/>
        </w:rPr>
        <w:t>K00799:</w:t>
      </w:r>
      <w:r w:rsidRPr="002541B6">
        <w:t xml:space="preserve"> </w:t>
      </w:r>
      <w:r w:rsidRPr="002541B6">
        <w:rPr>
          <w:color w:val="008000"/>
        </w:rPr>
        <w:t>ath:AT1G02930,...</w:t>
      </w:r>
      <w:r w:rsidRPr="002541B6">
        <w:t xml:space="preserve">, </w:t>
      </w:r>
      <w:r w:rsidRPr="002541B6">
        <w:rPr>
          <w:color w:val="FF0000"/>
        </w:rPr>
        <w:t>ath:AT2G30870,..., sce:5364</w:t>
      </w:r>
      <w:r w:rsidRPr="002541B6">
        <w:t>, sce:1884</w:t>
      </w:r>
    </w:p>
    <w:p w14:paraId="6CA14F05" w14:textId="77777777" w:rsidR="00AE0890" w:rsidRPr="002541B6" w:rsidRDefault="00AE0890" w:rsidP="00AE0890">
      <w:pPr>
        <w:spacing w:after="0" w:line="240" w:lineRule="auto"/>
        <w:jc w:val="both"/>
      </w:pPr>
      <w:r w:rsidRPr="002541B6">
        <w:t xml:space="preserve">HamFAS: </w:t>
      </w:r>
      <w:r w:rsidRPr="002541B6">
        <w:rPr>
          <w:color w:val="008000"/>
        </w:rPr>
        <w:t>sce:2310 - ath:AT1G02930,...</w:t>
      </w:r>
    </w:p>
    <w:p w14:paraId="036167EF" w14:textId="77777777" w:rsidR="00AE0890" w:rsidRPr="002541B6" w:rsidRDefault="00AE0890" w:rsidP="00AE0890">
      <w:pPr>
        <w:spacing w:after="0" w:line="240" w:lineRule="auto"/>
        <w:jc w:val="both"/>
      </w:pPr>
      <w:r w:rsidRPr="002541B6">
        <w:t xml:space="preserve">(sce:1884 has no ortholog with </w:t>
      </w:r>
      <w:r w:rsidRPr="002541B6">
        <w:rPr>
          <w:i/>
        </w:rPr>
        <w:t>A.thaliana</w:t>
      </w:r>
      <w:r w:rsidRPr="002541B6">
        <w:t xml:space="preserve"> according to InParanoid)</w:t>
      </w:r>
    </w:p>
    <w:p w14:paraId="4ADCEBB4" w14:textId="77777777" w:rsidR="00AE0890" w:rsidRPr="002541B6" w:rsidRDefault="00AE0890" w:rsidP="00AE0890">
      <w:pPr>
        <w:spacing w:before="240" w:after="0" w:line="240" w:lineRule="auto"/>
        <w:jc w:val="both"/>
        <w:rPr>
          <w:color w:val="FF0000"/>
        </w:rPr>
      </w:pPr>
      <w:r w:rsidRPr="002541B6">
        <w:rPr>
          <w:b/>
        </w:rPr>
        <w:t>K00877:</w:t>
      </w:r>
      <w:r w:rsidRPr="002541B6">
        <w:t xml:space="preserve"> S.pombe:4570, S.pombe:875, </w:t>
      </w:r>
      <w:r w:rsidRPr="002541B6">
        <w:rPr>
          <w:color w:val="008000"/>
        </w:rPr>
        <w:t>S.pombe:1336, sce:1877, sce:997</w:t>
      </w:r>
    </w:p>
    <w:p w14:paraId="18376E95" w14:textId="18F1EF5B" w:rsidR="00AE0890" w:rsidRPr="002541B6" w:rsidRDefault="00AE0890" w:rsidP="00AE0890">
      <w:pPr>
        <w:spacing w:after="0" w:line="240" w:lineRule="auto"/>
        <w:jc w:val="both"/>
        <w:rPr>
          <w:color w:val="FF0000"/>
        </w:rPr>
      </w:pPr>
      <w:r w:rsidRPr="002541B6">
        <w:t xml:space="preserve">HamFAS: </w:t>
      </w:r>
      <w:r w:rsidRPr="002541B6">
        <w:rPr>
          <w:color w:val="008000"/>
        </w:rPr>
        <w:t>sce:487 - S.pombe:1336</w:t>
      </w:r>
    </w:p>
    <w:p w14:paraId="1478256B" w14:textId="77777777" w:rsidR="00AE0890" w:rsidRPr="002541B6" w:rsidRDefault="00AE0890" w:rsidP="00AE0890">
      <w:pPr>
        <w:spacing w:after="0" w:line="240" w:lineRule="auto"/>
        <w:jc w:val="both"/>
        <w:rPr>
          <w:color w:val="FF0000"/>
        </w:rPr>
      </w:pPr>
    </w:p>
    <w:p w14:paraId="2CF345DA" w14:textId="0BCB7FC9" w:rsidR="00AE0890" w:rsidRPr="002541B6" w:rsidRDefault="00AE0890" w:rsidP="00AE0890">
      <w:r w:rsidRPr="002541B6">
        <w:t>Those proteins have been probably either not predicted as orthologs or discarded after filtering through KEGG annotation pipeline.</w:t>
      </w:r>
    </w:p>
    <w:p w14:paraId="7725EB5F" w14:textId="1B1A1D8F" w:rsidR="00AD08DF" w:rsidRPr="002541B6" w:rsidRDefault="00AD08DF" w:rsidP="00515665">
      <w:r w:rsidRPr="002541B6">
        <w:t>Conclusion</w:t>
      </w:r>
    </w:p>
    <w:p w14:paraId="6040258D" w14:textId="39629985" w:rsidR="00AE0890" w:rsidRPr="002541B6" w:rsidRDefault="00AE0890" w:rsidP="00515665">
      <w:r w:rsidRPr="002541B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2541B6" w:rsidRDefault="00A2632C" w:rsidP="00515665"/>
    <w:p w14:paraId="513D86C3" w14:textId="77777777" w:rsidR="00A2632C" w:rsidRPr="002541B6" w:rsidRDefault="00A2632C" w:rsidP="00515665">
      <w:pPr>
        <w:sectPr w:rsidR="00A2632C" w:rsidRPr="002541B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35A5A4AB" w:rsidR="00AD08DF" w:rsidRPr="002541B6" w:rsidRDefault="00AD08DF" w:rsidP="00515665">
      <w:r w:rsidRPr="002541B6">
        <w:lastRenderedPageBreak/>
        <w:t>Metabolic pathway analysis</w:t>
      </w:r>
      <w:r w:rsidR="002F7AE1" w:rsidRPr="002541B6">
        <w:t xml:space="preserve"> of Microsporidia last common ancestor proteins</w:t>
      </w:r>
    </w:p>
    <w:p w14:paraId="3CA8A2DC" w14:textId="77777777" w:rsidR="00AD08DF" w:rsidRPr="002541B6" w:rsidRDefault="00AD08DF" w:rsidP="00515665">
      <w:r w:rsidRPr="002541B6">
        <w:t>Introduction</w:t>
      </w:r>
    </w:p>
    <w:p w14:paraId="56AB44A8" w14:textId="77777777" w:rsidR="00F0305B" w:rsidRPr="002541B6" w:rsidRDefault="00F0305B" w:rsidP="00515665"/>
    <w:p w14:paraId="2C7CAEFC" w14:textId="77777777" w:rsidR="00AD08DF" w:rsidRPr="002541B6" w:rsidRDefault="00AD08DF" w:rsidP="00515665">
      <w:r w:rsidRPr="002541B6">
        <w:t>Methods</w:t>
      </w:r>
    </w:p>
    <w:p w14:paraId="08DA4636" w14:textId="52C5B041" w:rsidR="00E85181" w:rsidRPr="002541B6" w:rsidRDefault="00E85181" w:rsidP="00515665">
      <w:r w:rsidRPr="002541B6">
        <w:t xml:space="preserve">We used HamFAS approach to do KO annotation for 1605 Microsporidia last common ancestor proteins. </w:t>
      </w:r>
      <w:r w:rsidR="0063307E" w:rsidRPr="002541B6">
        <w:t xml:space="preserve">HaMStR was used for ortholog search between Microsporidia last common ancestor (seed) and KEGG reference species (reference). </w:t>
      </w:r>
      <w:r w:rsidRPr="002541B6">
        <w:t xml:space="preserve">Since one Microsporidia last common ancestor protein is represented by an orthologous group of several Microsporidia proteins, we assigned the representative FAS score for each </w:t>
      </w:r>
      <w:r w:rsidR="0063307E" w:rsidRPr="002541B6">
        <w:t>reference</w:t>
      </w:r>
      <w:r w:rsidRPr="002541B6">
        <w:t xml:space="preserve"> protein as the max score that protein can archive when compare with all Microsporidia proteins in the corresponding orthologous group.</w:t>
      </w:r>
      <w:r w:rsidR="009C6DDE" w:rsidRPr="002541B6">
        <w:t xml:space="preserve"> This representative max FAS score will be then compared with the T</w:t>
      </w:r>
      <w:r w:rsidR="009C6DDE" w:rsidRPr="002541B6">
        <w:rPr>
          <w:vertAlign w:val="subscript"/>
        </w:rPr>
        <w:t>FAS_KO</w:t>
      </w:r>
      <w:r w:rsidR="009C6DDE" w:rsidRPr="002541B6">
        <w:t xml:space="preserve"> in order to decide if the annotated KO of the reference protein can be transferred to the Microsporidia last common ancestor protein.</w:t>
      </w:r>
    </w:p>
    <w:p w14:paraId="0CAA49C1" w14:textId="6A9F7AE2" w:rsidR="0063307E" w:rsidRPr="002541B6" w:rsidRDefault="0063307E" w:rsidP="00515665">
      <w:r w:rsidRPr="002541B6">
        <w:t xml:space="preserve">Beside the complementary FAS scores to the orthology assignment, we also calculated the patristic distance between the reference protein and Microsporidia protein to use it as a confident value for the annotation transfer. The distance between </w:t>
      </w:r>
      <w:r w:rsidR="00B041B0" w:rsidRPr="002541B6">
        <w:t>a</w:t>
      </w:r>
      <w:r w:rsidRPr="002541B6">
        <w:t xml:space="preserve"> reference protein to </w:t>
      </w:r>
      <w:r w:rsidR="007456F8" w:rsidRPr="002541B6">
        <w:t xml:space="preserve">the Microsporidia last common ancestor protein is the minimum distance between that reference protein to all Microsporidia proteins in the corresponding orthologous group. </w:t>
      </w:r>
      <w:r w:rsidR="005762A9" w:rsidRPr="002541B6">
        <w:t>The distances in one orthologous group are normalized to a range of [0,1] by the formula (currentDist - minDist)/(maxDist - minDist).</w:t>
      </w:r>
    </w:p>
    <w:p w14:paraId="4DE523E9" w14:textId="31248A21" w:rsidR="005762A9" w:rsidRPr="002541B6" w:rsidRDefault="00956FAF" w:rsidP="00515665">
      <w:r w:rsidRPr="002541B6">
        <w:t>The KO-annotated Microsporidia last common ancestor proteins were then mapped to KEGG pathways</w:t>
      </w:r>
      <w:r w:rsidR="0016239F" w:rsidRPr="002541B6">
        <w:t>.</w:t>
      </w:r>
      <w:r w:rsidRPr="002541B6">
        <w:t xml:space="preserve"> </w:t>
      </w:r>
      <w:r w:rsidR="0016239F" w:rsidRPr="002541B6">
        <w:t xml:space="preserve">The result was </w:t>
      </w:r>
      <w:r w:rsidRPr="002541B6">
        <w:t xml:space="preserve">compared with 4 extant Microsporidia species </w:t>
      </w:r>
      <w:r w:rsidR="00AF44F4" w:rsidRPr="002541B6">
        <w:t xml:space="preserve">E.cuniculi, E.hellem, E.intestinalis, </w:t>
      </w:r>
      <w:r w:rsidR="0016239F" w:rsidRPr="002541B6">
        <w:t>N.ceranae, which</w:t>
      </w:r>
      <w:r w:rsidRPr="002541B6">
        <w:t xml:space="preserve"> are available in KEGG database</w:t>
      </w:r>
      <w:r w:rsidR="0016239F" w:rsidRPr="002541B6">
        <w:t>,</w:t>
      </w:r>
      <w:r w:rsidRPr="002541B6">
        <w:t xml:space="preserve"> and with </w:t>
      </w:r>
      <w:r w:rsidR="00AF44F4" w:rsidRPr="002541B6">
        <w:t>S.cerevisiae</w:t>
      </w:r>
      <w:r w:rsidRPr="002541B6">
        <w:t xml:space="preserve">, as an example for free-living organism. </w:t>
      </w:r>
      <w:r w:rsidR="00AF44F4" w:rsidRPr="002541B6">
        <w:t>The annotations for E.cuniculi, E.hellem, E.intestinalis, N.ceranae and S.cerevisiae were obtained directly from KEGG.</w:t>
      </w:r>
    </w:p>
    <w:p w14:paraId="4651C3F3" w14:textId="77777777" w:rsidR="00AD08DF" w:rsidRPr="002541B6" w:rsidRDefault="00AD08DF" w:rsidP="00515665">
      <w:r w:rsidRPr="002541B6">
        <w:t>Results</w:t>
      </w:r>
    </w:p>
    <w:p w14:paraId="59FEE0D5" w14:textId="21C6EBFB" w:rsidR="00AF44F4" w:rsidRPr="002541B6" w:rsidRDefault="004028D8" w:rsidP="00515665">
      <w:r w:rsidRPr="002541B6">
        <w:t>Pathway enrichment result of Microsporidia last common ancestor is shown in</w:t>
      </w:r>
      <w:r w:rsidR="005D353D" w:rsidRPr="002541B6">
        <w:t xml:space="preserve"> </w:t>
      </w:r>
      <w:r w:rsidR="005D353D" w:rsidRPr="002541B6">
        <w:fldChar w:fldCharType="begin"/>
      </w:r>
      <w:r w:rsidR="005D353D" w:rsidRPr="002541B6">
        <w:instrText xml:space="preserve"> REF _Ref381618468 \h </w:instrText>
      </w:r>
      <w:r w:rsidR="005D353D" w:rsidRPr="002541B6">
        <w:fldChar w:fldCharType="separate"/>
      </w:r>
      <w:r w:rsidR="005D353D" w:rsidRPr="002541B6">
        <w:t xml:space="preserve">Figure </w:t>
      </w:r>
      <w:r w:rsidR="005D353D" w:rsidRPr="002541B6">
        <w:rPr>
          <w:noProof/>
        </w:rPr>
        <w:t>A</w:t>
      </w:r>
      <w:r w:rsidR="005D353D" w:rsidRPr="002541B6">
        <w:noBreakHyphen/>
      </w:r>
      <w:r w:rsidR="005D353D" w:rsidRPr="002541B6">
        <w:rPr>
          <w:noProof/>
        </w:rPr>
        <w:t>30</w:t>
      </w:r>
      <w:r w:rsidR="005D353D" w:rsidRPr="002541B6">
        <w:fldChar w:fldCharType="end"/>
      </w:r>
      <w:r w:rsidR="005D353D" w:rsidRPr="002541B6">
        <w:t xml:space="preserve">. </w:t>
      </w:r>
    </w:p>
    <w:p w14:paraId="17B637E8" w14:textId="77777777" w:rsidR="004028D8" w:rsidRPr="002541B6" w:rsidRDefault="004028D8" w:rsidP="004028D8">
      <w:pPr>
        <w:keepNext/>
      </w:pPr>
      <w:r w:rsidRPr="002541B6">
        <w:rPr>
          <w:noProof/>
        </w:rPr>
        <w:lastRenderedPageBreak/>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0">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3475273F" w:rsidR="004028D8" w:rsidRPr="002541B6" w:rsidRDefault="004028D8" w:rsidP="004028D8">
      <w:pPr>
        <w:pStyle w:val="Caption"/>
      </w:pPr>
      <w:bookmarkStart w:id="33" w:name="_Ref381618468"/>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30</w:t>
      </w:r>
      <w:r w:rsidR="004E1AA9">
        <w:fldChar w:fldCharType="end"/>
      </w:r>
      <w:bookmarkEnd w:id="33"/>
      <w:r w:rsidRPr="002541B6">
        <w:t>: Pathway enrichment of Microsporidia last common ancestor</w:t>
      </w:r>
      <w:r w:rsidR="00B72512" w:rsidRPr="002541B6">
        <w:t>.</w:t>
      </w:r>
      <w:r w:rsidRPr="002541B6">
        <w:t xml:space="preserve"> Colors denote different pathway categories: green for cellular processes, orange for environmental information processing, purple for genetic information processing and pink for metabolism. </w:t>
      </w:r>
    </w:p>
    <w:p w14:paraId="099160B6" w14:textId="039A6D9C" w:rsidR="004028D8" w:rsidRPr="002541B6" w:rsidRDefault="00CD0335" w:rsidP="00515665">
      <w:r w:rsidRPr="002541B6">
        <w:fldChar w:fldCharType="begin"/>
      </w:r>
      <w:r w:rsidRPr="002541B6">
        <w:instrText xml:space="preserve"> REF _Ref381627102 \h </w:instrText>
      </w:r>
      <w:r w:rsidRPr="002541B6">
        <w:fldChar w:fldCharType="separate"/>
      </w:r>
      <w:r w:rsidRPr="002541B6">
        <w:t xml:space="preserve">Figure </w:t>
      </w:r>
      <w:r w:rsidRPr="002541B6">
        <w:rPr>
          <w:noProof/>
        </w:rPr>
        <w:t>A</w:t>
      </w:r>
      <w:r w:rsidRPr="002541B6">
        <w:noBreakHyphen/>
      </w:r>
      <w:r w:rsidRPr="002541B6">
        <w:rPr>
          <w:noProof/>
        </w:rPr>
        <w:t>31</w:t>
      </w:r>
      <w:r w:rsidRPr="002541B6">
        <w:fldChar w:fldCharType="end"/>
      </w:r>
      <w:r w:rsidRPr="002541B6">
        <w:t xml:space="preserve"> shows the fractions of proteins take part in different pathway categories of Microsporidia last common ancestor in comparison to other extant species. Microsporidia last common ancestor has more proteins in metabolism than the 4 extant Microsporidia species (30% in comparison to 25%, respectively) but still less than the free-living S.cerevisiae (38%). </w:t>
      </w:r>
    </w:p>
    <w:p w14:paraId="60191C5E" w14:textId="77777777" w:rsidR="00CD0335" w:rsidRPr="002541B6" w:rsidRDefault="00B72512" w:rsidP="00CD0335">
      <w:pPr>
        <w:keepNext/>
      </w:pPr>
      <w:r w:rsidRPr="002541B6">
        <w:rPr>
          <w:noProof/>
        </w:rPr>
        <w:lastRenderedPageBreak/>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7965AE0C" w:rsidR="00B72512" w:rsidRPr="002541B6" w:rsidRDefault="00CD0335" w:rsidP="00CD0335">
      <w:pPr>
        <w:pStyle w:val="Caption"/>
      </w:pPr>
      <w:bookmarkStart w:id="34" w:name="_Ref381627102"/>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31</w:t>
      </w:r>
      <w:r w:rsidR="004E1AA9">
        <w:fldChar w:fldCharType="end"/>
      </w:r>
      <w:bookmarkEnd w:id="34"/>
      <w:r w:rsidRPr="002541B6">
        <w:t>: Fractions of proteins distributed in different pathway categories.</w:t>
      </w:r>
    </w:p>
    <w:p w14:paraId="19EF8070" w14:textId="6A479CC6" w:rsidR="00C93C68" w:rsidRPr="002541B6" w:rsidRDefault="000405C7" w:rsidP="00C93C68">
      <w:r w:rsidRPr="002541B6">
        <w:t xml:space="preserve">A more detail of the mapped pathways and number of proteins for each pathway is shown in </w:t>
      </w:r>
      <w:r w:rsidRPr="002541B6">
        <w:fldChar w:fldCharType="begin"/>
      </w:r>
      <w:r w:rsidRPr="002541B6">
        <w:instrText xml:space="preserve"> REF _Ref381628048 \h </w:instrText>
      </w:r>
      <w:r w:rsidRPr="002541B6">
        <w:fldChar w:fldCharType="separate"/>
      </w:r>
      <w:r w:rsidRPr="002541B6">
        <w:t xml:space="preserve">Figure </w:t>
      </w:r>
      <w:r w:rsidRPr="002541B6">
        <w:rPr>
          <w:noProof/>
        </w:rPr>
        <w:t>A</w:t>
      </w:r>
      <w:r w:rsidRPr="002541B6">
        <w:noBreakHyphen/>
      </w:r>
      <w:r w:rsidRPr="002541B6">
        <w:rPr>
          <w:noProof/>
        </w:rPr>
        <w:t>32</w:t>
      </w:r>
      <w:r w:rsidRPr="002541B6">
        <w:fldChar w:fldCharType="end"/>
      </w:r>
      <w:r w:rsidRPr="002541B6">
        <w:t xml:space="preserve">. In general, Microsporidia last common ancestor has more proteins mapped into pathways in comparison to extent Microsporidia species, especially in Cell growth and death, Signal transduction, Folding, sorting and degradation, Carbohydrate and Lipid metabolism. </w:t>
      </w:r>
      <w:r w:rsidR="00B419BB" w:rsidRPr="002541B6">
        <w:t xml:space="preserve">However, it is still very less when compare to S.cerevisiae, a representative of free-living organisms. </w:t>
      </w:r>
      <w:r w:rsidR="007A0A5F" w:rsidRPr="002541B6">
        <w:t xml:space="preserve">It suggests that the Microsporidia last common ancestor already have a parasitic-living style. </w:t>
      </w:r>
    </w:p>
    <w:p w14:paraId="61AA3014" w14:textId="77777777" w:rsidR="00023972" w:rsidRPr="002541B6" w:rsidRDefault="00C93C68" w:rsidP="00023972">
      <w:pPr>
        <w:keepNext/>
      </w:pPr>
      <w:r w:rsidRPr="002541B6">
        <w:rPr>
          <w:noProof/>
        </w:rPr>
        <w:lastRenderedPageBreak/>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1F14F8" w14:textId="38917C25" w:rsidR="00C93C68" w:rsidRPr="002541B6" w:rsidRDefault="00023972" w:rsidP="00023972">
      <w:pPr>
        <w:pStyle w:val="Caption"/>
      </w:pPr>
      <w:bookmarkStart w:id="35" w:name="_Ref381628048"/>
      <w:r w:rsidRPr="002541B6">
        <w:t xml:space="preserve">Figure </w:t>
      </w:r>
      <w:r w:rsidR="004E1AA9">
        <w:fldChar w:fldCharType="begin"/>
      </w:r>
      <w:r w:rsidR="004E1AA9">
        <w:instrText xml:space="preserve"> STYLEREF 1 \s </w:instrText>
      </w:r>
      <w:r w:rsidR="004E1AA9">
        <w:fldChar w:fldCharType="separate"/>
      </w:r>
      <w:r w:rsidR="004E1AA9">
        <w:rPr>
          <w:noProof/>
        </w:rPr>
        <w:t>A</w:t>
      </w:r>
      <w:r w:rsidR="004E1AA9">
        <w:fldChar w:fldCharType="end"/>
      </w:r>
      <w:r w:rsidR="004E1AA9">
        <w:noBreakHyphen/>
      </w:r>
      <w:r w:rsidR="004E1AA9">
        <w:fldChar w:fldCharType="begin"/>
      </w:r>
      <w:r w:rsidR="004E1AA9">
        <w:instrText xml:space="preserve"> SEQ Figure \* ARABIC \s 1 </w:instrText>
      </w:r>
      <w:r w:rsidR="004E1AA9">
        <w:fldChar w:fldCharType="separate"/>
      </w:r>
      <w:r w:rsidR="004E1AA9">
        <w:rPr>
          <w:noProof/>
        </w:rPr>
        <w:t>32</w:t>
      </w:r>
      <w:r w:rsidR="004E1AA9">
        <w:fldChar w:fldCharType="end"/>
      </w:r>
      <w:bookmarkEnd w:id="35"/>
      <w:r w:rsidRPr="002541B6">
        <w:t xml:space="preserve">: Number of proteins of each taxon (green for Microsporidia last common ancestor, orange for E.cuniculi, purple for E.hellem, pink for E.intestinalis, green for N.ceranae and yellow for S.cerevisiae) participates in different KEGG pathways. </w:t>
      </w:r>
    </w:p>
    <w:p w14:paraId="6757AEAF" w14:textId="2CA71C0E" w:rsidR="00B72512" w:rsidRPr="002541B6" w:rsidRDefault="00864137" w:rsidP="00515665">
      <w:r w:rsidRPr="002541B6">
        <w:t>get some pathways where there are big difference between LCA and extant species -&gt; show connectivity network -&gt; phylogenetic profiles</w:t>
      </w:r>
    </w:p>
    <w:p w14:paraId="6ED84AB5" w14:textId="2333D42A" w:rsidR="00D07A56" w:rsidRPr="002541B6" w:rsidRDefault="005F0F93" w:rsidP="00515665">
      <w:r w:rsidRPr="002541B6">
        <w:t>not work: for example, studies said that micros don't have glycoglysis/glucogenesis but all extant micros in KEGG have this pathway.</w:t>
      </w:r>
    </w:p>
    <w:p w14:paraId="5B77EFB5" w14:textId="54A8CC2D" w:rsidR="005F0F93" w:rsidRPr="002541B6" w:rsidRDefault="005F0F93" w:rsidP="00515665">
      <w:r w:rsidRPr="002541B6">
        <w:t>=&gt; LCA annotation is mostly from micros, how confident we are with the annotation?</w:t>
      </w:r>
      <w:r w:rsidR="005B6812" w:rsidRPr="002541B6">
        <w:t xml:space="preserve"> how can we identify genes that lost in LCA?</w:t>
      </w:r>
    </w:p>
    <w:p w14:paraId="5D242F29" w14:textId="5046CF4B" w:rsidR="005F0F93" w:rsidRPr="002541B6" w:rsidRDefault="005F0F93" w:rsidP="00515665">
      <w:r w:rsidRPr="002541B6">
        <w:t>find papers about metabolic pathways of micros and check if LCA missing</w:t>
      </w:r>
      <w:r w:rsidR="00BD156C" w:rsidRPr="002541B6">
        <w:t xml:space="preserve"> the mentioned proteins?</w:t>
      </w:r>
    </w:p>
    <w:p w14:paraId="09B71900" w14:textId="77777777" w:rsidR="00BD156C" w:rsidRDefault="00BD156C" w:rsidP="00515665"/>
    <w:p w14:paraId="015A2D87" w14:textId="3413000E" w:rsidR="00B90567" w:rsidRDefault="00B90567" w:rsidP="00515665">
      <w:r>
        <w:t xml:space="preserve">MAIN PATHWAYS: glcoglysis/glucogenesis, Krebs cycle (TCA), pentose phosphate, purine/pirimidine, amino acid metabolism </w:t>
      </w:r>
      <w:r>
        <w:fldChar w:fldCharType="begin" w:fldLock="1"/>
      </w:r>
      <w:r>
        <w:instrText>ADDIN CSL_CITATION { "citationItems" : [ { "id" : "ITEM-1", "itemData" : { "DOI" : "10.1186/1471-2164-11-217", "ISSN" : "1471-2164", "PMID" : "20356377", "abstract" : "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 "author" : [ { "dropping-particle" : "", "family" : "Nerima", "given" : "Barbara", "non-dropping-particle" : "", "parse-names" : false, "suffix" : "" }, { "dropping-particle" : "", "family" : "Nilsson", "given" : "Daniel", "non-dropping-particle" : "", "parse-names" : false, "suffix" : "" }, { "dropping-particle" : "", "family" : "M\u00e4ser", "given" : "Pascal", "non-dropping-particle" : "", "parse-names" : false, "suffix" : "" } ], "container-title" : "BMC genomics", "id" : "ITEM-1", "issued" : { "date-parts" : [ [ "2010", "1" ] ] }, "page" : "217", "title" : "Comparative genomics of metabolic networks of free-living and parasitic eukaryotes.", "type" : "article-journal", "volume" : "11" }, "uris" : [ "http://www.mendeley.com/documents/?uuid=0c39e2ec-b137-4042-9007-2979f74a86f4" ] } ], "mendeley" : { "formattedCitation" : "(Nerima et al. 2010)", "plainTextFormattedCitation" : "(Nerima et al. 2010)", "previouslyFormattedCitation" : "(Nerima et al. 2010)" }, "properties" : {  }, "schema" : "https://github.com/citation-style-language/schema/raw/master/csl-citation.json" }</w:instrText>
      </w:r>
      <w:r>
        <w:fldChar w:fldCharType="separate"/>
      </w:r>
      <w:r w:rsidRPr="00B90567">
        <w:rPr>
          <w:noProof/>
        </w:rPr>
        <w:t>(Nerima et al. 2010)</w:t>
      </w:r>
      <w:r>
        <w:fldChar w:fldCharType="end"/>
      </w:r>
      <w:r>
        <w:t>.</w:t>
      </w:r>
    </w:p>
    <w:p w14:paraId="128EF319" w14:textId="1321A980" w:rsidR="00B90567" w:rsidRDefault="00517A8E" w:rsidP="00515665">
      <w:r>
        <w:t xml:space="preserve">Lack TCA, oxidative phosphorylation, electron transport, glycosis </w:t>
      </w:r>
      <w:r>
        <w:fldChar w:fldCharType="begin" w:fldLock="1"/>
      </w:r>
      <w:r>
        <w:instrText>ADDIN CSL_CITATION { "citationItems" : [ { "id" : "ITEM-1", "itemData" : { "DOI" : "10.1371/journal.ppat.1000489", "ISSN" : "1553-7374", "PMID" : "19779558", "author" : [ { "dropping-particle" : "", "family" : "Keeling", "given" : "Patrick", "non-dropping-particle" : "", "parse-names" : false, "suffix" : "" } ], "container-title" : "PLoS pathogens", "id" : "ITEM-1", "issue" : "9", "issued" : { "date-parts" : [ [ "2009", "9" ] ] }, "page" : "e1000489", "title" : "Five questions about microsporidia.", "type" : "article-journal", "volume" : "5" }, "uris" : [ "http://www.mendeley.com/documents/?uuid=8be70172-cee2-47de-8801-36a1e83fe765" ] } ], "mendeley" : { "formattedCitation" : "(Keeling 2009)", "plainTextFormattedCitation" : "(Keeling 2009)", "previouslyFormattedCitation" : "(Keeling 2009)" }, "properties" : {  }, "schema" : "https://github.com/citation-style-language/schema/raw/master/csl-citation.json" }</w:instrText>
      </w:r>
      <w:r>
        <w:fldChar w:fldCharType="separate"/>
      </w:r>
      <w:r w:rsidRPr="00517A8E">
        <w:rPr>
          <w:noProof/>
        </w:rPr>
        <w:t>(Keeling 2009)</w:t>
      </w:r>
      <w:r>
        <w:fldChar w:fldCharType="end"/>
      </w:r>
      <w:r>
        <w:t xml:space="preserve">; have several atp transport </w:t>
      </w:r>
      <w:r>
        <w:fldChar w:fldCharType="begin" w:fldLock="1"/>
      </w:r>
      <w:r>
        <w:instrText>ADDIN CSL_CITATION { "citationItems" : [ { "id" : "ITEM-1", "itemData" : { "author" : [ { "dropping-particle" : "", "family" : "Vivar\u00e8s", "given" : "CP", "non-dropping-particle" : "", "parse-names" : false, "suffix" : "" }, { "dropping-particle" : "", "family" : "M\u00e9t\u00e9nier", "given" : "G", "non-dropping-particle" : "", "parse-names" : false, "suffix" : "" } ], "container-title" : "Bioessays", "id" : "ITEM-1", "issued" : { "date-parts" : [ [ "2001" ] ] }, "page" : "194-202", "title" : "The microsporidian Encephalitozoon", "type" : "article-journal" }, "uris" : [ "http://www.mendeley.com/documents/?uuid=f03f1944-6414-4060-93db-a9ad48f16b2a"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Vivar\u00e8s &amp; M\u00e9t\u00e9nier 2001; Keeling 2009)", "plainTextFormattedCitation" : "(Vivar\u00e8s &amp; M\u00e9t\u00e9nier 2001; Keeling 2009)", "previouslyFormattedCitation" : "(Vivar\u00e8s &amp; M\u00e9t\u00e9nier 2001; Keeling 2009)" }, "properties" : {  }, "schema" : "https://github.com/citation-style-language/schema/raw/master/csl-citation.json" }</w:instrText>
      </w:r>
      <w:r>
        <w:fldChar w:fldCharType="separate"/>
      </w:r>
      <w:r w:rsidRPr="00517A8E">
        <w:rPr>
          <w:noProof/>
        </w:rPr>
        <w:t>(Vivarès &amp; Méténier 2001; Keeling 2009)</w:t>
      </w:r>
      <w:r>
        <w:fldChar w:fldCharType="end"/>
      </w:r>
      <w:r>
        <w:t xml:space="preserve">; have hsp70 and pyruvate dehydrogenase </w:t>
      </w:r>
      <w:r>
        <w:fldChar w:fldCharType="begin" w:fldLock="1"/>
      </w:r>
      <w:r>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Fast &amp; Keeling 2001; Keeling 2009)", "plainTextFormattedCitation" : "(Fast &amp; Keeling 2001; Keeling 2009)", "previouslyFormattedCitation" : "(Fast &amp; Keeling 2001; Keeling 2009)" }, "properties" : {  }, "schema" : "https://github.com/citation-style-language/schema/raw/master/csl-citation.json" }</w:instrText>
      </w:r>
      <w:r>
        <w:fldChar w:fldCharType="separate"/>
      </w:r>
      <w:r w:rsidRPr="00517A8E">
        <w:rPr>
          <w:noProof/>
        </w:rPr>
        <w:t>(Fast &amp; Keeling 2001; Keeling 2009)</w:t>
      </w:r>
      <w:r>
        <w:fldChar w:fldCharType="end"/>
      </w:r>
      <w:r>
        <w:t xml:space="preserve"> =&gt; LCA had mitochondria </w:t>
      </w:r>
    </w:p>
    <w:p w14:paraId="3B7CAA78" w14:textId="04A4F6B1" w:rsidR="00517A8E" w:rsidRDefault="00517A8E" w:rsidP="00515665">
      <w:r>
        <w:t xml:space="preserve">lack of mitochondria and peroxisomes </w:t>
      </w:r>
      <w:r>
        <w:fldChar w:fldCharType="begin" w:fldLock="1"/>
      </w:r>
      <w:r>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id" : "ITEM-2",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2",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Agnew et al. 2003; Fast &amp; Keeling 2001)", "plainTextFormattedCitation" : "(Agnew et al. 2003; Fast &amp; Keeling 2001)", "previouslyFormattedCitation" : "(Agnew et al. 2003; Fast &amp; Keeling 2001)" }, "properties" : {  }, "schema" : "https://github.com/citation-style-language/schema/raw/master/csl-citation.json" }</w:instrText>
      </w:r>
      <w:r>
        <w:fldChar w:fldCharType="separate"/>
      </w:r>
      <w:r w:rsidRPr="00517A8E">
        <w:rPr>
          <w:noProof/>
        </w:rPr>
        <w:t>(Agnew et al. 2003; Fast &amp; Keeling 2001)</w:t>
      </w:r>
      <w:r>
        <w:fldChar w:fldCharType="end"/>
      </w:r>
    </w:p>
    <w:p w14:paraId="67E57EC3" w14:textId="625F4205" w:rsidR="00347107" w:rsidRDefault="00347107" w:rsidP="00515665">
      <w:r>
        <w:t xml:space="preserve">According to </w:t>
      </w:r>
      <w:r>
        <w:fldChar w:fldCharType="begin" w:fldLock="1"/>
      </w:r>
      <w:r w:rsidR="005D239C">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mendeley" : { "formattedCitation" : "(Fast &amp; Keeling 2001; Agnew et al. 2003)", "plainTextFormattedCitation" : "(Fast &amp; Keeling 2001; Agnew et al. 2003)", "previouslyFormattedCitation" : "(Fast &amp; Keeling 2001; Agnew et al. 2003)" }, "properties" : {  }, "schema" : "https://github.com/citation-style-language/schema/raw/master/csl-citation.json" }</w:instrText>
      </w:r>
      <w:r>
        <w:fldChar w:fldCharType="separate"/>
      </w:r>
      <w:r w:rsidR="005D239C" w:rsidRPr="005D239C">
        <w:rPr>
          <w:noProof/>
        </w:rPr>
        <w:t>(Fast &amp; Keeling 2001; Agnew et al. 2003)</w:t>
      </w:r>
      <w:r>
        <w:fldChar w:fldCharType="end"/>
      </w:r>
      <w:r>
        <w:t xml:space="preserve">, Microsporidia lacks of mitochondria. </w:t>
      </w:r>
      <w:r w:rsidR="005D239C">
        <w:t>But with the presence of genes coding for heat-shock protein 70 (hsp70)</w:t>
      </w:r>
      <w:r w:rsidR="00286736">
        <w:t xml:space="preserve"> in some extant Microsporidia species</w:t>
      </w:r>
      <w:r w:rsidR="005D239C">
        <w:t xml:space="preserve">, they suggested that </w:t>
      </w:r>
      <w:r w:rsidR="003A13F0">
        <w:t xml:space="preserve">Microsporidia ancestor has mitochondria, and the extant </w:t>
      </w:r>
      <w:r>
        <w:t xml:space="preserve">Microsporidia, like other amitochonriate species, will replace pyruvate dehydrogenase complex (PDH) by pyruvate ferredoxin oxidoreductase (PFOR) in order to convert pyruvate into </w:t>
      </w:r>
      <w:r>
        <w:lastRenderedPageBreak/>
        <w:t xml:space="preserve">acetyl-CoA and produce NADH. </w:t>
      </w:r>
      <w:r w:rsidR="003A13F0">
        <w:t>We could not find</w:t>
      </w:r>
      <w:r>
        <w:t xml:space="preserve"> </w:t>
      </w:r>
      <w:r w:rsidR="003A13F0">
        <w:t xml:space="preserve">any </w:t>
      </w:r>
      <w:r>
        <w:t xml:space="preserve">KOs of 4 PFOR subunits (α, β, γ, δ) </w:t>
      </w:r>
      <w:r w:rsidRPr="00295856">
        <w:t xml:space="preserve">in Microsporidia LCA, </w:t>
      </w:r>
      <w:r w:rsidR="003A13F0">
        <w:t>however</w:t>
      </w:r>
      <w:r w:rsidRPr="00295856">
        <w:t xml:space="preserve"> 3 out of 4 components of PDH </w:t>
      </w:r>
      <w:r>
        <w:t>were found instead, i.e. pdhA (OG_2283, EC=1.2.4.1) and pdhB (OG_2084, EC=1.2.4.1) of E1 component, and E3 (DLD) component (OG_3281, EC=1.8.1.4)</w:t>
      </w:r>
      <w:r w:rsidR="00D01077">
        <w:t xml:space="preserve"> (E2 DLAT, EC=2.3.1.12 not found)</w:t>
      </w:r>
      <w:r w:rsidR="00326523">
        <w:t xml:space="preserve"> (</w:t>
      </w:r>
      <w:r w:rsidR="00326523" w:rsidRPr="008557AF">
        <w:rPr>
          <w:highlight w:val="yellow"/>
        </w:rPr>
        <w:t>CHECK AGAIN WITH NEW DATA</w:t>
      </w:r>
      <w:r w:rsidR="00326523">
        <w:t>)</w:t>
      </w:r>
      <w:r>
        <w:t>.</w:t>
      </w:r>
      <w:r w:rsidR="004E1AA9">
        <w:t xml:space="preserve"> </w:t>
      </w:r>
      <w:r w:rsidR="0063304E">
        <w:fldChar w:fldCharType="begin"/>
      </w:r>
      <w:r w:rsidR="0063304E">
        <w:instrText xml:space="preserve"> REF _Ref381890854 \h </w:instrText>
      </w:r>
      <w:r w:rsidR="0063304E">
        <w:fldChar w:fldCharType="separate"/>
      </w:r>
      <w:r w:rsidR="0063304E">
        <w:t xml:space="preserve">Figure </w:t>
      </w:r>
      <w:r w:rsidR="0063304E">
        <w:rPr>
          <w:noProof/>
        </w:rPr>
        <w:t>A</w:t>
      </w:r>
      <w:r w:rsidR="0063304E">
        <w:noBreakHyphen/>
      </w:r>
      <w:r w:rsidR="0063304E">
        <w:rPr>
          <w:noProof/>
        </w:rPr>
        <w:t>33</w:t>
      </w:r>
      <w:r w:rsidR="0063304E">
        <w:fldChar w:fldCharType="end"/>
      </w:r>
      <w:r w:rsidR="0063304E">
        <w:t xml:space="preserve"> shows the mapped Microsporidia last common ancestor proteins into the reaction converting pyruvate into acetyl-CoA. </w:t>
      </w:r>
    </w:p>
    <w:p w14:paraId="201309CB" w14:textId="77777777" w:rsidR="004E1AA9" w:rsidRDefault="004E1AA9" w:rsidP="004E1AA9">
      <w:pPr>
        <w:keepNext/>
      </w:pPr>
      <w:r>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7DD06609" w:rsidR="00D01077" w:rsidRDefault="004E1AA9" w:rsidP="004E1AA9">
      <w:pPr>
        <w:pStyle w:val="Caption"/>
      </w:pPr>
      <w:bookmarkStart w:id="36" w:name="_Ref381890854"/>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33</w:t>
      </w:r>
      <w:r>
        <w:fldChar w:fldCharType="end"/>
      </w:r>
      <w:bookmarkEnd w:id="36"/>
      <w:r w:rsidR="0063304E">
        <w:t>: (</w:t>
      </w:r>
      <w:r w:rsidR="0063304E" w:rsidRPr="008557AF">
        <w:rPr>
          <w:highlight w:val="yellow"/>
        </w:rPr>
        <w:t>NEED TO BE RE</w:t>
      </w:r>
      <w:r w:rsidRPr="008557AF">
        <w:rPr>
          <w:highlight w:val="yellow"/>
        </w:rPr>
        <w:t>DRAW</w:t>
      </w:r>
      <w:r w:rsidR="0063304E" w:rsidRPr="008557AF">
        <w:rPr>
          <w:highlight w:val="yellow"/>
        </w:rPr>
        <w:t>N</w:t>
      </w:r>
      <w:r>
        <w:t xml:space="preserve">) The reaction Pyruvate -&gt; Acetyl-CoA with help of pyruvate dehydrogenase complex (PDC). Proteins present in Microsporidia last common ancestor are highlighted. </w:t>
      </w:r>
    </w:p>
    <w:p w14:paraId="7A716519" w14:textId="3FEE17EC" w:rsidR="00347107" w:rsidRDefault="00CA17B9" w:rsidP="00515665">
      <w:r>
        <w:t xml:space="preserve">The role of E1 component and the reason for the presence of hsp70 genes in extant Microsporidia is still unclear </w:t>
      </w:r>
      <w:r w:rsidR="00410B70">
        <w:fldChar w:fldCharType="begin" w:fldLock="1"/>
      </w:r>
      <w:r w:rsidR="00410B70">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410B70">
        <w:fldChar w:fldCharType="separate"/>
      </w:r>
      <w:r w:rsidR="00410B70" w:rsidRPr="00410B70">
        <w:rPr>
          <w:noProof/>
        </w:rPr>
        <w:t>(Fast &amp; Keeling 2001)</w:t>
      </w:r>
      <w:r w:rsidR="00410B70">
        <w:fldChar w:fldCharType="end"/>
      </w:r>
      <w:r w:rsidR="00410B70">
        <w:t xml:space="preserve">. But the presence of two subunits of E1 and the component E3 in the last common ancestor emphasizes the origin of mitochondria in the Microsporidia ancestor. </w:t>
      </w:r>
    </w:p>
    <w:p w14:paraId="13D0C418" w14:textId="77777777" w:rsidR="00410B70" w:rsidRDefault="00410B70" w:rsidP="00515665"/>
    <w:p w14:paraId="4798AA0F" w14:textId="62776825" w:rsidR="00517A8E" w:rsidRDefault="0046047D" w:rsidP="00515665">
      <w:r>
        <w:t xml:space="preserve">phosphofructikinase is pyrophasphate-dependent rather than atp-dependent; pyruvate metabolism is perhaps different; core metabolism </w:t>
      </w:r>
      <w:r>
        <w:fldChar w:fldCharType="begin" w:fldLock="1"/>
      </w:r>
      <w:r>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fldChar w:fldCharType="separate"/>
      </w:r>
      <w:r w:rsidRPr="0046047D">
        <w:rPr>
          <w:noProof/>
        </w:rPr>
        <w:t>(Keeling &amp; Fast 2002)</w:t>
      </w:r>
      <w:r>
        <w:fldChar w:fldCharType="end"/>
      </w:r>
    </w:p>
    <w:p w14:paraId="0F0BE254" w14:textId="55F6609E" w:rsidR="00347107" w:rsidRDefault="0046047D" w:rsidP="00515665">
      <w:r>
        <w:t>spores of micros contain large amount of trehalose (primary carbohydrate-storage in lichens) =&gt; used for ATP production via glycolysis. host species convert sugar into carbohydrates (glucose and treha</w:t>
      </w:r>
      <w:r w:rsidR="004B15C9">
        <w:t>lose) &amp; lipid =&gt; exploit</w:t>
      </w:r>
      <w:r>
        <w:t xml:space="preserve">ed by microsporidia (because they lack oxidative respiration by mitochondria) </w:t>
      </w:r>
      <w:r>
        <w:fldChar w:fldCharType="begin" w:fldLock="1"/>
      </w:r>
      <w:r w:rsidR="008942F2">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mendeley" : { "formattedCitation" : "(Agnew et al. 2003)", "plainTextFormattedCitation" : "(Agnew et al. 2003)", "previouslyFormattedCitation" : "(Agnew et al. 2003)" }, "properties" : {  }, "schema" : "https://github.com/citation-style-language/schema/raw/master/csl-citation.json" }</w:instrText>
      </w:r>
      <w:r>
        <w:fldChar w:fldCharType="separate"/>
      </w:r>
      <w:r w:rsidR="008942F2" w:rsidRPr="008942F2">
        <w:rPr>
          <w:noProof/>
        </w:rPr>
        <w:t>(</w:t>
      </w:r>
      <w:r w:rsidRPr="008942F2">
        <w:rPr>
          <w:noProof/>
        </w:rPr>
        <w:t>Agnew et al. 2003)</w:t>
      </w:r>
      <w:r>
        <w:fldChar w:fldCharType="end"/>
      </w:r>
      <w:r>
        <w:t>.</w:t>
      </w:r>
    </w:p>
    <w:p w14:paraId="25ED348A" w14:textId="315BC727" w:rsidR="004B15C9" w:rsidRDefault="0089627F" w:rsidP="00515665">
      <w:r>
        <w:t xml:space="preserve">lca uptakes atp from host or can produce by itself? (find reactions that produce ATP and search for their enzymes in lca) Because </w:t>
      </w:r>
      <w:r>
        <w:fldChar w:fldCharType="begin" w:fldLock="1"/>
      </w:r>
      <w:r>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fldChar w:fldCharType="separate"/>
      </w:r>
      <w:r w:rsidRPr="0089627F">
        <w:rPr>
          <w:noProof/>
        </w:rPr>
        <w:t>(Méténier &amp; Vivarès 2001)</w:t>
      </w:r>
      <w:r>
        <w:fldChar w:fldCharType="end"/>
      </w:r>
      <w:r>
        <w:t xml:space="preserve"> said that micro</w:t>
      </w:r>
      <w:r w:rsidR="003F7C91">
        <w:t>s mostly uptake atp from host.</w:t>
      </w:r>
    </w:p>
    <w:p w14:paraId="194CC62F" w14:textId="0561963D" w:rsidR="003F7C91" w:rsidRDefault="003F7C91" w:rsidP="00515665">
      <w:r>
        <w:t xml:space="preserve">enzymes for trehalase activity </w:t>
      </w:r>
      <w:r>
        <w:fldChar w:fldCharType="begin" w:fldLock="1"/>
      </w:r>
      <w:r>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fldChar w:fldCharType="separate"/>
      </w:r>
      <w:r w:rsidRPr="003F7C91">
        <w:rPr>
          <w:noProof/>
        </w:rPr>
        <w:t>(Méténier &amp; Vivarès 2001)</w:t>
      </w:r>
      <w:r>
        <w:fldChar w:fldCharType="end"/>
      </w:r>
      <w:r>
        <w:t xml:space="preserve"> which are found only in Nosema apis </w:t>
      </w:r>
      <w:r>
        <w:fldChar w:fldCharType="begin" w:fldLock="1"/>
      </w:r>
      <w:r>
        <w:instrText>ADDIN CSL_CITATION { "citationItems" : [ { "id" : "ITEM-1", "itemData" : { "DOI" : "10.1016/0022-2011(71)90122-4", "ISSN" : "10960805", "abstract" : "Washed spores of Nosema apis were disrupted by grinding them with sea sand in liquid nitrogen. Extracts from ground spores hydrolyzed \u03b1,\u03b1-trehalose with the formation of glucose. The activity was optimal, under the conditions stated, at pH 7.0 and between 40\u00b0 and 45\u00b0C. The extract was inactivated by heating to above 50\u00b0C for 10 min. The trehalose present in the nosema spore may serve as an energy storage compound which is converted to glucose during spore germination and subsequent vegetative growth. \u00a9 1971.", "author" : [ { "dropping-particle" : "", "family" : "Vandermeer", "given" : "J. W.", "non-dropping-particle" : "", "parse-names" : false, "suffix" : "" }, { "dropping-particle" : "", "family" : "Gochnauer", "given" : "T. A.", "non-dropping-particle" : "", "parse-names" : false, "suffix" : "" } ], "container-title" : "Journal of Invertebrate Pathology", "id" : "ITEM-1", "issue" : "1", "issued" : { "date-parts" : [ [ "1971" ] ] }, "page" : "38-41", "title" : "Trehalase activity associated with spores of Nosema apis", "type" : "article-journal", "volume" : "17" }, "uris" : [ "http://www.mendeley.com/documents/?uuid=5ce60941-8469-4e43-adf2-a815b2ca03b0" ] } ], "mendeley" : { "formattedCitation" : "(Vandermeer &amp; Gochnauer 1971)", "plainTextFormattedCitation" : "(Vandermeer &amp; Gochnauer 1971)", "previouslyFormattedCitation" : "(Vandermeer &amp; Gochnauer 1971)" }, "properties" : {  }, "schema" : "https://github.com/citation-style-language/schema/raw/master/csl-citation.json" }</w:instrText>
      </w:r>
      <w:r>
        <w:fldChar w:fldCharType="separate"/>
      </w:r>
      <w:r w:rsidRPr="003F7C91">
        <w:rPr>
          <w:noProof/>
        </w:rPr>
        <w:t>(Vandermeer &amp; Gochnauer 1971)</w:t>
      </w:r>
      <w:r>
        <w:fldChar w:fldCharType="end"/>
      </w:r>
      <w:r>
        <w:t xml:space="preserve"> =&gt; also found in LCA? (carbohydrate and energy metabolism</w:t>
      </w:r>
      <w:bookmarkStart w:id="37" w:name="_GoBack"/>
      <w:bookmarkEnd w:id="37"/>
      <w:r>
        <w:t>)</w:t>
      </w:r>
    </w:p>
    <w:p w14:paraId="4FD37DA5" w14:textId="77777777" w:rsidR="003F7C91" w:rsidRDefault="003F7C91" w:rsidP="00515665"/>
    <w:p w14:paraId="49D72947" w14:textId="77777777" w:rsidR="00AD08DF" w:rsidRPr="002541B6" w:rsidRDefault="00AD08DF" w:rsidP="00515665">
      <w:r w:rsidRPr="002541B6">
        <w:t>Discussion</w:t>
      </w:r>
    </w:p>
    <w:p w14:paraId="5E576720" w14:textId="77777777" w:rsidR="00AD08DF" w:rsidRPr="002541B6" w:rsidRDefault="00AD08DF" w:rsidP="00515665">
      <w:r w:rsidRPr="002541B6">
        <w:t>Conclusion</w:t>
      </w:r>
    </w:p>
    <w:p w14:paraId="53ECC0AE" w14:textId="77777777" w:rsidR="00AD08DF" w:rsidRPr="002541B6" w:rsidRDefault="00AD08DF" w:rsidP="00515665"/>
    <w:p w14:paraId="1473C47A" w14:textId="77777777" w:rsidR="003955E8" w:rsidRPr="002541B6" w:rsidRDefault="003955E8" w:rsidP="00515665">
      <w:pPr>
        <w:sectPr w:rsidR="003955E8" w:rsidRPr="002541B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2541B6" w:rsidRDefault="003955E8" w:rsidP="00515665">
      <w:pPr>
        <w:pStyle w:val="Heading1"/>
        <w:numPr>
          <w:ilvl w:val="0"/>
          <w:numId w:val="23"/>
        </w:numPr>
      </w:pPr>
      <w:r w:rsidRPr="002541B6">
        <w:lastRenderedPageBreak/>
        <w:t>Appendix</w:t>
      </w:r>
    </w:p>
    <w:p w14:paraId="06A8E2CC" w14:textId="77777777" w:rsidR="00A67E92" w:rsidRPr="002541B6" w:rsidRDefault="00A67E92" w:rsidP="00515665"/>
    <w:p w14:paraId="3845406E" w14:textId="5EB483C5" w:rsidR="003955E8" w:rsidRPr="002541B6" w:rsidRDefault="003955E8" w:rsidP="00515665">
      <w:r w:rsidRPr="002541B6">
        <w:t>Tables</w:t>
      </w:r>
    </w:p>
    <w:p w14:paraId="3B7720B4" w14:textId="0D168FE6" w:rsidR="003955E8" w:rsidRPr="002541B6" w:rsidRDefault="003955E8" w:rsidP="00515665">
      <w:pPr>
        <w:pStyle w:val="Caption"/>
        <w:keepNext/>
      </w:pPr>
      <w:bookmarkStart w:id="38" w:name="_Ref381275723"/>
      <w:r w:rsidRPr="002541B6">
        <w:t xml:space="preserve">Table </w:t>
      </w:r>
      <w:r w:rsidR="0048194A" w:rsidRPr="002541B6">
        <w:fldChar w:fldCharType="begin"/>
      </w:r>
      <w:r w:rsidR="0048194A" w:rsidRPr="002541B6">
        <w:instrText xml:space="preserve"> STYLEREF 1 \s </w:instrText>
      </w:r>
      <w:r w:rsidR="0048194A" w:rsidRPr="002541B6">
        <w:fldChar w:fldCharType="separate"/>
      </w:r>
      <w:r w:rsidR="00515665" w:rsidRPr="002541B6">
        <w:rPr>
          <w:noProof/>
        </w:rPr>
        <w:t>A</w:t>
      </w:r>
      <w:r w:rsidR="0048194A" w:rsidRPr="002541B6">
        <w:fldChar w:fldCharType="end"/>
      </w:r>
      <w:r w:rsidR="0048194A" w:rsidRPr="002541B6">
        <w:noBreakHyphen/>
      </w:r>
      <w:r w:rsidR="0048194A" w:rsidRPr="002541B6">
        <w:fldChar w:fldCharType="begin"/>
      </w:r>
      <w:r w:rsidR="0048194A" w:rsidRPr="002541B6">
        <w:instrText xml:space="preserve"> SEQ Table \* ARABIC \s 1 </w:instrText>
      </w:r>
      <w:r w:rsidR="0048194A" w:rsidRPr="002541B6">
        <w:fldChar w:fldCharType="separate"/>
      </w:r>
      <w:r w:rsidR="00515665" w:rsidRPr="002541B6">
        <w:rPr>
          <w:noProof/>
        </w:rPr>
        <w:t>1</w:t>
      </w:r>
      <w:r w:rsidR="0048194A" w:rsidRPr="002541B6">
        <w:fldChar w:fldCharType="end"/>
      </w:r>
      <w:bookmarkEnd w:id="38"/>
      <w:r w:rsidRPr="002541B6">
        <w:t xml:space="preserve">: </w:t>
      </w:r>
      <w:r w:rsidR="00A67E92" w:rsidRPr="002541B6">
        <w:t xml:space="preserve">Eleven extant Microsporidia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2541B6" w14:paraId="241912DC" w14:textId="77777777" w:rsidTr="00900C79">
        <w:tc>
          <w:tcPr>
            <w:tcW w:w="327" w:type="pct"/>
          </w:tcPr>
          <w:p w14:paraId="377265C2"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o.</w:t>
            </w:r>
          </w:p>
        </w:tc>
        <w:tc>
          <w:tcPr>
            <w:tcW w:w="2011" w:type="pct"/>
          </w:tcPr>
          <w:p w14:paraId="3AB6899C"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ame</w:t>
            </w:r>
          </w:p>
        </w:tc>
        <w:tc>
          <w:tcPr>
            <w:tcW w:w="732" w:type="pct"/>
          </w:tcPr>
          <w:p w14:paraId="07CA001D"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bCs/>
                <w:color w:val="000000" w:themeColor="text1"/>
              </w:rPr>
              <w:t>Source</w:t>
            </w:r>
          </w:p>
        </w:tc>
        <w:tc>
          <w:tcPr>
            <w:tcW w:w="943" w:type="pct"/>
          </w:tcPr>
          <w:p w14:paraId="6B73153A"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Strain</w:t>
            </w:r>
          </w:p>
        </w:tc>
        <w:tc>
          <w:tcPr>
            <w:tcW w:w="987" w:type="pct"/>
          </w:tcPr>
          <w:p w14:paraId="390230D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umber of proteins</w:t>
            </w:r>
          </w:p>
        </w:tc>
      </w:tr>
      <w:tr w:rsidR="00505152" w:rsidRPr="002541B6" w14:paraId="509653E0" w14:textId="77777777" w:rsidTr="00900C79">
        <w:tc>
          <w:tcPr>
            <w:tcW w:w="327" w:type="pct"/>
          </w:tcPr>
          <w:p w14:paraId="70F53878"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w:t>
            </w:r>
          </w:p>
        </w:tc>
        <w:tc>
          <w:tcPr>
            <w:tcW w:w="2011" w:type="pct"/>
          </w:tcPr>
          <w:p w14:paraId="0A84366E"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Encephalitozoon hellem</w:t>
            </w:r>
          </w:p>
        </w:tc>
        <w:tc>
          <w:tcPr>
            <w:tcW w:w="732" w:type="pct"/>
          </w:tcPr>
          <w:p w14:paraId="0D28BD8E"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JGI</w:t>
            </w:r>
          </w:p>
        </w:tc>
        <w:tc>
          <w:tcPr>
            <w:tcW w:w="943" w:type="pct"/>
          </w:tcPr>
          <w:p w14:paraId="6EFCAEC6"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ATCC 50504</w:t>
            </w:r>
          </w:p>
        </w:tc>
        <w:tc>
          <w:tcPr>
            <w:tcW w:w="987" w:type="pct"/>
          </w:tcPr>
          <w:p w14:paraId="6EC9D8FD"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827</w:t>
            </w:r>
          </w:p>
        </w:tc>
      </w:tr>
      <w:tr w:rsidR="00505152" w:rsidRPr="002541B6" w14:paraId="3E4AD2A3" w14:textId="77777777" w:rsidTr="00900C79">
        <w:tc>
          <w:tcPr>
            <w:tcW w:w="327" w:type="pct"/>
          </w:tcPr>
          <w:p w14:paraId="321C9CD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w:t>
            </w:r>
          </w:p>
        </w:tc>
        <w:tc>
          <w:tcPr>
            <w:tcW w:w="2011" w:type="pct"/>
          </w:tcPr>
          <w:p w14:paraId="0EBA474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Encephalitozoon intestinalis</w:t>
            </w:r>
          </w:p>
        </w:tc>
        <w:tc>
          <w:tcPr>
            <w:tcW w:w="732" w:type="pct"/>
          </w:tcPr>
          <w:p w14:paraId="1B4DB18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0EA08B78"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ATCC 50506</w:t>
            </w:r>
          </w:p>
        </w:tc>
        <w:tc>
          <w:tcPr>
            <w:tcW w:w="987" w:type="pct"/>
          </w:tcPr>
          <w:p w14:paraId="401344FF"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657</w:t>
            </w:r>
          </w:p>
        </w:tc>
      </w:tr>
      <w:tr w:rsidR="00505152" w:rsidRPr="002541B6" w14:paraId="2A77355B" w14:textId="77777777" w:rsidTr="00900C79">
        <w:tc>
          <w:tcPr>
            <w:tcW w:w="327" w:type="pct"/>
          </w:tcPr>
          <w:p w14:paraId="577F958C"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3</w:t>
            </w:r>
          </w:p>
        </w:tc>
        <w:tc>
          <w:tcPr>
            <w:tcW w:w="2011" w:type="pct"/>
          </w:tcPr>
          <w:p w14:paraId="54990FFF"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Encephalitozoon cuniculi</w:t>
            </w:r>
          </w:p>
        </w:tc>
        <w:tc>
          <w:tcPr>
            <w:tcW w:w="732" w:type="pct"/>
          </w:tcPr>
          <w:p w14:paraId="0F07984F"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316ACD0A"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GB-M1</w:t>
            </w:r>
          </w:p>
        </w:tc>
        <w:tc>
          <w:tcPr>
            <w:tcW w:w="987" w:type="pct"/>
          </w:tcPr>
          <w:p w14:paraId="6948D744"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896</w:t>
            </w:r>
          </w:p>
        </w:tc>
      </w:tr>
      <w:tr w:rsidR="00505152" w:rsidRPr="002541B6" w14:paraId="574DC327" w14:textId="77777777" w:rsidTr="00900C79">
        <w:tc>
          <w:tcPr>
            <w:tcW w:w="327" w:type="pct"/>
          </w:tcPr>
          <w:p w14:paraId="3A469BE1"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4</w:t>
            </w:r>
          </w:p>
        </w:tc>
        <w:tc>
          <w:tcPr>
            <w:tcW w:w="2011" w:type="pct"/>
          </w:tcPr>
          <w:p w14:paraId="41D6ECF1"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Nosema ceranae</w:t>
            </w:r>
          </w:p>
        </w:tc>
        <w:tc>
          <w:tcPr>
            <w:tcW w:w="732" w:type="pct"/>
          </w:tcPr>
          <w:p w14:paraId="6D4CAA1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3126650A"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L01</w:t>
            </w:r>
          </w:p>
        </w:tc>
        <w:tc>
          <w:tcPr>
            <w:tcW w:w="987" w:type="pct"/>
          </w:tcPr>
          <w:p w14:paraId="28FEF01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057</w:t>
            </w:r>
          </w:p>
        </w:tc>
      </w:tr>
      <w:tr w:rsidR="00505152" w:rsidRPr="002541B6" w14:paraId="530F5B24" w14:textId="77777777" w:rsidTr="00900C79">
        <w:tc>
          <w:tcPr>
            <w:tcW w:w="327" w:type="pct"/>
          </w:tcPr>
          <w:p w14:paraId="5D44815D"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5</w:t>
            </w:r>
          </w:p>
        </w:tc>
        <w:tc>
          <w:tcPr>
            <w:tcW w:w="2011" w:type="pct"/>
          </w:tcPr>
          <w:p w14:paraId="2823B097"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Enterocytozoon bieneusi</w:t>
            </w:r>
          </w:p>
        </w:tc>
        <w:tc>
          <w:tcPr>
            <w:tcW w:w="732" w:type="pct"/>
          </w:tcPr>
          <w:p w14:paraId="7C3A6898"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JGI</w:t>
            </w:r>
          </w:p>
        </w:tc>
        <w:tc>
          <w:tcPr>
            <w:tcW w:w="943" w:type="pct"/>
          </w:tcPr>
          <w:p w14:paraId="67CB83F4"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H348</w:t>
            </w:r>
          </w:p>
        </w:tc>
        <w:tc>
          <w:tcPr>
            <w:tcW w:w="987" w:type="pct"/>
          </w:tcPr>
          <w:p w14:paraId="059227D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3312</w:t>
            </w:r>
          </w:p>
        </w:tc>
      </w:tr>
      <w:tr w:rsidR="00505152" w:rsidRPr="002541B6" w14:paraId="6D391A1F" w14:textId="77777777" w:rsidTr="00900C79">
        <w:tc>
          <w:tcPr>
            <w:tcW w:w="327" w:type="pct"/>
          </w:tcPr>
          <w:p w14:paraId="0F284D7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6</w:t>
            </w:r>
          </w:p>
        </w:tc>
        <w:tc>
          <w:tcPr>
            <w:tcW w:w="2011" w:type="pct"/>
          </w:tcPr>
          <w:p w14:paraId="1830C2D2"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Vittaforma corneae</w:t>
            </w:r>
          </w:p>
        </w:tc>
        <w:tc>
          <w:tcPr>
            <w:tcW w:w="732" w:type="pct"/>
          </w:tcPr>
          <w:p w14:paraId="21AEBE0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47BD77F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ATCC 50505</w:t>
            </w:r>
          </w:p>
        </w:tc>
        <w:tc>
          <w:tcPr>
            <w:tcW w:w="987" w:type="pct"/>
          </w:tcPr>
          <w:p w14:paraId="4AB06C57"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243</w:t>
            </w:r>
          </w:p>
        </w:tc>
      </w:tr>
      <w:tr w:rsidR="00505152" w:rsidRPr="002541B6" w14:paraId="521026A7" w14:textId="77777777" w:rsidTr="00900C79">
        <w:tc>
          <w:tcPr>
            <w:tcW w:w="327" w:type="pct"/>
          </w:tcPr>
          <w:p w14:paraId="42AC1345"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7</w:t>
            </w:r>
          </w:p>
        </w:tc>
        <w:tc>
          <w:tcPr>
            <w:tcW w:w="2011" w:type="pct"/>
          </w:tcPr>
          <w:p w14:paraId="5E6C0938"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Anncaliia algerae</w:t>
            </w:r>
          </w:p>
        </w:tc>
        <w:tc>
          <w:tcPr>
            <w:tcW w:w="732" w:type="pct"/>
          </w:tcPr>
          <w:p w14:paraId="71AA8A4C"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36888776"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PRA339</w:t>
            </w:r>
          </w:p>
        </w:tc>
        <w:tc>
          <w:tcPr>
            <w:tcW w:w="987" w:type="pct"/>
          </w:tcPr>
          <w:p w14:paraId="2EC18B77"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3576</w:t>
            </w:r>
          </w:p>
        </w:tc>
      </w:tr>
      <w:tr w:rsidR="00505152" w:rsidRPr="002541B6" w14:paraId="0329D8B7" w14:textId="77777777" w:rsidTr="00A403FC">
        <w:trPr>
          <w:trHeight w:val="67"/>
        </w:trPr>
        <w:tc>
          <w:tcPr>
            <w:tcW w:w="327" w:type="pct"/>
          </w:tcPr>
          <w:p w14:paraId="50A7A703"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8</w:t>
            </w:r>
          </w:p>
        </w:tc>
        <w:tc>
          <w:tcPr>
            <w:tcW w:w="2011" w:type="pct"/>
          </w:tcPr>
          <w:p w14:paraId="4ABF0FD5"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Antonospora locustae</w:t>
            </w:r>
          </w:p>
        </w:tc>
        <w:tc>
          <w:tcPr>
            <w:tcW w:w="732" w:type="pct"/>
          </w:tcPr>
          <w:p w14:paraId="1ECF2DE1"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JGI</w:t>
            </w:r>
          </w:p>
        </w:tc>
        <w:tc>
          <w:tcPr>
            <w:tcW w:w="943" w:type="pct"/>
          </w:tcPr>
          <w:p w14:paraId="0D1FDFDE"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HM-2013</w:t>
            </w:r>
          </w:p>
        </w:tc>
        <w:tc>
          <w:tcPr>
            <w:tcW w:w="987" w:type="pct"/>
          </w:tcPr>
          <w:p w14:paraId="1ADBF3EF"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191</w:t>
            </w:r>
          </w:p>
        </w:tc>
      </w:tr>
      <w:tr w:rsidR="00505152" w:rsidRPr="002541B6" w14:paraId="60B0B6E7" w14:textId="77777777" w:rsidTr="00900C79">
        <w:tc>
          <w:tcPr>
            <w:tcW w:w="327" w:type="pct"/>
          </w:tcPr>
          <w:p w14:paraId="776BA37E"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9</w:t>
            </w:r>
          </w:p>
        </w:tc>
        <w:tc>
          <w:tcPr>
            <w:tcW w:w="2011" w:type="pct"/>
          </w:tcPr>
          <w:p w14:paraId="776C0FC2"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Edhazardia aedis</w:t>
            </w:r>
          </w:p>
        </w:tc>
        <w:tc>
          <w:tcPr>
            <w:tcW w:w="732" w:type="pct"/>
          </w:tcPr>
          <w:p w14:paraId="07A5877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744B32DA"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USNM 41457</w:t>
            </w:r>
          </w:p>
        </w:tc>
        <w:tc>
          <w:tcPr>
            <w:tcW w:w="987" w:type="pct"/>
          </w:tcPr>
          <w:p w14:paraId="03EAC5BE"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4208</w:t>
            </w:r>
          </w:p>
        </w:tc>
      </w:tr>
      <w:tr w:rsidR="00505152" w:rsidRPr="002541B6" w14:paraId="5EB7CC5B" w14:textId="77777777" w:rsidTr="00900C79">
        <w:tc>
          <w:tcPr>
            <w:tcW w:w="327" w:type="pct"/>
          </w:tcPr>
          <w:p w14:paraId="7665B48D"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0</w:t>
            </w:r>
          </w:p>
        </w:tc>
        <w:tc>
          <w:tcPr>
            <w:tcW w:w="2011" w:type="pct"/>
          </w:tcPr>
          <w:p w14:paraId="36CC6FFF" w14:textId="5300CADB"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 xml:space="preserve">Vavraia culicis </w:t>
            </w:r>
            <w:r w:rsidRPr="002541B6">
              <w:rPr>
                <w:rFonts w:ascii="Calibri" w:hAnsi="Calibri" w:cs="Times"/>
                <w:iCs/>
                <w:color w:val="000000" w:themeColor="text1"/>
              </w:rPr>
              <w:t>subsp. floridensis</w:t>
            </w:r>
          </w:p>
        </w:tc>
        <w:tc>
          <w:tcPr>
            <w:tcW w:w="732" w:type="pct"/>
          </w:tcPr>
          <w:p w14:paraId="5BF15D55"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55965B9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 </w:t>
            </w:r>
          </w:p>
        </w:tc>
        <w:tc>
          <w:tcPr>
            <w:tcW w:w="987" w:type="pct"/>
          </w:tcPr>
          <w:p w14:paraId="0444CEA2"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775</w:t>
            </w:r>
          </w:p>
        </w:tc>
      </w:tr>
      <w:tr w:rsidR="00505152" w:rsidRPr="002541B6" w14:paraId="7562D842" w14:textId="77777777" w:rsidTr="00900C79">
        <w:tc>
          <w:tcPr>
            <w:tcW w:w="327" w:type="pct"/>
          </w:tcPr>
          <w:p w14:paraId="4C279F0B"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1</w:t>
            </w:r>
          </w:p>
        </w:tc>
        <w:tc>
          <w:tcPr>
            <w:tcW w:w="2011" w:type="pct"/>
          </w:tcPr>
          <w:p w14:paraId="270D36A0"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Nematocida parisii</w:t>
            </w:r>
          </w:p>
        </w:tc>
        <w:tc>
          <w:tcPr>
            <w:tcW w:w="732" w:type="pct"/>
          </w:tcPr>
          <w:p w14:paraId="40F5527F"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Broad Inst</w:t>
            </w:r>
          </w:p>
        </w:tc>
        <w:tc>
          <w:tcPr>
            <w:tcW w:w="943" w:type="pct"/>
          </w:tcPr>
          <w:p w14:paraId="1E6A98B9"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ERTm1</w:t>
            </w:r>
          </w:p>
        </w:tc>
        <w:tc>
          <w:tcPr>
            <w:tcW w:w="987" w:type="pct"/>
          </w:tcPr>
          <w:p w14:paraId="7A71A8BA" w14:textId="77777777" w:rsidR="00505152" w:rsidRPr="002541B6" w:rsidRDefault="00505152"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659</w:t>
            </w:r>
          </w:p>
        </w:tc>
      </w:tr>
    </w:tbl>
    <w:p w14:paraId="130471CA" w14:textId="77777777" w:rsidR="00505152" w:rsidRPr="002541B6" w:rsidRDefault="00505152" w:rsidP="00515665"/>
    <w:p w14:paraId="53629A33" w14:textId="19FA6DFC" w:rsidR="00727721" w:rsidRPr="002541B6" w:rsidRDefault="00727721" w:rsidP="00515665">
      <w:pPr>
        <w:pStyle w:val="Caption"/>
        <w:keepNext/>
      </w:pPr>
      <w:bookmarkStart w:id="39" w:name="_Ref381276164"/>
      <w:r w:rsidRPr="002541B6">
        <w:t xml:space="preserve">Table </w:t>
      </w:r>
      <w:r w:rsidR="0048194A" w:rsidRPr="002541B6">
        <w:fldChar w:fldCharType="begin"/>
      </w:r>
      <w:r w:rsidR="0048194A" w:rsidRPr="002541B6">
        <w:instrText xml:space="preserve"> STYLEREF 1 \s </w:instrText>
      </w:r>
      <w:r w:rsidR="0048194A" w:rsidRPr="002541B6">
        <w:fldChar w:fldCharType="separate"/>
      </w:r>
      <w:r w:rsidR="00515665" w:rsidRPr="002541B6">
        <w:rPr>
          <w:noProof/>
        </w:rPr>
        <w:t>A</w:t>
      </w:r>
      <w:r w:rsidR="0048194A" w:rsidRPr="002541B6">
        <w:fldChar w:fldCharType="end"/>
      </w:r>
      <w:r w:rsidR="0048194A" w:rsidRPr="002541B6">
        <w:noBreakHyphen/>
      </w:r>
      <w:r w:rsidR="0048194A" w:rsidRPr="002541B6">
        <w:fldChar w:fldCharType="begin"/>
      </w:r>
      <w:r w:rsidR="0048194A" w:rsidRPr="002541B6">
        <w:instrText xml:space="preserve"> SEQ Table \* ARABIC \s 1 </w:instrText>
      </w:r>
      <w:r w:rsidR="0048194A" w:rsidRPr="002541B6">
        <w:fldChar w:fldCharType="separate"/>
      </w:r>
      <w:r w:rsidR="00515665" w:rsidRPr="002541B6">
        <w:rPr>
          <w:noProof/>
        </w:rPr>
        <w:t>2</w:t>
      </w:r>
      <w:r w:rsidR="0048194A" w:rsidRPr="002541B6">
        <w:fldChar w:fldCharType="end"/>
      </w:r>
      <w:bookmarkEnd w:id="39"/>
      <w:r w:rsidR="008B7F04" w:rsidRPr="002541B6">
        <w:t>:</w:t>
      </w:r>
      <w:r w:rsidRPr="002541B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2541B6" w14:paraId="3EB15C80" w14:textId="77777777" w:rsidTr="00900C79">
        <w:tc>
          <w:tcPr>
            <w:tcW w:w="468" w:type="pct"/>
          </w:tcPr>
          <w:p w14:paraId="5B3E17A6"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o.</w:t>
            </w:r>
          </w:p>
        </w:tc>
        <w:tc>
          <w:tcPr>
            <w:tcW w:w="2071" w:type="pct"/>
          </w:tcPr>
          <w:p w14:paraId="781E23A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ame</w:t>
            </w:r>
          </w:p>
        </w:tc>
        <w:tc>
          <w:tcPr>
            <w:tcW w:w="449" w:type="pct"/>
          </w:tcPr>
          <w:p w14:paraId="374BB2A9"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o.</w:t>
            </w:r>
          </w:p>
        </w:tc>
        <w:tc>
          <w:tcPr>
            <w:tcW w:w="2012" w:type="pct"/>
          </w:tcPr>
          <w:p w14:paraId="6E11DF5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Name</w:t>
            </w:r>
          </w:p>
        </w:tc>
      </w:tr>
      <w:tr w:rsidR="00727721" w:rsidRPr="002541B6" w14:paraId="06A08C87" w14:textId="77777777" w:rsidTr="00900C79">
        <w:tc>
          <w:tcPr>
            <w:tcW w:w="468" w:type="pct"/>
          </w:tcPr>
          <w:p w14:paraId="3536835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w:t>
            </w:r>
          </w:p>
        </w:tc>
        <w:tc>
          <w:tcPr>
            <w:tcW w:w="2071" w:type="pct"/>
          </w:tcPr>
          <w:p w14:paraId="0758E56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S.pombe</w:t>
            </w:r>
          </w:p>
        </w:tc>
        <w:tc>
          <w:tcPr>
            <w:tcW w:w="449" w:type="pct"/>
          </w:tcPr>
          <w:p w14:paraId="7865DA50"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4</w:t>
            </w:r>
          </w:p>
        </w:tc>
        <w:tc>
          <w:tcPr>
            <w:tcW w:w="2012" w:type="pct"/>
          </w:tcPr>
          <w:p w14:paraId="767521D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M.brevicollis</w:t>
            </w:r>
          </w:p>
        </w:tc>
      </w:tr>
      <w:tr w:rsidR="00727721" w:rsidRPr="002541B6" w14:paraId="291E619C" w14:textId="77777777" w:rsidTr="00900C79">
        <w:tc>
          <w:tcPr>
            <w:tcW w:w="468" w:type="pct"/>
          </w:tcPr>
          <w:p w14:paraId="583BD2E9"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w:t>
            </w:r>
          </w:p>
        </w:tc>
        <w:tc>
          <w:tcPr>
            <w:tcW w:w="2071" w:type="pct"/>
          </w:tcPr>
          <w:p w14:paraId="0A171382"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C.albicans</w:t>
            </w:r>
          </w:p>
        </w:tc>
        <w:tc>
          <w:tcPr>
            <w:tcW w:w="449" w:type="pct"/>
          </w:tcPr>
          <w:p w14:paraId="3254140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5</w:t>
            </w:r>
          </w:p>
        </w:tc>
        <w:tc>
          <w:tcPr>
            <w:tcW w:w="2012" w:type="pct"/>
          </w:tcPr>
          <w:p w14:paraId="5E922EE8"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N.vectensis</w:t>
            </w:r>
          </w:p>
        </w:tc>
      </w:tr>
      <w:tr w:rsidR="00727721" w:rsidRPr="002541B6" w14:paraId="282FA4F1" w14:textId="77777777" w:rsidTr="00900C79">
        <w:tc>
          <w:tcPr>
            <w:tcW w:w="468" w:type="pct"/>
          </w:tcPr>
          <w:p w14:paraId="0D9363A9"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3</w:t>
            </w:r>
          </w:p>
        </w:tc>
        <w:tc>
          <w:tcPr>
            <w:tcW w:w="2071" w:type="pct"/>
          </w:tcPr>
          <w:p w14:paraId="6A62F088"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S.cerevisiae</w:t>
            </w:r>
          </w:p>
        </w:tc>
        <w:tc>
          <w:tcPr>
            <w:tcW w:w="449" w:type="pct"/>
          </w:tcPr>
          <w:p w14:paraId="70B27CB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6</w:t>
            </w:r>
          </w:p>
        </w:tc>
        <w:tc>
          <w:tcPr>
            <w:tcW w:w="2012" w:type="pct"/>
          </w:tcPr>
          <w:p w14:paraId="0A66E36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A.queenslandica</w:t>
            </w:r>
          </w:p>
        </w:tc>
      </w:tr>
      <w:tr w:rsidR="00727721" w:rsidRPr="002541B6" w14:paraId="77D6108F" w14:textId="77777777" w:rsidTr="00900C79">
        <w:tc>
          <w:tcPr>
            <w:tcW w:w="468" w:type="pct"/>
          </w:tcPr>
          <w:p w14:paraId="46D76AF2"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4</w:t>
            </w:r>
          </w:p>
        </w:tc>
        <w:tc>
          <w:tcPr>
            <w:tcW w:w="2071" w:type="pct"/>
          </w:tcPr>
          <w:p w14:paraId="512EA4FF"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N.crassa</w:t>
            </w:r>
          </w:p>
        </w:tc>
        <w:tc>
          <w:tcPr>
            <w:tcW w:w="449" w:type="pct"/>
          </w:tcPr>
          <w:p w14:paraId="057CB7BC"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7</w:t>
            </w:r>
          </w:p>
        </w:tc>
        <w:tc>
          <w:tcPr>
            <w:tcW w:w="2012" w:type="pct"/>
          </w:tcPr>
          <w:p w14:paraId="1CA16CC2"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C.owczarzaki</w:t>
            </w:r>
          </w:p>
        </w:tc>
      </w:tr>
      <w:tr w:rsidR="00727721" w:rsidRPr="002541B6" w14:paraId="68F43AED" w14:textId="77777777" w:rsidTr="00900C79">
        <w:tc>
          <w:tcPr>
            <w:tcW w:w="468" w:type="pct"/>
          </w:tcPr>
          <w:p w14:paraId="6A464617"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5</w:t>
            </w:r>
          </w:p>
        </w:tc>
        <w:tc>
          <w:tcPr>
            <w:tcW w:w="2071" w:type="pct"/>
          </w:tcPr>
          <w:p w14:paraId="24FBE235"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A.nidulans</w:t>
            </w:r>
          </w:p>
        </w:tc>
        <w:tc>
          <w:tcPr>
            <w:tcW w:w="449" w:type="pct"/>
          </w:tcPr>
          <w:p w14:paraId="6E21DCC6"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8</w:t>
            </w:r>
          </w:p>
        </w:tc>
        <w:tc>
          <w:tcPr>
            <w:tcW w:w="2012" w:type="pct"/>
          </w:tcPr>
          <w:p w14:paraId="241F89BF"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T.brucei</w:t>
            </w:r>
          </w:p>
        </w:tc>
      </w:tr>
      <w:tr w:rsidR="00727721" w:rsidRPr="002541B6" w14:paraId="674B12B5" w14:textId="77777777" w:rsidTr="00900C79">
        <w:tc>
          <w:tcPr>
            <w:tcW w:w="468" w:type="pct"/>
          </w:tcPr>
          <w:p w14:paraId="7C858E6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6</w:t>
            </w:r>
          </w:p>
        </w:tc>
        <w:tc>
          <w:tcPr>
            <w:tcW w:w="2071" w:type="pct"/>
          </w:tcPr>
          <w:p w14:paraId="2AB6073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L.bicolor</w:t>
            </w:r>
          </w:p>
        </w:tc>
        <w:tc>
          <w:tcPr>
            <w:tcW w:w="449" w:type="pct"/>
          </w:tcPr>
          <w:p w14:paraId="243FF9E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9</w:t>
            </w:r>
          </w:p>
        </w:tc>
        <w:tc>
          <w:tcPr>
            <w:tcW w:w="2012" w:type="pct"/>
          </w:tcPr>
          <w:p w14:paraId="45624DAF"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N.gruberi</w:t>
            </w:r>
          </w:p>
        </w:tc>
      </w:tr>
      <w:tr w:rsidR="00727721" w:rsidRPr="002541B6" w14:paraId="368E3F48" w14:textId="77777777" w:rsidTr="00900C79">
        <w:tc>
          <w:tcPr>
            <w:tcW w:w="468" w:type="pct"/>
          </w:tcPr>
          <w:p w14:paraId="46198551"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7</w:t>
            </w:r>
          </w:p>
        </w:tc>
        <w:tc>
          <w:tcPr>
            <w:tcW w:w="2071" w:type="pct"/>
          </w:tcPr>
          <w:p w14:paraId="5C1C4CE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P.graminis</w:t>
            </w:r>
          </w:p>
        </w:tc>
        <w:tc>
          <w:tcPr>
            <w:tcW w:w="449" w:type="pct"/>
          </w:tcPr>
          <w:p w14:paraId="44BF9AB4"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0</w:t>
            </w:r>
          </w:p>
        </w:tc>
        <w:tc>
          <w:tcPr>
            <w:tcW w:w="2012" w:type="pct"/>
          </w:tcPr>
          <w:p w14:paraId="059EC23D"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A.thaliana</w:t>
            </w:r>
          </w:p>
        </w:tc>
      </w:tr>
      <w:tr w:rsidR="00727721" w:rsidRPr="002541B6" w14:paraId="78FD34D3" w14:textId="77777777" w:rsidTr="00900C79">
        <w:tc>
          <w:tcPr>
            <w:tcW w:w="468" w:type="pct"/>
          </w:tcPr>
          <w:p w14:paraId="0A1E6B9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8</w:t>
            </w:r>
          </w:p>
        </w:tc>
        <w:tc>
          <w:tcPr>
            <w:tcW w:w="2071" w:type="pct"/>
          </w:tcPr>
          <w:p w14:paraId="4C11A5A4"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M.circinelloides</w:t>
            </w:r>
          </w:p>
        </w:tc>
        <w:tc>
          <w:tcPr>
            <w:tcW w:w="449" w:type="pct"/>
          </w:tcPr>
          <w:p w14:paraId="5C0C6A1B"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1</w:t>
            </w:r>
          </w:p>
        </w:tc>
        <w:tc>
          <w:tcPr>
            <w:tcW w:w="2012" w:type="pct"/>
          </w:tcPr>
          <w:p w14:paraId="634F6C5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C.reinharditii</w:t>
            </w:r>
          </w:p>
        </w:tc>
      </w:tr>
      <w:tr w:rsidR="00727721" w:rsidRPr="002541B6" w14:paraId="4E245130" w14:textId="77777777" w:rsidTr="00900C79">
        <w:tc>
          <w:tcPr>
            <w:tcW w:w="468" w:type="pct"/>
          </w:tcPr>
          <w:p w14:paraId="24E08B5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9</w:t>
            </w:r>
          </w:p>
        </w:tc>
        <w:tc>
          <w:tcPr>
            <w:tcW w:w="2071" w:type="pct"/>
          </w:tcPr>
          <w:p w14:paraId="554DAE9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R.oryzae</w:t>
            </w:r>
          </w:p>
        </w:tc>
        <w:tc>
          <w:tcPr>
            <w:tcW w:w="449" w:type="pct"/>
          </w:tcPr>
          <w:p w14:paraId="2030B778"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2</w:t>
            </w:r>
          </w:p>
        </w:tc>
        <w:tc>
          <w:tcPr>
            <w:tcW w:w="2012" w:type="pct"/>
          </w:tcPr>
          <w:p w14:paraId="07FB48CB"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P.sojae</w:t>
            </w:r>
          </w:p>
        </w:tc>
      </w:tr>
      <w:tr w:rsidR="00727721" w:rsidRPr="002541B6" w14:paraId="581E8354" w14:textId="77777777" w:rsidTr="00900C79">
        <w:tc>
          <w:tcPr>
            <w:tcW w:w="468" w:type="pct"/>
          </w:tcPr>
          <w:p w14:paraId="624B762D"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0</w:t>
            </w:r>
          </w:p>
        </w:tc>
        <w:tc>
          <w:tcPr>
            <w:tcW w:w="2071" w:type="pct"/>
          </w:tcPr>
          <w:p w14:paraId="04019117"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P.blakesleeanus</w:t>
            </w:r>
          </w:p>
        </w:tc>
        <w:tc>
          <w:tcPr>
            <w:tcW w:w="449" w:type="pct"/>
          </w:tcPr>
          <w:p w14:paraId="4B27D2A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3</w:t>
            </w:r>
          </w:p>
        </w:tc>
        <w:tc>
          <w:tcPr>
            <w:tcW w:w="2012" w:type="pct"/>
          </w:tcPr>
          <w:p w14:paraId="51CA474F"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C.hominis</w:t>
            </w:r>
          </w:p>
        </w:tc>
      </w:tr>
      <w:tr w:rsidR="00727721" w:rsidRPr="002541B6" w14:paraId="3FA4DA09" w14:textId="77777777" w:rsidTr="00900C79">
        <w:tc>
          <w:tcPr>
            <w:tcW w:w="468" w:type="pct"/>
          </w:tcPr>
          <w:p w14:paraId="25A1215B"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1</w:t>
            </w:r>
          </w:p>
        </w:tc>
        <w:tc>
          <w:tcPr>
            <w:tcW w:w="2071" w:type="pct"/>
          </w:tcPr>
          <w:p w14:paraId="318972DB"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B.dendrobatidis</w:t>
            </w:r>
          </w:p>
        </w:tc>
        <w:tc>
          <w:tcPr>
            <w:tcW w:w="449" w:type="pct"/>
          </w:tcPr>
          <w:p w14:paraId="01080A6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24</w:t>
            </w:r>
          </w:p>
        </w:tc>
        <w:tc>
          <w:tcPr>
            <w:tcW w:w="2012" w:type="pct"/>
          </w:tcPr>
          <w:p w14:paraId="2C832EBD"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P.falciparum</w:t>
            </w:r>
          </w:p>
        </w:tc>
      </w:tr>
      <w:tr w:rsidR="00727721" w:rsidRPr="002541B6" w14:paraId="184B6852" w14:textId="77777777" w:rsidTr="00900C79">
        <w:tc>
          <w:tcPr>
            <w:tcW w:w="468" w:type="pct"/>
          </w:tcPr>
          <w:p w14:paraId="324D544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2</w:t>
            </w:r>
          </w:p>
        </w:tc>
        <w:tc>
          <w:tcPr>
            <w:tcW w:w="2071" w:type="pct"/>
          </w:tcPr>
          <w:p w14:paraId="5BA761E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S.punctatus</w:t>
            </w:r>
          </w:p>
        </w:tc>
        <w:tc>
          <w:tcPr>
            <w:tcW w:w="449" w:type="pct"/>
          </w:tcPr>
          <w:p w14:paraId="3F642F57"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 </w:t>
            </w:r>
          </w:p>
        </w:tc>
        <w:tc>
          <w:tcPr>
            <w:tcW w:w="2012" w:type="pct"/>
          </w:tcPr>
          <w:p w14:paraId="0178F49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 </w:t>
            </w:r>
          </w:p>
        </w:tc>
      </w:tr>
      <w:tr w:rsidR="00727721" w:rsidRPr="002541B6" w14:paraId="2F550CA5" w14:textId="77777777" w:rsidTr="00900C79">
        <w:tc>
          <w:tcPr>
            <w:tcW w:w="468" w:type="pct"/>
          </w:tcPr>
          <w:p w14:paraId="1FEDDF1E"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13</w:t>
            </w:r>
          </w:p>
        </w:tc>
        <w:tc>
          <w:tcPr>
            <w:tcW w:w="2071" w:type="pct"/>
          </w:tcPr>
          <w:p w14:paraId="03955243"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i/>
                <w:iCs/>
                <w:color w:val="000000" w:themeColor="text1"/>
              </w:rPr>
              <w:t>R.allomyces               </w:t>
            </w:r>
          </w:p>
        </w:tc>
        <w:tc>
          <w:tcPr>
            <w:tcW w:w="449" w:type="pct"/>
          </w:tcPr>
          <w:p w14:paraId="128193B2"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r w:rsidRPr="002541B6">
              <w:rPr>
                <w:rFonts w:ascii="Calibri" w:hAnsi="Calibri" w:cs="Times"/>
                <w:color w:val="000000" w:themeColor="text1"/>
              </w:rPr>
              <w:t> </w:t>
            </w:r>
          </w:p>
        </w:tc>
        <w:tc>
          <w:tcPr>
            <w:tcW w:w="2012" w:type="pct"/>
          </w:tcPr>
          <w:p w14:paraId="100BCA1A" w14:textId="77777777" w:rsidR="00727721" w:rsidRPr="002541B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2541B6" w:rsidRDefault="00727721" w:rsidP="00515665"/>
    <w:p w14:paraId="5A8B783F" w14:textId="071637B4" w:rsidR="00900C79" w:rsidRPr="002541B6" w:rsidRDefault="00900C79" w:rsidP="00515665">
      <w:pPr>
        <w:pStyle w:val="Caption"/>
        <w:keepNext/>
      </w:pPr>
      <w:r w:rsidRPr="002541B6">
        <w:t xml:space="preserve">Table </w:t>
      </w:r>
      <w:r w:rsidR="0048194A" w:rsidRPr="002541B6">
        <w:fldChar w:fldCharType="begin"/>
      </w:r>
      <w:r w:rsidR="0048194A" w:rsidRPr="002541B6">
        <w:instrText xml:space="preserve"> STYLEREF 1 \s </w:instrText>
      </w:r>
      <w:r w:rsidR="0048194A" w:rsidRPr="002541B6">
        <w:fldChar w:fldCharType="separate"/>
      </w:r>
      <w:r w:rsidR="00515665" w:rsidRPr="002541B6">
        <w:rPr>
          <w:noProof/>
        </w:rPr>
        <w:t>A</w:t>
      </w:r>
      <w:r w:rsidR="0048194A" w:rsidRPr="002541B6">
        <w:fldChar w:fldCharType="end"/>
      </w:r>
      <w:r w:rsidR="0048194A" w:rsidRPr="002541B6">
        <w:noBreakHyphen/>
      </w:r>
      <w:r w:rsidR="0048194A" w:rsidRPr="002541B6">
        <w:fldChar w:fldCharType="begin"/>
      </w:r>
      <w:r w:rsidR="0048194A" w:rsidRPr="002541B6">
        <w:instrText xml:space="preserve"> SEQ Table \* ARABIC \s 1 </w:instrText>
      </w:r>
      <w:r w:rsidR="0048194A" w:rsidRPr="002541B6">
        <w:fldChar w:fldCharType="separate"/>
      </w:r>
      <w:r w:rsidR="00515665" w:rsidRPr="002541B6">
        <w:rPr>
          <w:noProof/>
        </w:rPr>
        <w:t>3</w:t>
      </w:r>
      <w:r w:rsidR="0048194A" w:rsidRPr="002541B6">
        <w:fldChar w:fldCharType="end"/>
      </w:r>
      <w:r w:rsidR="008B7F04" w:rsidRPr="002541B6">
        <w:t>:</w:t>
      </w:r>
      <w:r w:rsidRPr="002541B6">
        <w:t xml:space="preserve"> Mean length of orthologous and orphan proteins in 11 Microsporidia.</w:t>
      </w:r>
      <w:r w:rsidR="00A12A23" w:rsidRPr="002541B6">
        <w:t xml:space="preserve"> We used Wilcoxon-Mann-Whitney U-Test to compare the length of those two protein groups.</w:t>
      </w:r>
      <w:r w:rsidRPr="002541B6">
        <w:t xml:space="preserve"> </w:t>
      </w:r>
      <w:r w:rsidR="00D04173" w:rsidRPr="002541B6">
        <w:t>P-value is less then 0.05 meaning that the length of orthologous proteins are significant different to the one of orphan proteins.</w:t>
      </w:r>
      <w:r w:rsidR="00A12A23" w:rsidRPr="002541B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2541B6" w14:paraId="538A4B33" w14:textId="77777777" w:rsidTr="002E4524">
        <w:trPr>
          <w:trHeight w:val="64"/>
        </w:trPr>
        <w:tc>
          <w:tcPr>
            <w:tcW w:w="822" w:type="pct"/>
            <w:hideMark/>
          </w:tcPr>
          <w:p w14:paraId="2BBE24C8" w14:textId="77777777" w:rsidR="00900C79" w:rsidRPr="002541B6" w:rsidRDefault="00900C79" w:rsidP="00515665">
            <w:pPr>
              <w:rPr>
                <w:rFonts w:ascii="Times" w:hAnsi="Times" w:cs="Times New Roman"/>
              </w:rPr>
            </w:pPr>
            <w:r w:rsidRPr="002541B6">
              <w:rPr>
                <w:rFonts w:ascii="Calibri" w:hAnsi="Calibri" w:cs="Times New Roman"/>
                <w:color w:val="000000"/>
              </w:rPr>
              <w:t>Taxon</w:t>
            </w:r>
          </w:p>
        </w:tc>
        <w:tc>
          <w:tcPr>
            <w:tcW w:w="2069" w:type="pct"/>
            <w:hideMark/>
          </w:tcPr>
          <w:p w14:paraId="6967EB6D" w14:textId="135BF084" w:rsidR="00900C79" w:rsidRPr="002541B6" w:rsidRDefault="00900C79" w:rsidP="00515665">
            <w:pPr>
              <w:rPr>
                <w:rFonts w:ascii="Times" w:hAnsi="Times" w:cs="Times New Roman"/>
              </w:rPr>
            </w:pPr>
            <w:r w:rsidRPr="002541B6">
              <w:rPr>
                <w:rFonts w:ascii="Calibri" w:hAnsi="Calibri" w:cs="Times New Roman"/>
                <w:color w:val="000000"/>
              </w:rPr>
              <w:t>Mean length of orthologous proteins</w:t>
            </w:r>
          </w:p>
        </w:tc>
        <w:tc>
          <w:tcPr>
            <w:tcW w:w="1393" w:type="pct"/>
            <w:hideMark/>
          </w:tcPr>
          <w:p w14:paraId="1F822E68" w14:textId="6630B248" w:rsidR="00900C79" w:rsidRPr="002541B6" w:rsidRDefault="00900C79" w:rsidP="00515665">
            <w:pPr>
              <w:rPr>
                <w:rFonts w:ascii="Times" w:hAnsi="Times" w:cs="Times New Roman"/>
              </w:rPr>
            </w:pPr>
            <w:r w:rsidRPr="002541B6">
              <w:rPr>
                <w:rFonts w:ascii="Calibri" w:hAnsi="Calibri" w:cs="Times New Roman"/>
                <w:color w:val="000000"/>
              </w:rPr>
              <w:t>Mean length of orphans</w:t>
            </w:r>
          </w:p>
        </w:tc>
        <w:tc>
          <w:tcPr>
            <w:tcW w:w="716" w:type="pct"/>
            <w:hideMark/>
          </w:tcPr>
          <w:p w14:paraId="603B070C" w14:textId="77777777" w:rsidR="00900C79" w:rsidRPr="002541B6" w:rsidRDefault="00900C79" w:rsidP="00515665">
            <w:pPr>
              <w:rPr>
                <w:rFonts w:ascii="Times" w:hAnsi="Times" w:cs="Times New Roman"/>
              </w:rPr>
            </w:pPr>
            <w:r w:rsidRPr="002541B6">
              <w:rPr>
                <w:rFonts w:ascii="Calibri" w:hAnsi="Calibri" w:cs="Times New Roman"/>
                <w:color w:val="000000"/>
              </w:rPr>
              <w:t>P_value</w:t>
            </w:r>
          </w:p>
        </w:tc>
      </w:tr>
      <w:tr w:rsidR="00900C79" w:rsidRPr="002541B6" w14:paraId="36B3A5C1" w14:textId="77777777" w:rsidTr="002E4524">
        <w:trPr>
          <w:trHeight w:val="64"/>
        </w:trPr>
        <w:tc>
          <w:tcPr>
            <w:tcW w:w="822" w:type="pct"/>
            <w:hideMark/>
          </w:tcPr>
          <w:p w14:paraId="7B73B652" w14:textId="77777777" w:rsidR="00900C79" w:rsidRPr="002541B6" w:rsidRDefault="00900C79" w:rsidP="00515665">
            <w:pPr>
              <w:rPr>
                <w:rFonts w:ascii="Times" w:hAnsi="Times" w:cs="Times New Roman"/>
              </w:rPr>
            </w:pPr>
            <w:r w:rsidRPr="002541B6">
              <w:rPr>
                <w:rFonts w:ascii="Calibri" w:hAnsi="Calibri" w:cs="Times New Roman"/>
                <w:iCs/>
                <w:color w:val="000000"/>
              </w:rPr>
              <w:t>E.hellem</w:t>
            </w:r>
          </w:p>
        </w:tc>
        <w:tc>
          <w:tcPr>
            <w:tcW w:w="2069" w:type="pct"/>
            <w:hideMark/>
          </w:tcPr>
          <w:p w14:paraId="21265CFB" w14:textId="77777777" w:rsidR="00900C79" w:rsidRPr="002541B6" w:rsidRDefault="00900C79" w:rsidP="00515665">
            <w:pPr>
              <w:rPr>
                <w:rFonts w:ascii="Times" w:hAnsi="Times" w:cs="Times New Roman"/>
              </w:rPr>
            </w:pPr>
            <w:r w:rsidRPr="002541B6">
              <w:rPr>
                <w:rFonts w:ascii="Calibri" w:hAnsi="Calibri" w:cs="Times New Roman"/>
                <w:iCs/>
                <w:color w:val="000000"/>
              </w:rPr>
              <w:t>358,507</w:t>
            </w:r>
          </w:p>
        </w:tc>
        <w:tc>
          <w:tcPr>
            <w:tcW w:w="1393" w:type="pct"/>
            <w:hideMark/>
          </w:tcPr>
          <w:p w14:paraId="57C9BFF4" w14:textId="77777777" w:rsidR="00900C79" w:rsidRPr="002541B6" w:rsidRDefault="00900C79" w:rsidP="00515665">
            <w:pPr>
              <w:rPr>
                <w:rFonts w:ascii="Times" w:hAnsi="Times" w:cs="Times New Roman"/>
              </w:rPr>
            </w:pPr>
            <w:r w:rsidRPr="002541B6">
              <w:rPr>
                <w:rFonts w:ascii="Calibri" w:hAnsi="Calibri" w:cs="Times New Roman"/>
                <w:iCs/>
                <w:color w:val="000000"/>
              </w:rPr>
              <w:t>305,250</w:t>
            </w:r>
          </w:p>
        </w:tc>
        <w:tc>
          <w:tcPr>
            <w:tcW w:w="716" w:type="pct"/>
            <w:hideMark/>
          </w:tcPr>
          <w:p w14:paraId="71D5EB60" w14:textId="77777777" w:rsidR="00900C79" w:rsidRPr="002541B6" w:rsidRDefault="00900C79" w:rsidP="00515665">
            <w:pPr>
              <w:rPr>
                <w:rFonts w:ascii="Times" w:hAnsi="Times" w:cs="Times New Roman"/>
              </w:rPr>
            </w:pPr>
            <w:r w:rsidRPr="002541B6">
              <w:rPr>
                <w:rFonts w:ascii="Calibri" w:hAnsi="Calibri" w:cs="Times New Roman"/>
                <w:iCs/>
                <w:color w:val="000000"/>
              </w:rPr>
              <w:t>0,1966</w:t>
            </w:r>
          </w:p>
        </w:tc>
      </w:tr>
      <w:tr w:rsidR="00900C79" w:rsidRPr="002541B6" w14:paraId="21875E42" w14:textId="77777777" w:rsidTr="002E4524">
        <w:trPr>
          <w:trHeight w:val="64"/>
        </w:trPr>
        <w:tc>
          <w:tcPr>
            <w:tcW w:w="822" w:type="pct"/>
            <w:hideMark/>
          </w:tcPr>
          <w:p w14:paraId="24EABBE6" w14:textId="77777777" w:rsidR="00900C79" w:rsidRPr="002541B6" w:rsidRDefault="00900C79" w:rsidP="00515665">
            <w:pPr>
              <w:rPr>
                <w:rFonts w:ascii="Times" w:hAnsi="Times" w:cs="Times New Roman"/>
              </w:rPr>
            </w:pPr>
            <w:r w:rsidRPr="002541B6">
              <w:rPr>
                <w:rFonts w:ascii="Calibri" w:hAnsi="Calibri" w:cs="Times New Roman"/>
                <w:color w:val="000000"/>
              </w:rPr>
              <w:t>E.intestinallis</w:t>
            </w:r>
          </w:p>
        </w:tc>
        <w:tc>
          <w:tcPr>
            <w:tcW w:w="2069" w:type="pct"/>
            <w:hideMark/>
          </w:tcPr>
          <w:p w14:paraId="5C3737C7" w14:textId="77777777" w:rsidR="00900C79" w:rsidRPr="002541B6" w:rsidRDefault="00900C79" w:rsidP="00515665">
            <w:pPr>
              <w:rPr>
                <w:rFonts w:ascii="Times" w:hAnsi="Times" w:cs="Times New Roman"/>
              </w:rPr>
            </w:pPr>
            <w:r w:rsidRPr="002541B6">
              <w:rPr>
                <w:rFonts w:ascii="Calibri" w:hAnsi="Calibri" w:cs="Times New Roman"/>
                <w:color w:val="000000"/>
              </w:rPr>
              <w:t>358,931</w:t>
            </w:r>
          </w:p>
        </w:tc>
        <w:tc>
          <w:tcPr>
            <w:tcW w:w="1393" w:type="pct"/>
            <w:hideMark/>
          </w:tcPr>
          <w:p w14:paraId="4D63A33C" w14:textId="77777777" w:rsidR="00900C79" w:rsidRPr="002541B6" w:rsidRDefault="00900C79" w:rsidP="00515665">
            <w:pPr>
              <w:rPr>
                <w:rFonts w:ascii="Times" w:hAnsi="Times" w:cs="Times New Roman"/>
              </w:rPr>
            </w:pPr>
            <w:r w:rsidRPr="002541B6">
              <w:rPr>
                <w:rFonts w:ascii="Calibri" w:hAnsi="Calibri" w:cs="Times New Roman"/>
                <w:color w:val="000000"/>
              </w:rPr>
              <w:t>174,630</w:t>
            </w:r>
          </w:p>
        </w:tc>
        <w:tc>
          <w:tcPr>
            <w:tcW w:w="716" w:type="pct"/>
            <w:hideMark/>
          </w:tcPr>
          <w:p w14:paraId="027A1BC1" w14:textId="77777777" w:rsidR="00900C79" w:rsidRPr="002541B6" w:rsidRDefault="00900C79" w:rsidP="00515665">
            <w:pPr>
              <w:rPr>
                <w:rFonts w:ascii="Times" w:hAnsi="Times" w:cs="Times New Roman"/>
              </w:rPr>
            </w:pPr>
            <w:r w:rsidRPr="002541B6">
              <w:rPr>
                <w:rFonts w:ascii="Calibri" w:hAnsi="Calibri" w:cs="Times New Roman"/>
                <w:color w:val="000000"/>
              </w:rPr>
              <w:t>9,11E-07</w:t>
            </w:r>
          </w:p>
        </w:tc>
      </w:tr>
      <w:tr w:rsidR="00900C79" w:rsidRPr="002541B6" w14:paraId="2C056F72" w14:textId="77777777" w:rsidTr="002E4524">
        <w:trPr>
          <w:trHeight w:val="64"/>
        </w:trPr>
        <w:tc>
          <w:tcPr>
            <w:tcW w:w="822" w:type="pct"/>
            <w:hideMark/>
          </w:tcPr>
          <w:p w14:paraId="6137C4B9" w14:textId="77777777" w:rsidR="00900C79" w:rsidRPr="002541B6" w:rsidRDefault="00900C79" w:rsidP="00515665">
            <w:pPr>
              <w:rPr>
                <w:rFonts w:ascii="Times" w:hAnsi="Times" w:cs="Times New Roman"/>
              </w:rPr>
            </w:pPr>
            <w:r w:rsidRPr="002541B6">
              <w:rPr>
                <w:rFonts w:ascii="Calibri" w:hAnsi="Calibri" w:cs="Times New Roman"/>
                <w:color w:val="000000"/>
              </w:rPr>
              <w:t>E.cuniculi</w:t>
            </w:r>
          </w:p>
        </w:tc>
        <w:tc>
          <w:tcPr>
            <w:tcW w:w="2069" w:type="pct"/>
            <w:hideMark/>
          </w:tcPr>
          <w:p w14:paraId="3382C746" w14:textId="77777777" w:rsidR="00900C79" w:rsidRPr="002541B6" w:rsidRDefault="00900C79" w:rsidP="00515665">
            <w:pPr>
              <w:rPr>
                <w:rFonts w:ascii="Times" w:hAnsi="Times" w:cs="Times New Roman"/>
              </w:rPr>
            </w:pPr>
            <w:r w:rsidRPr="002541B6">
              <w:rPr>
                <w:rFonts w:ascii="Calibri" w:hAnsi="Calibri" w:cs="Times New Roman"/>
                <w:color w:val="000000"/>
              </w:rPr>
              <w:t>368,688</w:t>
            </w:r>
          </w:p>
        </w:tc>
        <w:tc>
          <w:tcPr>
            <w:tcW w:w="1393" w:type="pct"/>
            <w:hideMark/>
          </w:tcPr>
          <w:p w14:paraId="3B2388A5" w14:textId="77777777" w:rsidR="00900C79" w:rsidRPr="002541B6" w:rsidRDefault="00900C79" w:rsidP="00515665">
            <w:pPr>
              <w:rPr>
                <w:rFonts w:ascii="Times" w:hAnsi="Times" w:cs="Times New Roman"/>
              </w:rPr>
            </w:pPr>
            <w:r w:rsidRPr="002541B6">
              <w:rPr>
                <w:rFonts w:ascii="Calibri" w:hAnsi="Calibri" w:cs="Times New Roman"/>
                <w:color w:val="000000"/>
              </w:rPr>
              <w:t>187,100</w:t>
            </w:r>
          </w:p>
        </w:tc>
        <w:tc>
          <w:tcPr>
            <w:tcW w:w="716" w:type="pct"/>
            <w:hideMark/>
          </w:tcPr>
          <w:p w14:paraId="5D3DEEF7" w14:textId="77777777" w:rsidR="00900C79" w:rsidRPr="002541B6" w:rsidRDefault="00900C79" w:rsidP="00515665">
            <w:pPr>
              <w:rPr>
                <w:rFonts w:ascii="Times" w:hAnsi="Times" w:cs="Times New Roman"/>
              </w:rPr>
            </w:pPr>
            <w:r w:rsidRPr="002541B6">
              <w:rPr>
                <w:rFonts w:ascii="Calibri" w:hAnsi="Calibri" w:cs="Times New Roman"/>
                <w:color w:val="000000"/>
              </w:rPr>
              <w:t>1,14E-10</w:t>
            </w:r>
          </w:p>
        </w:tc>
      </w:tr>
      <w:tr w:rsidR="00900C79" w:rsidRPr="002541B6" w14:paraId="1B7EC45E" w14:textId="77777777" w:rsidTr="002E4524">
        <w:trPr>
          <w:trHeight w:val="64"/>
        </w:trPr>
        <w:tc>
          <w:tcPr>
            <w:tcW w:w="822" w:type="pct"/>
            <w:hideMark/>
          </w:tcPr>
          <w:p w14:paraId="67912999" w14:textId="77777777" w:rsidR="00900C79" w:rsidRPr="002541B6" w:rsidRDefault="00900C79" w:rsidP="00515665">
            <w:pPr>
              <w:rPr>
                <w:rFonts w:ascii="Times" w:hAnsi="Times" w:cs="Times New Roman"/>
              </w:rPr>
            </w:pPr>
            <w:r w:rsidRPr="002541B6">
              <w:rPr>
                <w:rFonts w:ascii="Calibri" w:hAnsi="Calibri" w:cs="Times New Roman"/>
                <w:color w:val="000000"/>
              </w:rPr>
              <w:t>N.ceranae</w:t>
            </w:r>
          </w:p>
        </w:tc>
        <w:tc>
          <w:tcPr>
            <w:tcW w:w="2069" w:type="pct"/>
            <w:hideMark/>
          </w:tcPr>
          <w:p w14:paraId="46F5D3D5" w14:textId="77777777" w:rsidR="00900C79" w:rsidRPr="002541B6" w:rsidRDefault="00900C79" w:rsidP="00515665">
            <w:pPr>
              <w:rPr>
                <w:rFonts w:ascii="Times" w:hAnsi="Times" w:cs="Times New Roman"/>
              </w:rPr>
            </w:pPr>
            <w:r w:rsidRPr="002541B6">
              <w:rPr>
                <w:rFonts w:ascii="Calibri" w:hAnsi="Calibri" w:cs="Times New Roman"/>
                <w:color w:val="000000"/>
              </w:rPr>
              <w:t>339,184</w:t>
            </w:r>
          </w:p>
        </w:tc>
        <w:tc>
          <w:tcPr>
            <w:tcW w:w="1393" w:type="pct"/>
            <w:hideMark/>
          </w:tcPr>
          <w:p w14:paraId="5FCC78E1" w14:textId="77777777" w:rsidR="00900C79" w:rsidRPr="002541B6" w:rsidRDefault="00900C79" w:rsidP="00515665">
            <w:pPr>
              <w:rPr>
                <w:rFonts w:ascii="Times" w:hAnsi="Times" w:cs="Times New Roman"/>
              </w:rPr>
            </w:pPr>
            <w:r w:rsidRPr="002541B6">
              <w:rPr>
                <w:rFonts w:ascii="Calibri" w:hAnsi="Calibri" w:cs="Times New Roman"/>
                <w:color w:val="000000"/>
              </w:rPr>
              <w:t>279,514</w:t>
            </w:r>
          </w:p>
        </w:tc>
        <w:tc>
          <w:tcPr>
            <w:tcW w:w="716" w:type="pct"/>
            <w:hideMark/>
          </w:tcPr>
          <w:p w14:paraId="42463C29" w14:textId="77777777" w:rsidR="00900C79" w:rsidRPr="002541B6" w:rsidRDefault="00900C79" w:rsidP="00515665">
            <w:pPr>
              <w:rPr>
                <w:rFonts w:ascii="Times" w:hAnsi="Times" w:cs="Times New Roman"/>
              </w:rPr>
            </w:pPr>
            <w:r w:rsidRPr="002541B6">
              <w:rPr>
                <w:rFonts w:ascii="Calibri" w:hAnsi="Calibri" w:cs="Times New Roman"/>
                <w:color w:val="000000"/>
              </w:rPr>
              <w:t>2,32E-09</w:t>
            </w:r>
          </w:p>
        </w:tc>
      </w:tr>
      <w:tr w:rsidR="00900C79" w:rsidRPr="002541B6" w14:paraId="6C737E00" w14:textId="77777777" w:rsidTr="002E4524">
        <w:trPr>
          <w:trHeight w:val="64"/>
        </w:trPr>
        <w:tc>
          <w:tcPr>
            <w:tcW w:w="822" w:type="pct"/>
            <w:hideMark/>
          </w:tcPr>
          <w:p w14:paraId="69400AF6" w14:textId="77777777" w:rsidR="00900C79" w:rsidRPr="002541B6" w:rsidRDefault="00900C79" w:rsidP="00515665">
            <w:pPr>
              <w:rPr>
                <w:rFonts w:ascii="Times" w:hAnsi="Times" w:cs="Times New Roman"/>
              </w:rPr>
            </w:pPr>
            <w:r w:rsidRPr="002541B6">
              <w:rPr>
                <w:rFonts w:ascii="Calibri" w:hAnsi="Calibri" w:cs="Times New Roman"/>
                <w:color w:val="000000"/>
              </w:rPr>
              <w:t>E.bieneusi</w:t>
            </w:r>
          </w:p>
        </w:tc>
        <w:tc>
          <w:tcPr>
            <w:tcW w:w="2069" w:type="pct"/>
            <w:hideMark/>
          </w:tcPr>
          <w:p w14:paraId="58F15DC7" w14:textId="77777777" w:rsidR="00900C79" w:rsidRPr="002541B6" w:rsidRDefault="00900C79" w:rsidP="00515665">
            <w:pPr>
              <w:rPr>
                <w:rFonts w:ascii="Times" w:hAnsi="Times" w:cs="Times New Roman"/>
              </w:rPr>
            </w:pPr>
            <w:r w:rsidRPr="002541B6">
              <w:rPr>
                <w:rFonts w:ascii="Calibri" w:hAnsi="Calibri" w:cs="Times New Roman"/>
                <w:color w:val="000000"/>
              </w:rPr>
              <w:t>274,151</w:t>
            </w:r>
          </w:p>
        </w:tc>
        <w:tc>
          <w:tcPr>
            <w:tcW w:w="1393" w:type="pct"/>
            <w:hideMark/>
          </w:tcPr>
          <w:p w14:paraId="3EA7700A" w14:textId="77777777" w:rsidR="00900C79" w:rsidRPr="002541B6" w:rsidRDefault="00900C79" w:rsidP="00515665">
            <w:pPr>
              <w:rPr>
                <w:rFonts w:ascii="Times" w:hAnsi="Times" w:cs="Times New Roman"/>
              </w:rPr>
            </w:pPr>
            <w:r w:rsidRPr="002541B6">
              <w:rPr>
                <w:rFonts w:ascii="Calibri" w:hAnsi="Calibri" w:cs="Times New Roman"/>
                <w:color w:val="000000"/>
              </w:rPr>
              <w:t>182,634</w:t>
            </w:r>
          </w:p>
        </w:tc>
        <w:tc>
          <w:tcPr>
            <w:tcW w:w="716" w:type="pct"/>
            <w:hideMark/>
          </w:tcPr>
          <w:p w14:paraId="3881F3D1"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r w:rsidR="00900C79" w:rsidRPr="002541B6" w14:paraId="3DA8586D" w14:textId="77777777" w:rsidTr="002E4524">
        <w:trPr>
          <w:trHeight w:val="64"/>
        </w:trPr>
        <w:tc>
          <w:tcPr>
            <w:tcW w:w="822" w:type="pct"/>
            <w:hideMark/>
          </w:tcPr>
          <w:p w14:paraId="25B5C77A" w14:textId="77777777" w:rsidR="00900C79" w:rsidRPr="002541B6" w:rsidRDefault="00900C79" w:rsidP="00515665">
            <w:pPr>
              <w:rPr>
                <w:rFonts w:ascii="Times" w:hAnsi="Times" w:cs="Times New Roman"/>
              </w:rPr>
            </w:pPr>
            <w:r w:rsidRPr="002541B6">
              <w:rPr>
                <w:rFonts w:ascii="Calibri" w:hAnsi="Calibri" w:cs="Times New Roman"/>
                <w:color w:val="000000"/>
              </w:rPr>
              <w:lastRenderedPageBreak/>
              <w:t>V.corneae</w:t>
            </w:r>
          </w:p>
        </w:tc>
        <w:tc>
          <w:tcPr>
            <w:tcW w:w="2069" w:type="pct"/>
            <w:hideMark/>
          </w:tcPr>
          <w:p w14:paraId="49B2685D" w14:textId="77777777" w:rsidR="00900C79" w:rsidRPr="002541B6" w:rsidRDefault="00900C79" w:rsidP="00515665">
            <w:pPr>
              <w:rPr>
                <w:rFonts w:ascii="Times" w:hAnsi="Times" w:cs="Times New Roman"/>
              </w:rPr>
            </w:pPr>
            <w:r w:rsidRPr="002541B6">
              <w:rPr>
                <w:rFonts w:ascii="Calibri" w:hAnsi="Calibri" w:cs="Times New Roman"/>
                <w:color w:val="000000"/>
              </w:rPr>
              <w:t>330,872</w:t>
            </w:r>
          </w:p>
        </w:tc>
        <w:tc>
          <w:tcPr>
            <w:tcW w:w="1393" w:type="pct"/>
            <w:hideMark/>
          </w:tcPr>
          <w:p w14:paraId="5C5A97D8" w14:textId="77777777" w:rsidR="00900C79" w:rsidRPr="002541B6" w:rsidRDefault="00900C79" w:rsidP="00515665">
            <w:pPr>
              <w:rPr>
                <w:rFonts w:ascii="Times" w:hAnsi="Times" w:cs="Times New Roman"/>
              </w:rPr>
            </w:pPr>
            <w:r w:rsidRPr="002541B6">
              <w:rPr>
                <w:rFonts w:ascii="Calibri" w:hAnsi="Calibri" w:cs="Times New Roman"/>
                <w:color w:val="000000"/>
              </w:rPr>
              <w:t>283,743</w:t>
            </w:r>
          </w:p>
        </w:tc>
        <w:tc>
          <w:tcPr>
            <w:tcW w:w="716" w:type="pct"/>
            <w:hideMark/>
          </w:tcPr>
          <w:p w14:paraId="1A800E11" w14:textId="77777777" w:rsidR="00900C79" w:rsidRPr="002541B6" w:rsidRDefault="00900C79" w:rsidP="00515665">
            <w:pPr>
              <w:rPr>
                <w:rFonts w:ascii="Times" w:hAnsi="Times" w:cs="Times New Roman"/>
              </w:rPr>
            </w:pPr>
            <w:r w:rsidRPr="002541B6">
              <w:rPr>
                <w:rFonts w:ascii="Calibri" w:hAnsi="Calibri" w:cs="Times New Roman"/>
                <w:color w:val="000000"/>
              </w:rPr>
              <w:t>5,05E-08</w:t>
            </w:r>
          </w:p>
        </w:tc>
      </w:tr>
      <w:tr w:rsidR="00900C79" w:rsidRPr="002541B6" w14:paraId="02F06415" w14:textId="77777777" w:rsidTr="002E4524">
        <w:trPr>
          <w:trHeight w:val="64"/>
        </w:trPr>
        <w:tc>
          <w:tcPr>
            <w:tcW w:w="822" w:type="pct"/>
            <w:hideMark/>
          </w:tcPr>
          <w:p w14:paraId="7E55148D" w14:textId="77777777" w:rsidR="00900C79" w:rsidRPr="002541B6" w:rsidRDefault="00900C79" w:rsidP="00515665">
            <w:pPr>
              <w:rPr>
                <w:rFonts w:ascii="Times" w:hAnsi="Times" w:cs="Times New Roman"/>
              </w:rPr>
            </w:pPr>
            <w:r w:rsidRPr="002541B6">
              <w:rPr>
                <w:rFonts w:ascii="Calibri" w:hAnsi="Calibri" w:cs="Times New Roman"/>
                <w:color w:val="000000"/>
              </w:rPr>
              <w:t>A.algerae</w:t>
            </w:r>
          </w:p>
        </w:tc>
        <w:tc>
          <w:tcPr>
            <w:tcW w:w="2069" w:type="pct"/>
            <w:hideMark/>
          </w:tcPr>
          <w:p w14:paraId="210265F4" w14:textId="77777777" w:rsidR="00900C79" w:rsidRPr="002541B6" w:rsidRDefault="00900C79" w:rsidP="00515665">
            <w:pPr>
              <w:rPr>
                <w:rFonts w:ascii="Times" w:hAnsi="Times" w:cs="Times New Roman"/>
              </w:rPr>
            </w:pPr>
            <w:r w:rsidRPr="002541B6">
              <w:rPr>
                <w:rFonts w:ascii="Calibri" w:hAnsi="Calibri" w:cs="Times New Roman"/>
                <w:color w:val="000000"/>
              </w:rPr>
              <w:t>284,651</w:t>
            </w:r>
          </w:p>
        </w:tc>
        <w:tc>
          <w:tcPr>
            <w:tcW w:w="1393" w:type="pct"/>
            <w:hideMark/>
          </w:tcPr>
          <w:p w14:paraId="740DF783" w14:textId="77777777" w:rsidR="00900C79" w:rsidRPr="002541B6" w:rsidRDefault="00900C79" w:rsidP="00515665">
            <w:pPr>
              <w:rPr>
                <w:rFonts w:ascii="Times" w:hAnsi="Times" w:cs="Times New Roman"/>
              </w:rPr>
            </w:pPr>
            <w:r w:rsidRPr="002541B6">
              <w:rPr>
                <w:rFonts w:ascii="Calibri" w:hAnsi="Calibri" w:cs="Times New Roman"/>
                <w:color w:val="000000"/>
              </w:rPr>
              <w:t>223,355</w:t>
            </w:r>
          </w:p>
        </w:tc>
        <w:tc>
          <w:tcPr>
            <w:tcW w:w="716" w:type="pct"/>
            <w:hideMark/>
          </w:tcPr>
          <w:p w14:paraId="56DD4D6E"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r w:rsidR="00900C79" w:rsidRPr="002541B6" w14:paraId="3BECAAA7" w14:textId="77777777" w:rsidTr="002E4524">
        <w:trPr>
          <w:trHeight w:val="64"/>
        </w:trPr>
        <w:tc>
          <w:tcPr>
            <w:tcW w:w="822" w:type="pct"/>
            <w:hideMark/>
          </w:tcPr>
          <w:p w14:paraId="5B3C3B6A" w14:textId="77777777" w:rsidR="00900C79" w:rsidRPr="002541B6" w:rsidRDefault="00900C79" w:rsidP="00515665">
            <w:pPr>
              <w:rPr>
                <w:rFonts w:ascii="Times" w:hAnsi="Times" w:cs="Times New Roman"/>
              </w:rPr>
            </w:pPr>
            <w:r w:rsidRPr="002541B6">
              <w:rPr>
                <w:rFonts w:ascii="Calibri" w:hAnsi="Calibri" w:cs="Times New Roman"/>
                <w:color w:val="000000"/>
              </w:rPr>
              <w:t>A.locustae</w:t>
            </w:r>
          </w:p>
        </w:tc>
        <w:tc>
          <w:tcPr>
            <w:tcW w:w="2069" w:type="pct"/>
            <w:hideMark/>
          </w:tcPr>
          <w:p w14:paraId="30C03DC8" w14:textId="77777777" w:rsidR="00900C79" w:rsidRPr="002541B6" w:rsidRDefault="00900C79" w:rsidP="00515665">
            <w:pPr>
              <w:rPr>
                <w:rFonts w:ascii="Times" w:hAnsi="Times" w:cs="Times New Roman"/>
              </w:rPr>
            </w:pPr>
            <w:r w:rsidRPr="002541B6">
              <w:rPr>
                <w:rFonts w:ascii="Calibri" w:hAnsi="Calibri" w:cs="Times New Roman"/>
                <w:color w:val="000000"/>
              </w:rPr>
              <w:t>295,033</w:t>
            </w:r>
          </w:p>
        </w:tc>
        <w:tc>
          <w:tcPr>
            <w:tcW w:w="1393" w:type="pct"/>
            <w:hideMark/>
          </w:tcPr>
          <w:p w14:paraId="5A0EFE31" w14:textId="77777777" w:rsidR="00900C79" w:rsidRPr="002541B6" w:rsidRDefault="00900C79" w:rsidP="00515665">
            <w:pPr>
              <w:rPr>
                <w:rFonts w:ascii="Times" w:hAnsi="Times" w:cs="Times New Roman"/>
              </w:rPr>
            </w:pPr>
            <w:r w:rsidRPr="002541B6">
              <w:rPr>
                <w:rFonts w:ascii="Calibri" w:hAnsi="Calibri" w:cs="Times New Roman"/>
                <w:color w:val="000000"/>
              </w:rPr>
              <w:t>157,594</w:t>
            </w:r>
          </w:p>
        </w:tc>
        <w:tc>
          <w:tcPr>
            <w:tcW w:w="716" w:type="pct"/>
            <w:hideMark/>
          </w:tcPr>
          <w:p w14:paraId="0C3A8428"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r w:rsidR="00900C79" w:rsidRPr="002541B6" w14:paraId="03348D35" w14:textId="77777777" w:rsidTr="002E4524">
        <w:trPr>
          <w:trHeight w:val="64"/>
        </w:trPr>
        <w:tc>
          <w:tcPr>
            <w:tcW w:w="822" w:type="pct"/>
            <w:hideMark/>
          </w:tcPr>
          <w:p w14:paraId="015BA462" w14:textId="77777777" w:rsidR="00900C79" w:rsidRPr="002541B6" w:rsidRDefault="00900C79" w:rsidP="00515665">
            <w:pPr>
              <w:rPr>
                <w:rFonts w:ascii="Times" w:hAnsi="Times" w:cs="Times New Roman"/>
              </w:rPr>
            </w:pPr>
            <w:r w:rsidRPr="002541B6">
              <w:rPr>
                <w:rFonts w:ascii="Calibri" w:hAnsi="Calibri" w:cs="Times New Roman"/>
                <w:color w:val="000000"/>
              </w:rPr>
              <w:t>E.aedis</w:t>
            </w:r>
          </w:p>
        </w:tc>
        <w:tc>
          <w:tcPr>
            <w:tcW w:w="2069" w:type="pct"/>
            <w:hideMark/>
          </w:tcPr>
          <w:p w14:paraId="33BE03AB" w14:textId="77777777" w:rsidR="00900C79" w:rsidRPr="002541B6" w:rsidRDefault="00900C79" w:rsidP="00515665">
            <w:pPr>
              <w:rPr>
                <w:rFonts w:ascii="Times" w:hAnsi="Times" w:cs="Times New Roman"/>
              </w:rPr>
            </w:pPr>
            <w:r w:rsidRPr="002541B6">
              <w:rPr>
                <w:rFonts w:ascii="Calibri" w:hAnsi="Calibri" w:cs="Times New Roman"/>
                <w:color w:val="000000"/>
              </w:rPr>
              <w:t>380,879</w:t>
            </w:r>
          </w:p>
        </w:tc>
        <w:tc>
          <w:tcPr>
            <w:tcW w:w="1393" w:type="pct"/>
            <w:hideMark/>
          </w:tcPr>
          <w:p w14:paraId="1B9F7637" w14:textId="77777777" w:rsidR="00900C79" w:rsidRPr="002541B6" w:rsidRDefault="00900C79" w:rsidP="00515665">
            <w:pPr>
              <w:rPr>
                <w:rFonts w:ascii="Times" w:hAnsi="Times" w:cs="Times New Roman"/>
              </w:rPr>
            </w:pPr>
            <w:r w:rsidRPr="002541B6">
              <w:rPr>
                <w:rFonts w:ascii="Calibri" w:hAnsi="Calibri" w:cs="Times New Roman"/>
                <w:color w:val="000000"/>
              </w:rPr>
              <w:t>319,525</w:t>
            </w:r>
          </w:p>
        </w:tc>
        <w:tc>
          <w:tcPr>
            <w:tcW w:w="716" w:type="pct"/>
            <w:hideMark/>
          </w:tcPr>
          <w:p w14:paraId="4F86D8B6"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r w:rsidR="00900C79" w:rsidRPr="002541B6" w14:paraId="17F89E80" w14:textId="77777777" w:rsidTr="002E4524">
        <w:trPr>
          <w:trHeight w:val="64"/>
        </w:trPr>
        <w:tc>
          <w:tcPr>
            <w:tcW w:w="822" w:type="pct"/>
            <w:hideMark/>
          </w:tcPr>
          <w:p w14:paraId="1219E633" w14:textId="77777777" w:rsidR="00900C79" w:rsidRPr="002541B6" w:rsidRDefault="00900C79" w:rsidP="00515665">
            <w:pPr>
              <w:rPr>
                <w:rFonts w:ascii="Times" w:hAnsi="Times" w:cs="Times New Roman"/>
              </w:rPr>
            </w:pPr>
            <w:r w:rsidRPr="002541B6">
              <w:rPr>
                <w:rFonts w:ascii="Calibri" w:hAnsi="Calibri" w:cs="Times New Roman"/>
                <w:color w:val="000000"/>
              </w:rPr>
              <w:t>V.culicis</w:t>
            </w:r>
          </w:p>
        </w:tc>
        <w:tc>
          <w:tcPr>
            <w:tcW w:w="2069" w:type="pct"/>
            <w:hideMark/>
          </w:tcPr>
          <w:p w14:paraId="06A0F1FF" w14:textId="77777777" w:rsidR="00900C79" w:rsidRPr="002541B6" w:rsidRDefault="00900C79" w:rsidP="00515665">
            <w:pPr>
              <w:rPr>
                <w:rFonts w:ascii="Times" w:hAnsi="Times" w:cs="Times New Roman"/>
              </w:rPr>
            </w:pPr>
            <w:r w:rsidRPr="002541B6">
              <w:rPr>
                <w:rFonts w:ascii="Calibri" w:hAnsi="Calibri" w:cs="Times New Roman"/>
                <w:color w:val="000000"/>
              </w:rPr>
              <w:t>370,504</w:t>
            </w:r>
          </w:p>
        </w:tc>
        <w:tc>
          <w:tcPr>
            <w:tcW w:w="1393" w:type="pct"/>
            <w:hideMark/>
          </w:tcPr>
          <w:p w14:paraId="67708858" w14:textId="77777777" w:rsidR="00900C79" w:rsidRPr="002541B6" w:rsidRDefault="00900C79" w:rsidP="00515665">
            <w:pPr>
              <w:rPr>
                <w:rFonts w:ascii="Times" w:hAnsi="Times" w:cs="Times New Roman"/>
              </w:rPr>
            </w:pPr>
            <w:r w:rsidRPr="002541B6">
              <w:rPr>
                <w:rFonts w:ascii="Calibri" w:hAnsi="Calibri" w:cs="Times New Roman"/>
                <w:color w:val="000000"/>
              </w:rPr>
              <w:t>294,433</w:t>
            </w:r>
          </w:p>
        </w:tc>
        <w:tc>
          <w:tcPr>
            <w:tcW w:w="716" w:type="pct"/>
            <w:hideMark/>
          </w:tcPr>
          <w:p w14:paraId="632B8776"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r w:rsidR="00900C79" w:rsidRPr="002541B6" w14:paraId="2E81421A" w14:textId="77777777" w:rsidTr="002E4524">
        <w:trPr>
          <w:trHeight w:val="64"/>
        </w:trPr>
        <w:tc>
          <w:tcPr>
            <w:tcW w:w="822" w:type="pct"/>
            <w:hideMark/>
          </w:tcPr>
          <w:p w14:paraId="37E545CE" w14:textId="77777777" w:rsidR="00900C79" w:rsidRPr="002541B6" w:rsidRDefault="00900C79" w:rsidP="00515665">
            <w:pPr>
              <w:rPr>
                <w:rFonts w:ascii="Times" w:hAnsi="Times" w:cs="Times New Roman"/>
              </w:rPr>
            </w:pPr>
            <w:r w:rsidRPr="002541B6">
              <w:rPr>
                <w:rFonts w:ascii="Calibri" w:hAnsi="Calibri" w:cs="Times New Roman"/>
                <w:color w:val="000000"/>
              </w:rPr>
              <w:t>N.parisii</w:t>
            </w:r>
          </w:p>
        </w:tc>
        <w:tc>
          <w:tcPr>
            <w:tcW w:w="2069" w:type="pct"/>
            <w:hideMark/>
          </w:tcPr>
          <w:p w14:paraId="71B3B73D" w14:textId="77777777" w:rsidR="00900C79" w:rsidRPr="002541B6" w:rsidRDefault="00900C79" w:rsidP="00515665">
            <w:pPr>
              <w:rPr>
                <w:rFonts w:ascii="Times" w:hAnsi="Times" w:cs="Times New Roman"/>
              </w:rPr>
            </w:pPr>
            <w:r w:rsidRPr="002541B6">
              <w:rPr>
                <w:rFonts w:ascii="Calibri" w:hAnsi="Calibri" w:cs="Times New Roman"/>
                <w:color w:val="000000"/>
              </w:rPr>
              <w:t>421,400</w:t>
            </w:r>
          </w:p>
        </w:tc>
        <w:tc>
          <w:tcPr>
            <w:tcW w:w="1393" w:type="pct"/>
            <w:hideMark/>
          </w:tcPr>
          <w:p w14:paraId="1689A356" w14:textId="77777777" w:rsidR="00900C79" w:rsidRPr="002541B6" w:rsidRDefault="00900C79" w:rsidP="00515665">
            <w:pPr>
              <w:rPr>
                <w:rFonts w:ascii="Times" w:hAnsi="Times" w:cs="Times New Roman"/>
              </w:rPr>
            </w:pPr>
            <w:r w:rsidRPr="002541B6">
              <w:rPr>
                <w:rFonts w:ascii="Calibri" w:hAnsi="Calibri" w:cs="Times New Roman"/>
                <w:color w:val="000000"/>
              </w:rPr>
              <w:t>302,794</w:t>
            </w:r>
          </w:p>
        </w:tc>
        <w:tc>
          <w:tcPr>
            <w:tcW w:w="716" w:type="pct"/>
            <w:hideMark/>
          </w:tcPr>
          <w:p w14:paraId="394BDD9A" w14:textId="77777777" w:rsidR="00900C79" w:rsidRPr="002541B6" w:rsidRDefault="00900C79" w:rsidP="00515665">
            <w:pPr>
              <w:rPr>
                <w:rFonts w:ascii="Times" w:hAnsi="Times" w:cs="Times New Roman"/>
              </w:rPr>
            </w:pPr>
            <w:r w:rsidRPr="002541B6">
              <w:rPr>
                <w:rFonts w:ascii="Calibri" w:hAnsi="Calibri" w:cs="Times New Roman"/>
                <w:color w:val="000000"/>
              </w:rPr>
              <w:t>p &lt; 2,2E-16</w:t>
            </w:r>
          </w:p>
        </w:tc>
      </w:tr>
    </w:tbl>
    <w:p w14:paraId="2A0AC6B7" w14:textId="77777777" w:rsidR="00900C79" w:rsidRPr="002541B6" w:rsidRDefault="00900C79" w:rsidP="00515665"/>
    <w:p w14:paraId="5A6ABEB2" w14:textId="6B06E7EA" w:rsidR="007C0D28" w:rsidRPr="002541B6" w:rsidRDefault="007C0D28" w:rsidP="00515665">
      <w:pPr>
        <w:pStyle w:val="Caption"/>
        <w:keepNext/>
      </w:pPr>
      <w:bookmarkStart w:id="40" w:name="_Ref381452965"/>
      <w:r w:rsidRPr="002541B6">
        <w:t xml:space="preserve">Table </w:t>
      </w:r>
      <w:r w:rsidR="0048194A" w:rsidRPr="002541B6">
        <w:fldChar w:fldCharType="begin"/>
      </w:r>
      <w:r w:rsidR="0048194A" w:rsidRPr="002541B6">
        <w:instrText xml:space="preserve"> STYLEREF 1 \s </w:instrText>
      </w:r>
      <w:r w:rsidR="0048194A" w:rsidRPr="002541B6">
        <w:fldChar w:fldCharType="separate"/>
      </w:r>
      <w:r w:rsidR="00515665" w:rsidRPr="002541B6">
        <w:rPr>
          <w:noProof/>
        </w:rPr>
        <w:t>A</w:t>
      </w:r>
      <w:r w:rsidR="0048194A" w:rsidRPr="002541B6">
        <w:fldChar w:fldCharType="end"/>
      </w:r>
      <w:r w:rsidR="0048194A" w:rsidRPr="002541B6">
        <w:noBreakHyphen/>
      </w:r>
      <w:r w:rsidR="0048194A" w:rsidRPr="002541B6">
        <w:fldChar w:fldCharType="begin"/>
      </w:r>
      <w:r w:rsidR="0048194A" w:rsidRPr="002541B6">
        <w:instrText xml:space="preserve"> SEQ Table \* ARABIC \s 1 </w:instrText>
      </w:r>
      <w:r w:rsidR="0048194A" w:rsidRPr="002541B6">
        <w:fldChar w:fldCharType="separate"/>
      </w:r>
      <w:r w:rsidR="00515665" w:rsidRPr="002541B6">
        <w:rPr>
          <w:noProof/>
        </w:rPr>
        <w:t>4</w:t>
      </w:r>
      <w:r w:rsidR="0048194A" w:rsidRPr="002541B6">
        <w:fldChar w:fldCharType="end"/>
      </w:r>
      <w:bookmarkEnd w:id="40"/>
      <w:r w:rsidR="008B7F04" w:rsidRPr="002541B6">
        <w:t>:</w:t>
      </w:r>
      <w:r w:rsidRPr="002541B6">
        <w:t xml:space="preserve"> List of species we used for the distribution analysis of Microsporidia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2541B6" w14:paraId="1B49C64E" w14:textId="77777777" w:rsidTr="002E4524">
        <w:tc>
          <w:tcPr>
            <w:tcW w:w="0" w:type="auto"/>
          </w:tcPr>
          <w:p w14:paraId="4072007A" w14:textId="77777777" w:rsidR="007C0D28" w:rsidRPr="002541B6" w:rsidRDefault="007C0D28" w:rsidP="00515665">
            <w:r w:rsidRPr="002541B6">
              <w:t>No.</w:t>
            </w:r>
          </w:p>
        </w:tc>
        <w:tc>
          <w:tcPr>
            <w:tcW w:w="0" w:type="auto"/>
          </w:tcPr>
          <w:p w14:paraId="5996DD8E" w14:textId="6FC77127" w:rsidR="007C0D28" w:rsidRPr="002541B6" w:rsidRDefault="007C0D28" w:rsidP="00515665">
            <w:r w:rsidRPr="002541B6">
              <w:t>Full name</w:t>
            </w:r>
          </w:p>
        </w:tc>
        <w:tc>
          <w:tcPr>
            <w:tcW w:w="0" w:type="auto"/>
          </w:tcPr>
          <w:p w14:paraId="0BBE7212" w14:textId="77777777" w:rsidR="007C0D28" w:rsidRPr="002541B6" w:rsidRDefault="007C0D28" w:rsidP="00515665">
            <w:r w:rsidRPr="002541B6">
              <w:t>supertaxa</w:t>
            </w:r>
          </w:p>
        </w:tc>
        <w:tc>
          <w:tcPr>
            <w:tcW w:w="0" w:type="auto"/>
          </w:tcPr>
          <w:p w14:paraId="242ADC15" w14:textId="77777777" w:rsidR="007C0D28" w:rsidRPr="002541B6" w:rsidRDefault="007C0D28" w:rsidP="00515665">
            <w:r w:rsidRPr="002541B6">
              <w:t>group</w:t>
            </w:r>
          </w:p>
        </w:tc>
      </w:tr>
      <w:tr w:rsidR="007C0D28" w:rsidRPr="002541B6" w14:paraId="65CC8A8E" w14:textId="77777777" w:rsidTr="002E4524">
        <w:tc>
          <w:tcPr>
            <w:tcW w:w="0" w:type="auto"/>
          </w:tcPr>
          <w:p w14:paraId="78496C68" w14:textId="77777777" w:rsidR="007C0D28" w:rsidRPr="002541B6" w:rsidRDefault="007C0D28" w:rsidP="00515665">
            <w:r w:rsidRPr="002541B6">
              <w:rPr>
                <w:bCs/>
              </w:rPr>
              <w:t>1</w:t>
            </w:r>
          </w:p>
        </w:tc>
        <w:tc>
          <w:tcPr>
            <w:tcW w:w="0" w:type="auto"/>
          </w:tcPr>
          <w:p w14:paraId="6EA13072" w14:textId="77777777" w:rsidR="007C0D28" w:rsidRPr="002541B6" w:rsidRDefault="007C0D28" w:rsidP="00515665">
            <w:r w:rsidRPr="002541B6">
              <w:t>Ashbya gossypii</w:t>
            </w:r>
          </w:p>
        </w:tc>
        <w:tc>
          <w:tcPr>
            <w:tcW w:w="0" w:type="auto"/>
          </w:tcPr>
          <w:p w14:paraId="38CC6C84" w14:textId="77777777" w:rsidR="007C0D28" w:rsidRPr="002541B6" w:rsidRDefault="007C0D28" w:rsidP="00515665">
            <w:r w:rsidRPr="002541B6">
              <w:t>Saccharomycotina</w:t>
            </w:r>
          </w:p>
        </w:tc>
        <w:tc>
          <w:tcPr>
            <w:tcW w:w="0" w:type="auto"/>
          </w:tcPr>
          <w:p w14:paraId="156BDB66" w14:textId="77777777" w:rsidR="007C0D28" w:rsidRPr="002541B6" w:rsidRDefault="007C0D28" w:rsidP="00515665">
            <w:r w:rsidRPr="002541B6">
              <w:t>fungi</w:t>
            </w:r>
          </w:p>
        </w:tc>
      </w:tr>
      <w:tr w:rsidR="007C0D28" w:rsidRPr="002541B6" w14:paraId="5A0BD069" w14:textId="77777777" w:rsidTr="002E4524">
        <w:tc>
          <w:tcPr>
            <w:tcW w:w="0" w:type="auto"/>
          </w:tcPr>
          <w:p w14:paraId="72EC53C2" w14:textId="77777777" w:rsidR="007C0D28" w:rsidRPr="002541B6" w:rsidRDefault="007C0D28" w:rsidP="00515665">
            <w:r w:rsidRPr="002541B6">
              <w:rPr>
                <w:bCs/>
              </w:rPr>
              <w:t>2</w:t>
            </w:r>
          </w:p>
        </w:tc>
        <w:tc>
          <w:tcPr>
            <w:tcW w:w="0" w:type="auto"/>
          </w:tcPr>
          <w:p w14:paraId="5666229F" w14:textId="77777777" w:rsidR="007C0D28" w:rsidRPr="002541B6" w:rsidRDefault="007C0D28" w:rsidP="00515665">
            <w:r w:rsidRPr="002541B6">
              <w:t>Candida albicans</w:t>
            </w:r>
          </w:p>
        </w:tc>
        <w:tc>
          <w:tcPr>
            <w:tcW w:w="0" w:type="auto"/>
          </w:tcPr>
          <w:p w14:paraId="274B0102" w14:textId="77777777" w:rsidR="007C0D28" w:rsidRPr="002541B6" w:rsidRDefault="007C0D28" w:rsidP="00515665">
            <w:r w:rsidRPr="002541B6">
              <w:t>Saccharomycotina</w:t>
            </w:r>
          </w:p>
        </w:tc>
        <w:tc>
          <w:tcPr>
            <w:tcW w:w="0" w:type="auto"/>
          </w:tcPr>
          <w:p w14:paraId="03727C00" w14:textId="77777777" w:rsidR="007C0D28" w:rsidRPr="002541B6" w:rsidRDefault="007C0D28" w:rsidP="00515665">
            <w:r w:rsidRPr="002541B6">
              <w:t>fungi</w:t>
            </w:r>
          </w:p>
        </w:tc>
      </w:tr>
      <w:tr w:rsidR="007C0D28" w:rsidRPr="002541B6" w14:paraId="5D3F7E11" w14:textId="77777777" w:rsidTr="002E4524">
        <w:tc>
          <w:tcPr>
            <w:tcW w:w="0" w:type="auto"/>
          </w:tcPr>
          <w:p w14:paraId="12471FC5" w14:textId="77777777" w:rsidR="007C0D28" w:rsidRPr="002541B6" w:rsidRDefault="007C0D28" w:rsidP="00515665">
            <w:r w:rsidRPr="002541B6">
              <w:rPr>
                <w:bCs/>
              </w:rPr>
              <w:t>3</w:t>
            </w:r>
          </w:p>
        </w:tc>
        <w:tc>
          <w:tcPr>
            <w:tcW w:w="0" w:type="auto"/>
          </w:tcPr>
          <w:p w14:paraId="38EC16CF" w14:textId="77777777" w:rsidR="007C0D28" w:rsidRPr="002541B6" w:rsidRDefault="007C0D28" w:rsidP="00515665">
            <w:r w:rsidRPr="002541B6">
              <w:t>Candida dubliniensis CD36</w:t>
            </w:r>
          </w:p>
        </w:tc>
        <w:tc>
          <w:tcPr>
            <w:tcW w:w="0" w:type="auto"/>
          </w:tcPr>
          <w:p w14:paraId="5433D8B1" w14:textId="77777777" w:rsidR="007C0D28" w:rsidRPr="002541B6" w:rsidRDefault="007C0D28" w:rsidP="00515665">
            <w:r w:rsidRPr="002541B6">
              <w:t>Saccharomycotina</w:t>
            </w:r>
          </w:p>
        </w:tc>
        <w:tc>
          <w:tcPr>
            <w:tcW w:w="0" w:type="auto"/>
          </w:tcPr>
          <w:p w14:paraId="640CE1CE" w14:textId="77777777" w:rsidR="007C0D28" w:rsidRPr="002541B6" w:rsidRDefault="007C0D28" w:rsidP="00515665">
            <w:r w:rsidRPr="002541B6">
              <w:t>fungi</w:t>
            </w:r>
          </w:p>
        </w:tc>
      </w:tr>
      <w:tr w:rsidR="007C0D28" w:rsidRPr="002541B6" w14:paraId="2E972797" w14:textId="77777777" w:rsidTr="002E4524">
        <w:tc>
          <w:tcPr>
            <w:tcW w:w="0" w:type="auto"/>
          </w:tcPr>
          <w:p w14:paraId="67D43108" w14:textId="77777777" w:rsidR="007C0D28" w:rsidRPr="002541B6" w:rsidRDefault="007C0D28" w:rsidP="00515665">
            <w:r w:rsidRPr="002541B6">
              <w:rPr>
                <w:bCs/>
              </w:rPr>
              <w:t>4</w:t>
            </w:r>
          </w:p>
        </w:tc>
        <w:tc>
          <w:tcPr>
            <w:tcW w:w="0" w:type="auto"/>
          </w:tcPr>
          <w:p w14:paraId="4753C6B0" w14:textId="77777777" w:rsidR="007C0D28" w:rsidRPr="002541B6" w:rsidRDefault="007C0D28" w:rsidP="00515665">
            <w:r w:rsidRPr="002541B6">
              <w:t>Candida glabrata</w:t>
            </w:r>
          </w:p>
        </w:tc>
        <w:tc>
          <w:tcPr>
            <w:tcW w:w="0" w:type="auto"/>
          </w:tcPr>
          <w:p w14:paraId="73FA3543" w14:textId="77777777" w:rsidR="007C0D28" w:rsidRPr="002541B6" w:rsidRDefault="007C0D28" w:rsidP="00515665">
            <w:r w:rsidRPr="002541B6">
              <w:t>Saccharomycotina</w:t>
            </w:r>
          </w:p>
        </w:tc>
        <w:tc>
          <w:tcPr>
            <w:tcW w:w="0" w:type="auto"/>
          </w:tcPr>
          <w:p w14:paraId="60DA37AF" w14:textId="77777777" w:rsidR="007C0D28" w:rsidRPr="002541B6" w:rsidRDefault="007C0D28" w:rsidP="00515665">
            <w:r w:rsidRPr="002541B6">
              <w:t>fungi</w:t>
            </w:r>
          </w:p>
        </w:tc>
      </w:tr>
      <w:tr w:rsidR="007C0D28" w:rsidRPr="002541B6" w14:paraId="662D5E75" w14:textId="77777777" w:rsidTr="002E4524">
        <w:tc>
          <w:tcPr>
            <w:tcW w:w="0" w:type="auto"/>
          </w:tcPr>
          <w:p w14:paraId="77D69EB9" w14:textId="77777777" w:rsidR="007C0D28" w:rsidRPr="002541B6" w:rsidRDefault="007C0D28" w:rsidP="00515665">
            <w:r w:rsidRPr="002541B6">
              <w:rPr>
                <w:bCs/>
              </w:rPr>
              <w:t>5</w:t>
            </w:r>
          </w:p>
        </w:tc>
        <w:tc>
          <w:tcPr>
            <w:tcW w:w="0" w:type="auto"/>
          </w:tcPr>
          <w:p w14:paraId="6FEA97DF" w14:textId="77777777" w:rsidR="007C0D28" w:rsidRPr="002541B6" w:rsidRDefault="007C0D28" w:rsidP="00515665">
            <w:r w:rsidRPr="002541B6">
              <w:t>Candida parapsilosis</w:t>
            </w:r>
          </w:p>
        </w:tc>
        <w:tc>
          <w:tcPr>
            <w:tcW w:w="0" w:type="auto"/>
          </w:tcPr>
          <w:p w14:paraId="15D1452B" w14:textId="77777777" w:rsidR="007C0D28" w:rsidRPr="002541B6" w:rsidRDefault="007C0D28" w:rsidP="00515665">
            <w:r w:rsidRPr="002541B6">
              <w:t>Saccharomycotina</w:t>
            </w:r>
          </w:p>
        </w:tc>
        <w:tc>
          <w:tcPr>
            <w:tcW w:w="0" w:type="auto"/>
          </w:tcPr>
          <w:p w14:paraId="18573F8A" w14:textId="77777777" w:rsidR="007C0D28" w:rsidRPr="002541B6" w:rsidRDefault="007C0D28" w:rsidP="00515665">
            <w:r w:rsidRPr="002541B6">
              <w:t>fungi</w:t>
            </w:r>
          </w:p>
        </w:tc>
      </w:tr>
      <w:tr w:rsidR="007C0D28" w:rsidRPr="002541B6" w14:paraId="48991CAD" w14:textId="77777777" w:rsidTr="002E4524">
        <w:tc>
          <w:tcPr>
            <w:tcW w:w="0" w:type="auto"/>
          </w:tcPr>
          <w:p w14:paraId="758D99B9" w14:textId="77777777" w:rsidR="007C0D28" w:rsidRPr="002541B6" w:rsidRDefault="007C0D28" w:rsidP="00515665">
            <w:r w:rsidRPr="002541B6">
              <w:rPr>
                <w:bCs/>
              </w:rPr>
              <w:t>6</w:t>
            </w:r>
          </w:p>
        </w:tc>
        <w:tc>
          <w:tcPr>
            <w:tcW w:w="0" w:type="auto"/>
          </w:tcPr>
          <w:p w14:paraId="011588C1" w14:textId="77777777" w:rsidR="007C0D28" w:rsidRPr="002541B6" w:rsidRDefault="007C0D28" w:rsidP="00515665">
            <w:r w:rsidRPr="002541B6">
              <w:t>Candida tropicalis</w:t>
            </w:r>
          </w:p>
        </w:tc>
        <w:tc>
          <w:tcPr>
            <w:tcW w:w="0" w:type="auto"/>
          </w:tcPr>
          <w:p w14:paraId="322C141A" w14:textId="77777777" w:rsidR="007C0D28" w:rsidRPr="002541B6" w:rsidRDefault="007C0D28" w:rsidP="00515665">
            <w:r w:rsidRPr="002541B6">
              <w:t>Saccharomycotina</w:t>
            </w:r>
          </w:p>
        </w:tc>
        <w:tc>
          <w:tcPr>
            <w:tcW w:w="0" w:type="auto"/>
          </w:tcPr>
          <w:p w14:paraId="600C07EE" w14:textId="77777777" w:rsidR="007C0D28" w:rsidRPr="002541B6" w:rsidRDefault="007C0D28" w:rsidP="00515665">
            <w:r w:rsidRPr="002541B6">
              <w:t>fungi</w:t>
            </w:r>
          </w:p>
        </w:tc>
      </w:tr>
      <w:tr w:rsidR="007C0D28" w:rsidRPr="002541B6" w14:paraId="1BF9F0E3" w14:textId="77777777" w:rsidTr="002E4524">
        <w:tc>
          <w:tcPr>
            <w:tcW w:w="0" w:type="auto"/>
          </w:tcPr>
          <w:p w14:paraId="34EDE786" w14:textId="77777777" w:rsidR="007C0D28" w:rsidRPr="002541B6" w:rsidRDefault="007C0D28" w:rsidP="00515665">
            <w:r w:rsidRPr="002541B6">
              <w:rPr>
                <w:bCs/>
              </w:rPr>
              <w:t>7</w:t>
            </w:r>
          </w:p>
        </w:tc>
        <w:tc>
          <w:tcPr>
            <w:tcW w:w="0" w:type="auto"/>
          </w:tcPr>
          <w:p w14:paraId="6328675A" w14:textId="77777777" w:rsidR="007C0D28" w:rsidRPr="002541B6" w:rsidRDefault="007C0D28" w:rsidP="00515665">
            <w:r w:rsidRPr="002541B6">
              <w:t>Clavispora lusitaniae</w:t>
            </w:r>
          </w:p>
        </w:tc>
        <w:tc>
          <w:tcPr>
            <w:tcW w:w="0" w:type="auto"/>
          </w:tcPr>
          <w:p w14:paraId="2011CAD4" w14:textId="77777777" w:rsidR="007C0D28" w:rsidRPr="002541B6" w:rsidRDefault="007C0D28" w:rsidP="00515665">
            <w:r w:rsidRPr="002541B6">
              <w:t>Saccharomycotina</w:t>
            </w:r>
          </w:p>
        </w:tc>
        <w:tc>
          <w:tcPr>
            <w:tcW w:w="0" w:type="auto"/>
          </w:tcPr>
          <w:p w14:paraId="659EE667" w14:textId="77777777" w:rsidR="007C0D28" w:rsidRPr="002541B6" w:rsidRDefault="007C0D28" w:rsidP="00515665">
            <w:r w:rsidRPr="002541B6">
              <w:t>fungi</w:t>
            </w:r>
          </w:p>
        </w:tc>
      </w:tr>
      <w:tr w:rsidR="007C0D28" w:rsidRPr="002541B6" w14:paraId="1DB1162B" w14:textId="77777777" w:rsidTr="002E4524">
        <w:tc>
          <w:tcPr>
            <w:tcW w:w="0" w:type="auto"/>
          </w:tcPr>
          <w:p w14:paraId="5E9AE46B" w14:textId="77777777" w:rsidR="007C0D28" w:rsidRPr="002541B6" w:rsidRDefault="007C0D28" w:rsidP="00515665">
            <w:r w:rsidRPr="002541B6">
              <w:rPr>
                <w:bCs/>
              </w:rPr>
              <w:t>8</w:t>
            </w:r>
          </w:p>
        </w:tc>
        <w:tc>
          <w:tcPr>
            <w:tcW w:w="0" w:type="auto"/>
          </w:tcPr>
          <w:p w14:paraId="7D93253B" w14:textId="77777777" w:rsidR="007C0D28" w:rsidRPr="002541B6" w:rsidRDefault="007C0D28" w:rsidP="00515665">
            <w:r w:rsidRPr="002541B6">
              <w:t>Debaryomyces hansenii CBS767</w:t>
            </w:r>
          </w:p>
        </w:tc>
        <w:tc>
          <w:tcPr>
            <w:tcW w:w="0" w:type="auto"/>
          </w:tcPr>
          <w:p w14:paraId="110851EE" w14:textId="77777777" w:rsidR="007C0D28" w:rsidRPr="002541B6" w:rsidRDefault="007C0D28" w:rsidP="00515665">
            <w:r w:rsidRPr="002541B6">
              <w:t>Saccharomycotina</w:t>
            </w:r>
          </w:p>
        </w:tc>
        <w:tc>
          <w:tcPr>
            <w:tcW w:w="0" w:type="auto"/>
          </w:tcPr>
          <w:p w14:paraId="073BD6EE" w14:textId="77777777" w:rsidR="007C0D28" w:rsidRPr="002541B6" w:rsidRDefault="007C0D28" w:rsidP="00515665">
            <w:r w:rsidRPr="002541B6">
              <w:t>fungi</w:t>
            </w:r>
          </w:p>
        </w:tc>
      </w:tr>
      <w:tr w:rsidR="007C0D28" w:rsidRPr="002541B6" w14:paraId="3743F6CA" w14:textId="77777777" w:rsidTr="002E4524">
        <w:tc>
          <w:tcPr>
            <w:tcW w:w="0" w:type="auto"/>
          </w:tcPr>
          <w:p w14:paraId="2DAC41D2" w14:textId="77777777" w:rsidR="007C0D28" w:rsidRPr="002541B6" w:rsidRDefault="007C0D28" w:rsidP="00515665">
            <w:r w:rsidRPr="002541B6">
              <w:rPr>
                <w:bCs/>
              </w:rPr>
              <w:t>9</w:t>
            </w:r>
          </w:p>
        </w:tc>
        <w:tc>
          <w:tcPr>
            <w:tcW w:w="0" w:type="auto"/>
          </w:tcPr>
          <w:p w14:paraId="115227AE" w14:textId="77777777" w:rsidR="007C0D28" w:rsidRPr="002541B6" w:rsidRDefault="007C0D28" w:rsidP="00515665">
            <w:r w:rsidRPr="002541B6">
              <w:t>Kluyveromyces lactis</w:t>
            </w:r>
          </w:p>
        </w:tc>
        <w:tc>
          <w:tcPr>
            <w:tcW w:w="0" w:type="auto"/>
          </w:tcPr>
          <w:p w14:paraId="17C8E63A" w14:textId="77777777" w:rsidR="007C0D28" w:rsidRPr="002541B6" w:rsidRDefault="007C0D28" w:rsidP="00515665">
            <w:r w:rsidRPr="002541B6">
              <w:t>Saccharomycotina</w:t>
            </w:r>
          </w:p>
        </w:tc>
        <w:tc>
          <w:tcPr>
            <w:tcW w:w="0" w:type="auto"/>
          </w:tcPr>
          <w:p w14:paraId="1134F266" w14:textId="77777777" w:rsidR="007C0D28" w:rsidRPr="002541B6" w:rsidRDefault="007C0D28" w:rsidP="00515665">
            <w:r w:rsidRPr="002541B6">
              <w:t>fungi</w:t>
            </w:r>
          </w:p>
        </w:tc>
      </w:tr>
      <w:tr w:rsidR="007C0D28" w:rsidRPr="002541B6" w14:paraId="244856F0" w14:textId="77777777" w:rsidTr="002E4524">
        <w:tc>
          <w:tcPr>
            <w:tcW w:w="0" w:type="auto"/>
          </w:tcPr>
          <w:p w14:paraId="455F8504" w14:textId="77777777" w:rsidR="007C0D28" w:rsidRPr="002541B6" w:rsidRDefault="007C0D28" w:rsidP="00515665">
            <w:r w:rsidRPr="002541B6">
              <w:rPr>
                <w:bCs/>
              </w:rPr>
              <w:t>10</w:t>
            </w:r>
          </w:p>
        </w:tc>
        <w:tc>
          <w:tcPr>
            <w:tcW w:w="0" w:type="auto"/>
          </w:tcPr>
          <w:p w14:paraId="2462F842" w14:textId="77777777" w:rsidR="007C0D28" w:rsidRPr="002541B6" w:rsidRDefault="007C0D28" w:rsidP="00515665">
            <w:r w:rsidRPr="002541B6">
              <w:t>Kluyveromyces thermotolerans</w:t>
            </w:r>
          </w:p>
        </w:tc>
        <w:tc>
          <w:tcPr>
            <w:tcW w:w="0" w:type="auto"/>
          </w:tcPr>
          <w:p w14:paraId="03DACAE1" w14:textId="77777777" w:rsidR="007C0D28" w:rsidRPr="002541B6" w:rsidRDefault="007C0D28" w:rsidP="00515665">
            <w:r w:rsidRPr="002541B6">
              <w:t>Saccharomycotina</w:t>
            </w:r>
          </w:p>
        </w:tc>
        <w:tc>
          <w:tcPr>
            <w:tcW w:w="0" w:type="auto"/>
          </w:tcPr>
          <w:p w14:paraId="7BA5D77A" w14:textId="77777777" w:rsidR="007C0D28" w:rsidRPr="002541B6" w:rsidRDefault="007C0D28" w:rsidP="00515665">
            <w:r w:rsidRPr="002541B6">
              <w:t>fungi</w:t>
            </w:r>
          </w:p>
        </w:tc>
      </w:tr>
      <w:tr w:rsidR="007C0D28" w:rsidRPr="002541B6" w14:paraId="0727C94B" w14:textId="77777777" w:rsidTr="002E4524">
        <w:tc>
          <w:tcPr>
            <w:tcW w:w="0" w:type="auto"/>
          </w:tcPr>
          <w:p w14:paraId="063BF328" w14:textId="77777777" w:rsidR="007C0D28" w:rsidRPr="002541B6" w:rsidRDefault="007C0D28" w:rsidP="00515665">
            <w:r w:rsidRPr="002541B6">
              <w:rPr>
                <w:bCs/>
              </w:rPr>
              <w:t>11</w:t>
            </w:r>
          </w:p>
        </w:tc>
        <w:tc>
          <w:tcPr>
            <w:tcW w:w="0" w:type="auto"/>
          </w:tcPr>
          <w:p w14:paraId="2CFBA50B" w14:textId="77777777" w:rsidR="007C0D28" w:rsidRPr="002541B6" w:rsidRDefault="007C0D28" w:rsidP="00515665">
            <w:r w:rsidRPr="002541B6">
              <w:t>Kluyveromyces waltii</w:t>
            </w:r>
          </w:p>
        </w:tc>
        <w:tc>
          <w:tcPr>
            <w:tcW w:w="0" w:type="auto"/>
          </w:tcPr>
          <w:p w14:paraId="4CF7734F" w14:textId="77777777" w:rsidR="007C0D28" w:rsidRPr="002541B6" w:rsidRDefault="007C0D28" w:rsidP="00515665">
            <w:r w:rsidRPr="002541B6">
              <w:t>Saccharomycotina</w:t>
            </w:r>
          </w:p>
        </w:tc>
        <w:tc>
          <w:tcPr>
            <w:tcW w:w="0" w:type="auto"/>
          </w:tcPr>
          <w:p w14:paraId="4C0F6F25" w14:textId="77777777" w:rsidR="007C0D28" w:rsidRPr="002541B6" w:rsidRDefault="007C0D28" w:rsidP="00515665">
            <w:r w:rsidRPr="002541B6">
              <w:t>fungi</w:t>
            </w:r>
          </w:p>
        </w:tc>
      </w:tr>
      <w:tr w:rsidR="007C0D28" w:rsidRPr="002541B6" w14:paraId="5383543A" w14:textId="77777777" w:rsidTr="002E4524">
        <w:tc>
          <w:tcPr>
            <w:tcW w:w="0" w:type="auto"/>
          </w:tcPr>
          <w:p w14:paraId="1C61F679" w14:textId="77777777" w:rsidR="007C0D28" w:rsidRPr="002541B6" w:rsidRDefault="007C0D28" w:rsidP="00515665">
            <w:r w:rsidRPr="002541B6">
              <w:rPr>
                <w:bCs/>
              </w:rPr>
              <w:t>12</w:t>
            </w:r>
          </w:p>
        </w:tc>
        <w:tc>
          <w:tcPr>
            <w:tcW w:w="0" w:type="auto"/>
          </w:tcPr>
          <w:p w14:paraId="31EF3309" w14:textId="77777777" w:rsidR="007C0D28" w:rsidRPr="002541B6" w:rsidRDefault="007C0D28" w:rsidP="00515665">
            <w:r w:rsidRPr="002541B6">
              <w:t>Lodderomyces elongisporus NRRL YB-4239</w:t>
            </w:r>
          </w:p>
        </w:tc>
        <w:tc>
          <w:tcPr>
            <w:tcW w:w="0" w:type="auto"/>
          </w:tcPr>
          <w:p w14:paraId="4085B251" w14:textId="77777777" w:rsidR="007C0D28" w:rsidRPr="002541B6" w:rsidRDefault="007C0D28" w:rsidP="00515665">
            <w:r w:rsidRPr="002541B6">
              <w:t>Saccharomycotina</w:t>
            </w:r>
          </w:p>
        </w:tc>
        <w:tc>
          <w:tcPr>
            <w:tcW w:w="0" w:type="auto"/>
          </w:tcPr>
          <w:p w14:paraId="6416A34B" w14:textId="77777777" w:rsidR="007C0D28" w:rsidRPr="002541B6" w:rsidRDefault="007C0D28" w:rsidP="00515665">
            <w:r w:rsidRPr="002541B6">
              <w:t>fungi</w:t>
            </w:r>
          </w:p>
        </w:tc>
      </w:tr>
      <w:tr w:rsidR="007C0D28" w:rsidRPr="002541B6" w14:paraId="0C7D2502" w14:textId="77777777" w:rsidTr="002E4524">
        <w:tc>
          <w:tcPr>
            <w:tcW w:w="0" w:type="auto"/>
          </w:tcPr>
          <w:p w14:paraId="7043290F" w14:textId="77777777" w:rsidR="007C0D28" w:rsidRPr="002541B6" w:rsidRDefault="007C0D28" w:rsidP="00515665">
            <w:r w:rsidRPr="002541B6">
              <w:rPr>
                <w:bCs/>
              </w:rPr>
              <w:t>13</w:t>
            </w:r>
          </w:p>
        </w:tc>
        <w:tc>
          <w:tcPr>
            <w:tcW w:w="0" w:type="auto"/>
          </w:tcPr>
          <w:p w14:paraId="7F52A2BA" w14:textId="77777777" w:rsidR="007C0D28" w:rsidRPr="002541B6" w:rsidRDefault="007C0D28" w:rsidP="00515665">
            <w:r w:rsidRPr="002541B6">
              <w:t>Pichia guilliermondii</w:t>
            </w:r>
          </w:p>
        </w:tc>
        <w:tc>
          <w:tcPr>
            <w:tcW w:w="0" w:type="auto"/>
          </w:tcPr>
          <w:p w14:paraId="2039C4CA" w14:textId="77777777" w:rsidR="007C0D28" w:rsidRPr="002541B6" w:rsidRDefault="007C0D28" w:rsidP="00515665">
            <w:r w:rsidRPr="002541B6">
              <w:t>Saccharomycotina</w:t>
            </w:r>
          </w:p>
        </w:tc>
        <w:tc>
          <w:tcPr>
            <w:tcW w:w="0" w:type="auto"/>
          </w:tcPr>
          <w:p w14:paraId="633F3FBD" w14:textId="77777777" w:rsidR="007C0D28" w:rsidRPr="002541B6" w:rsidRDefault="007C0D28" w:rsidP="00515665">
            <w:r w:rsidRPr="002541B6">
              <w:t>fungi</w:t>
            </w:r>
          </w:p>
        </w:tc>
      </w:tr>
      <w:tr w:rsidR="007C0D28" w:rsidRPr="002541B6" w14:paraId="0A64F814" w14:textId="77777777" w:rsidTr="002E4524">
        <w:tc>
          <w:tcPr>
            <w:tcW w:w="0" w:type="auto"/>
          </w:tcPr>
          <w:p w14:paraId="38016E0E" w14:textId="77777777" w:rsidR="007C0D28" w:rsidRPr="002541B6" w:rsidRDefault="007C0D28" w:rsidP="00515665">
            <w:r w:rsidRPr="002541B6">
              <w:rPr>
                <w:bCs/>
              </w:rPr>
              <w:t>14</w:t>
            </w:r>
          </w:p>
        </w:tc>
        <w:tc>
          <w:tcPr>
            <w:tcW w:w="0" w:type="auto"/>
          </w:tcPr>
          <w:p w14:paraId="41C8734B" w14:textId="77777777" w:rsidR="007C0D28" w:rsidRPr="002541B6" w:rsidRDefault="007C0D28" w:rsidP="00515665">
            <w:r w:rsidRPr="002541B6">
              <w:t>Pichia pastoris GS115</w:t>
            </w:r>
          </w:p>
        </w:tc>
        <w:tc>
          <w:tcPr>
            <w:tcW w:w="0" w:type="auto"/>
          </w:tcPr>
          <w:p w14:paraId="41FBE91A" w14:textId="77777777" w:rsidR="007C0D28" w:rsidRPr="002541B6" w:rsidRDefault="007C0D28" w:rsidP="00515665">
            <w:r w:rsidRPr="002541B6">
              <w:t>Saccharomycotina</w:t>
            </w:r>
          </w:p>
        </w:tc>
        <w:tc>
          <w:tcPr>
            <w:tcW w:w="0" w:type="auto"/>
          </w:tcPr>
          <w:p w14:paraId="782A50A6" w14:textId="77777777" w:rsidR="007C0D28" w:rsidRPr="002541B6" w:rsidRDefault="007C0D28" w:rsidP="00515665">
            <w:r w:rsidRPr="002541B6">
              <w:t>fungi</w:t>
            </w:r>
          </w:p>
        </w:tc>
      </w:tr>
      <w:tr w:rsidR="007C0D28" w:rsidRPr="002541B6" w14:paraId="4F8B02B8" w14:textId="77777777" w:rsidTr="002E4524">
        <w:tc>
          <w:tcPr>
            <w:tcW w:w="0" w:type="auto"/>
          </w:tcPr>
          <w:p w14:paraId="5E8DCFD6" w14:textId="77777777" w:rsidR="007C0D28" w:rsidRPr="002541B6" w:rsidRDefault="007C0D28" w:rsidP="00515665">
            <w:r w:rsidRPr="002541B6">
              <w:rPr>
                <w:bCs/>
              </w:rPr>
              <w:t>15</w:t>
            </w:r>
          </w:p>
        </w:tc>
        <w:tc>
          <w:tcPr>
            <w:tcW w:w="0" w:type="auto"/>
          </w:tcPr>
          <w:p w14:paraId="064D229F" w14:textId="77777777" w:rsidR="007C0D28" w:rsidRPr="002541B6" w:rsidRDefault="007C0D28" w:rsidP="00515665">
            <w:r w:rsidRPr="002541B6">
              <w:t>Pichia stipitis CBS 6054</w:t>
            </w:r>
          </w:p>
        </w:tc>
        <w:tc>
          <w:tcPr>
            <w:tcW w:w="0" w:type="auto"/>
          </w:tcPr>
          <w:p w14:paraId="5835EF19" w14:textId="77777777" w:rsidR="007C0D28" w:rsidRPr="002541B6" w:rsidRDefault="007C0D28" w:rsidP="00515665">
            <w:r w:rsidRPr="002541B6">
              <w:t>Saccharomycotina</w:t>
            </w:r>
          </w:p>
        </w:tc>
        <w:tc>
          <w:tcPr>
            <w:tcW w:w="0" w:type="auto"/>
          </w:tcPr>
          <w:p w14:paraId="28228668" w14:textId="77777777" w:rsidR="007C0D28" w:rsidRPr="002541B6" w:rsidRDefault="007C0D28" w:rsidP="00515665">
            <w:r w:rsidRPr="002541B6">
              <w:t>fungi</w:t>
            </w:r>
          </w:p>
        </w:tc>
      </w:tr>
      <w:tr w:rsidR="007C0D28" w:rsidRPr="002541B6" w14:paraId="75FBA552" w14:textId="77777777" w:rsidTr="002E4524">
        <w:tc>
          <w:tcPr>
            <w:tcW w:w="0" w:type="auto"/>
          </w:tcPr>
          <w:p w14:paraId="22F43CDD" w14:textId="77777777" w:rsidR="007C0D28" w:rsidRPr="002541B6" w:rsidRDefault="007C0D28" w:rsidP="00515665">
            <w:r w:rsidRPr="002541B6">
              <w:rPr>
                <w:bCs/>
              </w:rPr>
              <w:t>16</w:t>
            </w:r>
          </w:p>
        </w:tc>
        <w:tc>
          <w:tcPr>
            <w:tcW w:w="0" w:type="auto"/>
          </w:tcPr>
          <w:p w14:paraId="51118EE9" w14:textId="77777777" w:rsidR="007C0D28" w:rsidRPr="002541B6" w:rsidRDefault="007C0D28" w:rsidP="00515665">
            <w:r w:rsidRPr="002541B6">
              <w:t>Saccharomyces bayanus 623-6C</w:t>
            </w:r>
          </w:p>
        </w:tc>
        <w:tc>
          <w:tcPr>
            <w:tcW w:w="0" w:type="auto"/>
          </w:tcPr>
          <w:p w14:paraId="29A4710A" w14:textId="77777777" w:rsidR="007C0D28" w:rsidRPr="002541B6" w:rsidRDefault="007C0D28" w:rsidP="00515665">
            <w:r w:rsidRPr="002541B6">
              <w:t>Saccharomycotina</w:t>
            </w:r>
          </w:p>
        </w:tc>
        <w:tc>
          <w:tcPr>
            <w:tcW w:w="0" w:type="auto"/>
          </w:tcPr>
          <w:p w14:paraId="249151CB" w14:textId="77777777" w:rsidR="007C0D28" w:rsidRPr="002541B6" w:rsidRDefault="007C0D28" w:rsidP="00515665">
            <w:r w:rsidRPr="002541B6">
              <w:t>fungi</w:t>
            </w:r>
          </w:p>
        </w:tc>
      </w:tr>
      <w:tr w:rsidR="007C0D28" w:rsidRPr="002541B6" w14:paraId="6FB754EC" w14:textId="77777777" w:rsidTr="002E4524">
        <w:tc>
          <w:tcPr>
            <w:tcW w:w="0" w:type="auto"/>
          </w:tcPr>
          <w:p w14:paraId="52022D0E" w14:textId="77777777" w:rsidR="007C0D28" w:rsidRPr="002541B6" w:rsidRDefault="007C0D28" w:rsidP="00515665">
            <w:r w:rsidRPr="002541B6">
              <w:rPr>
                <w:bCs/>
              </w:rPr>
              <w:t>17</w:t>
            </w:r>
          </w:p>
        </w:tc>
        <w:tc>
          <w:tcPr>
            <w:tcW w:w="0" w:type="auto"/>
          </w:tcPr>
          <w:p w14:paraId="397E5483" w14:textId="77777777" w:rsidR="007C0D28" w:rsidRPr="002541B6" w:rsidRDefault="007C0D28" w:rsidP="00515665">
            <w:r w:rsidRPr="002541B6">
              <w:t>Saccharomyces castelli</w:t>
            </w:r>
          </w:p>
        </w:tc>
        <w:tc>
          <w:tcPr>
            <w:tcW w:w="0" w:type="auto"/>
          </w:tcPr>
          <w:p w14:paraId="3E7CF6BD" w14:textId="77777777" w:rsidR="007C0D28" w:rsidRPr="002541B6" w:rsidRDefault="007C0D28" w:rsidP="00515665">
            <w:r w:rsidRPr="002541B6">
              <w:t>Saccharomycotina</w:t>
            </w:r>
          </w:p>
        </w:tc>
        <w:tc>
          <w:tcPr>
            <w:tcW w:w="0" w:type="auto"/>
          </w:tcPr>
          <w:p w14:paraId="5B127FA2" w14:textId="77777777" w:rsidR="007C0D28" w:rsidRPr="002541B6" w:rsidRDefault="007C0D28" w:rsidP="00515665">
            <w:r w:rsidRPr="002541B6">
              <w:t>fungi</w:t>
            </w:r>
          </w:p>
        </w:tc>
      </w:tr>
      <w:tr w:rsidR="007C0D28" w:rsidRPr="002541B6" w14:paraId="4752180E" w14:textId="77777777" w:rsidTr="002E4524">
        <w:tc>
          <w:tcPr>
            <w:tcW w:w="0" w:type="auto"/>
          </w:tcPr>
          <w:p w14:paraId="6741D13A" w14:textId="77777777" w:rsidR="007C0D28" w:rsidRPr="002541B6" w:rsidRDefault="007C0D28" w:rsidP="00515665">
            <w:r w:rsidRPr="002541B6">
              <w:rPr>
                <w:bCs/>
              </w:rPr>
              <w:t>18</w:t>
            </w:r>
          </w:p>
        </w:tc>
        <w:tc>
          <w:tcPr>
            <w:tcW w:w="0" w:type="auto"/>
          </w:tcPr>
          <w:p w14:paraId="3F16E4B2" w14:textId="77777777" w:rsidR="007C0D28" w:rsidRPr="002541B6" w:rsidRDefault="007C0D28" w:rsidP="00515665">
            <w:r w:rsidRPr="002541B6">
              <w:t>Saccharomyces cerevisiae</w:t>
            </w:r>
          </w:p>
        </w:tc>
        <w:tc>
          <w:tcPr>
            <w:tcW w:w="0" w:type="auto"/>
          </w:tcPr>
          <w:p w14:paraId="6C504811" w14:textId="77777777" w:rsidR="007C0D28" w:rsidRPr="002541B6" w:rsidRDefault="007C0D28" w:rsidP="00515665">
            <w:r w:rsidRPr="002541B6">
              <w:t>Saccharomycotina</w:t>
            </w:r>
          </w:p>
        </w:tc>
        <w:tc>
          <w:tcPr>
            <w:tcW w:w="0" w:type="auto"/>
          </w:tcPr>
          <w:p w14:paraId="5EE9B859" w14:textId="77777777" w:rsidR="007C0D28" w:rsidRPr="002541B6" w:rsidRDefault="007C0D28" w:rsidP="00515665">
            <w:r w:rsidRPr="002541B6">
              <w:t>fungi</w:t>
            </w:r>
          </w:p>
        </w:tc>
      </w:tr>
      <w:tr w:rsidR="007C0D28" w:rsidRPr="002541B6" w14:paraId="0584B54B" w14:textId="77777777" w:rsidTr="002E4524">
        <w:tc>
          <w:tcPr>
            <w:tcW w:w="0" w:type="auto"/>
          </w:tcPr>
          <w:p w14:paraId="3371B63D" w14:textId="77777777" w:rsidR="007C0D28" w:rsidRPr="002541B6" w:rsidRDefault="007C0D28" w:rsidP="00515665">
            <w:r w:rsidRPr="002541B6">
              <w:rPr>
                <w:bCs/>
              </w:rPr>
              <w:t>19</w:t>
            </w:r>
          </w:p>
        </w:tc>
        <w:tc>
          <w:tcPr>
            <w:tcW w:w="0" w:type="auto"/>
          </w:tcPr>
          <w:p w14:paraId="58A02F72" w14:textId="77777777" w:rsidR="007C0D28" w:rsidRPr="002541B6" w:rsidRDefault="007C0D28" w:rsidP="00515665">
            <w:r w:rsidRPr="002541B6">
              <w:t>Saccharomyces kluyveri</w:t>
            </w:r>
          </w:p>
        </w:tc>
        <w:tc>
          <w:tcPr>
            <w:tcW w:w="0" w:type="auto"/>
          </w:tcPr>
          <w:p w14:paraId="144908DA" w14:textId="77777777" w:rsidR="007C0D28" w:rsidRPr="002541B6" w:rsidRDefault="007C0D28" w:rsidP="00515665">
            <w:r w:rsidRPr="002541B6">
              <w:t>Saccharomycotina</w:t>
            </w:r>
          </w:p>
        </w:tc>
        <w:tc>
          <w:tcPr>
            <w:tcW w:w="0" w:type="auto"/>
          </w:tcPr>
          <w:p w14:paraId="50E53DE7" w14:textId="77777777" w:rsidR="007C0D28" w:rsidRPr="002541B6" w:rsidRDefault="007C0D28" w:rsidP="00515665">
            <w:r w:rsidRPr="002541B6">
              <w:t>fungi</w:t>
            </w:r>
          </w:p>
        </w:tc>
      </w:tr>
      <w:tr w:rsidR="007C0D28" w:rsidRPr="002541B6" w14:paraId="51640583" w14:textId="77777777" w:rsidTr="002E4524">
        <w:tc>
          <w:tcPr>
            <w:tcW w:w="0" w:type="auto"/>
          </w:tcPr>
          <w:p w14:paraId="4F2BA0B6" w14:textId="77777777" w:rsidR="007C0D28" w:rsidRPr="002541B6" w:rsidRDefault="007C0D28" w:rsidP="00515665">
            <w:r w:rsidRPr="002541B6">
              <w:rPr>
                <w:bCs/>
              </w:rPr>
              <w:t>20</w:t>
            </w:r>
          </w:p>
        </w:tc>
        <w:tc>
          <w:tcPr>
            <w:tcW w:w="0" w:type="auto"/>
          </w:tcPr>
          <w:p w14:paraId="2EEFC6F3" w14:textId="77777777" w:rsidR="007C0D28" w:rsidRPr="002541B6" w:rsidRDefault="007C0D28" w:rsidP="00515665">
            <w:r w:rsidRPr="002541B6">
              <w:t>Saccharomyces kudriavzevii</w:t>
            </w:r>
          </w:p>
        </w:tc>
        <w:tc>
          <w:tcPr>
            <w:tcW w:w="0" w:type="auto"/>
          </w:tcPr>
          <w:p w14:paraId="3FB01E30" w14:textId="77777777" w:rsidR="007C0D28" w:rsidRPr="002541B6" w:rsidRDefault="007C0D28" w:rsidP="00515665">
            <w:r w:rsidRPr="002541B6">
              <w:t>Saccharomycotina</w:t>
            </w:r>
          </w:p>
        </w:tc>
        <w:tc>
          <w:tcPr>
            <w:tcW w:w="0" w:type="auto"/>
          </w:tcPr>
          <w:p w14:paraId="6282DCF8" w14:textId="77777777" w:rsidR="007C0D28" w:rsidRPr="002541B6" w:rsidRDefault="007C0D28" w:rsidP="00515665">
            <w:r w:rsidRPr="002541B6">
              <w:t>fungi</w:t>
            </w:r>
          </w:p>
        </w:tc>
      </w:tr>
      <w:tr w:rsidR="007C0D28" w:rsidRPr="002541B6" w14:paraId="640AD311" w14:textId="77777777" w:rsidTr="002E4524">
        <w:tc>
          <w:tcPr>
            <w:tcW w:w="0" w:type="auto"/>
          </w:tcPr>
          <w:p w14:paraId="05345041" w14:textId="77777777" w:rsidR="007C0D28" w:rsidRPr="002541B6" w:rsidRDefault="007C0D28" w:rsidP="00515665">
            <w:r w:rsidRPr="002541B6">
              <w:rPr>
                <w:bCs/>
              </w:rPr>
              <w:t>21</w:t>
            </w:r>
          </w:p>
        </w:tc>
        <w:tc>
          <w:tcPr>
            <w:tcW w:w="0" w:type="auto"/>
          </w:tcPr>
          <w:p w14:paraId="2C6ADDAB" w14:textId="77777777" w:rsidR="007C0D28" w:rsidRPr="002541B6" w:rsidRDefault="007C0D28" w:rsidP="00515665">
            <w:r w:rsidRPr="002541B6">
              <w:t>Saccharomyces mikatae</w:t>
            </w:r>
          </w:p>
        </w:tc>
        <w:tc>
          <w:tcPr>
            <w:tcW w:w="0" w:type="auto"/>
          </w:tcPr>
          <w:p w14:paraId="1AC6A418" w14:textId="77777777" w:rsidR="007C0D28" w:rsidRPr="002541B6" w:rsidRDefault="007C0D28" w:rsidP="00515665">
            <w:r w:rsidRPr="002541B6">
              <w:t>Saccharomycotina</w:t>
            </w:r>
          </w:p>
        </w:tc>
        <w:tc>
          <w:tcPr>
            <w:tcW w:w="0" w:type="auto"/>
          </w:tcPr>
          <w:p w14:paraId="5191DE52" w14:textId="77777777" w:rsidR="007C0D28" w:rsidRPr="002541B6" w:rsidRDefault="007C0D28" w:rsidP="00515665">
            <w:r w:rsidRPr="002541B6">
              <w:t>fungi</w:t>
            </w:r>
          </w:p>
        </w:tc>
      </w:tr>
      <w:tr w:rsidR="007C0D28" w:rsidRPr="002541B6" w14:paraId="558F1C6E" w14:textId="77777777" w:rsidTr="002E4524">
        <w:tc>
          <w:tcPr>
            <w:tcW w:w="0" w:type="auto"/>
          </w:tcPr>
          <w:p w14:paraId="0E5026DE" w14:textId="77777777" w:rsidR="007C0D28" w:rsidRPr="002541B6" w:rsidRDefault="007C0D28" w:rsidP="00515665">
            <w:r w:rsidRPr="002541B6">
              <w:rPr>
                <w:bCs/>
              </w:rPr>
              <w:t>22</w:t>
            </w:r>
          </w:p>
        </w:tc>
        <w:tc>
          <w:tcPr>
            <w:tcW w:w="0" w:type="auto"/>
          </w:tcPr>
          <w:p w14:paraId="132B6D4C" w14:textId="77777777" w:rsidR="007C0D28" w:rsidRPr="002541B6" w:rsidRDefault="007C0D28" w:rsidP="00515665">
            <w:r w:rsidRPr="002541B6">
              <w:t>Saccharomyces paradoxus</w:t>
            </w:r>
          </w:p>
        </w:tc>
        <w:tc>
          <w:tcPr>
            <w:tcW w:w="0" w:type="auto"/>
          </w:tcPr>
          <w:p w14:paraId="040CB2A3" w14:textId="77777777" w:rsidR="007C0D28" w:rsidRPr="002541B6" w:rsidRDefault="007C0D28" w:rsidP="00515665">
            <w:r w:rsidRPr="002541B6">
              <w:t>Saccharomycotina</w:t>
            </w:r>
          </w:p>
        </w:tc>
        <w:tc>
          <w:tcPr>
            <w:tcW w:w="0" w:type="auto"/>
          </w:tcPr>
          <w:p w14:paraId="762DC944" w14:textId="77777777" w:rsidR="007C0D28" w:rsidRPr="002541B6" w:rsidRDefault="007C0D28" w:rsidP="00515665">
            <w:r w:rsidRPr="002541B6">
              <w:t>fungi</w:t>
            </w:r>
          </w:p>
        </w:tc>
      </w:tr>
      <w:tr w:rsidR="007C0D28" w:rsidRPr="002541B6" w14:paraId="1B937AB3" w14:textId="77777777" w:rsidTr="002E4524">
        <w:tc>
          <w:tcPr>
            <w:tcW w:w="0" w:type="auto"/>
          </w:tcPr>
          <w:p w14:paraId="6E4282FF" w14:textId="77777777" w:rsidR="007C0D28" w:rsidRPr="002541B6" w:rsidRDefault="007C0D28" w:rsidP="00515665">
            <w:r w:rsidRPr="002541B6">
              <w:rPr>
                <w:bCs/>
              </w:rPr>
              <w:t>23</w:t>
            </w:r>
          </w:p>
        </w:tc>
        <w:tc>
          <w:tcPr>
            <w:tcW w:w="0" w:type="auto"/>
          </w:tcPr>
          <w:p w14:paraId="3F3A6E3B" w14:textId="77777777" w:rsidR="007C0D28" w:rsidRPr="002541B6" w:rsidRDefault="007C0D28" w:rsidP="00515665">
            <w:r w:rsidRPr="002541B6">
              <w:t>Vanderwaltozyma polyspora</w:t>
            </w:r>
          </w:p>
        </w:tc>
        <w:tc>
          <w:tcPr>
            <w:tcW w:w="0" w:type="auto"/>
          </w:tcPr>
          <w:p w14:paraId="3FA3AF97" w14:textId="77777777" w:rsidR="007C0D28" w:rsidRPr="002541B6" w:rsidRDefault="007C0D28" w:rsidP="00515665">
            <w:r w:rsidRPr="002541B6">
              <w:t>Saccharomycotina</w:t>
            </w:r>
          </w:p>
        </w:tc>
        <w:tc>
          <w:tcPr>
            <w:tcW w:w="0" w:type="auto"/>
          </w:tcPr>
          <w:p w14:paraId="05940BC0" w14:textId="77777777" w:rsidR="007C0D28" w:rsidRPr="002541B6" w:rsidRDefault="007C0D28" w:rsidP="00515665">
            <w:r w:rsidRPr="002541B6">
              <w:t>fungi</w:t>
            </w:r>
          </w:p>
        </w:tc>
      </w:tr>
      <w:tr w:rsidR="007C0D28" w:rsidRPr="002541B6" w14:paraId="3AB7AB02" w14:textId="77777777" w:rsidTr="002E4524">
        <w:tc>
          <w:tcPr>
            <w:tcW w:w="0" w:type="auto"/>
          </w:tcPr>
          <w:p w14:paraId="03D6F67A" w14:textId="77777777" w:rsidR="007C0D28" w:rsidRPr="002541B6" w:rsidRDefault="007C0D28" w:rsidP="00515665">
            <w:r w:rsidRPr="002541B6">
              <w:rPr>
                <w:bCs/>
              </w:rPr>
              <w:t>24</w:t>
            </w:r>
          </w:p>
        </w:tc>
        <w:tc>
          <w:tcPr>
            <w:tcW w:w="0" w:type="auto"/>
          </w:tcPr>
          <w:p w14:paraId="52A03B6C" w14:textId="77777777" w:rsidR="007C0D28" w:rsidRPr="002541B6" w:rsidRDefault="007C0D28" w:rsidP="00515665">
            <w:r w:rsidRPr="002541B6">
              <w:t>Yarrowia lipolytica</w:t>
            </w:r>
          </w:p>
        </w:tc>
        <w:tc>
          <w:tcPr>
            <w:tcW w:w="0" w:type="auto"/>
          </w:tcPr>
          <w:p w14:paraId="68148F39" w14:textId="77777777" w:rsidR="007C0D28" w:rsidRPr="002541B6" w:rsidRDefault="007C0D28" w:rsidP="00515665">
            <w:r w:rsidRPr="002541B6">
              <w:t>Saccharomycotina</w:t>
            </w:r>
          </w:p>
        </w:tc>
        <w:tc>
          <w:tcPr>
            <w:tcW w:w="0" w:type="auto"/>
          </w:tcPr>
          <w:p w14:paraId="77C77A9C" w14:textId="77777777" w:rsidR="007C0D28" w:rsidRPr="002541B6" w:rsidRDefault="007C0D28" w:rsidP="00515665">
            <w:r w:rsidRPr="002541B6">
              <w:t>fungi</w:t>
            </w:r>
          </w:p>
        </w:tc>
      </w:tr>
      <w:tr w:rsidR="007C0D28" w:rsidRPr="002541B6" w14:paraId="2CC335B8" w14:textId="77777777" w:rsidTr="002E4524">
        <w:tc>
          <w:tcPr>
            <w:tcW w:w="0" w:type="auto"/>
          </w:tcPr>
          <w:p w14:paraId="33283AC7" w14:textId="77777777" w:rsidR="007C0D28" w:rsidRPr="002541B6" w:rsidRDefault="007C0D28" w:rsidP="00515665">
            <w:r w:rsidRPr="002541B6">
              <w:rPr>
                <w:bCs/>
              </w:rPr>
              <w:t>25</w:t>
            </w:r>
          </w:p>
        </w:tc>
        <w:tc>
          <w:tcPr>
            <w:tcW w:w="0" w:type="auto"/>
          </w:tcPr>
          <w:p w14:paraId="7062A877" w14:textId="77777777" w:rsidR="007C0D28" w:rsidRPr="002541B6" w:rsidRDefault="007C0D28" w:rsidP="00515665">
            <w:r w:rsidRPr="002541B6">
              <w:t>Zygosaccharomyces rouxii</w:t>
            </w:r>
          </w:p>
        </w:tc>
        <w:tc>
          <w:tcPr>
            <w:tcW w:w="0" w:type="auto"/>
          </w:tcPr>
          <w:p w14:paraId="13E5C23D" w14:textId="77777777" w:rsidR="007C0D28" w:rsidRPr="002541B6" w:rsidRDefault="007C0D28" w:rsidP="00515665">
            <w:r w:rsidRPr="002541B6">
              <w:t>Saccharomycotina</w:t>
            </w:r>
          </w:p>
        </w:tc>
        <w:tc>
          <w:tcPr>
            <w:tcW w:w="0" w:type="auto"/>
          </w:tcPr>
          <w:p w14:paraId="70594BF0" w14:textId="77777777" w:rsidR="007C0D28" w:rsidRPr="002541B6" w:rsidRDefault="007C0D28" w:rsidP="00515665">
            <w:r w:rsidRPr="002541B6">
              <w:t>fungi</w:t>
            </w:r>
          </w:p>
        </w:tc>
      </w:tr>
      <w:tr w:rsidR="007C0D28" w:rsidRPr="002541B6" w14:paraId="561A5C6F" w14:textId="77777777" w:rsidTr="002E4524">
        <w:tc>
          <w:tcPr>
            <w:tcW w:w="0" w:type="auto"/>
          </w:tcPr>
          <w:p w14:paraId="57F08D50" w14:textId="77777777" w:rsidR="007C0D28" w:rsidRPr="002541B6" w:rsidRDefault="007C0D28" w:rsidP="00515665">
            <w:r w:rsidRPr="002541B6">
              <w:rPr>
                <w:bCs/>
              </w:rPr>
              <w:t>26</w:t>
            </w:r>
          </w:p>
        </w:tc>
        <w:tc>
          <w:tcPr>
            <w:tcW w:w="0" w:type="auto"/>
          </w:tcPr>
          <w:p w14:paraId="7BC56D82" w14:textId="77777777" w:rsidR="007C0D28" w:rsidRPr="002541B6" w:rsidRDefault="007C0D28" w:rsidP="00515665">
            <w:r w:rsidRPr="002541B6">
              <w:t>Acidomyces richmondensis</w:t>
            </w:r>
          </w:p>
        </w:tc>
        <w:tc>
          <w:tcPr>
            <w:tcW w:w="0" w:type="auto"/>
          </w:tcPr>
          <w:p w14:paraId="6007006C" w14:textId="77777777" w:rsidR="007C0D28" w:rsidRPr="002541B6" w:rsidRDefault="007C0D28" w:rsidP="00515665">
            <w:r w:rsidRPr="002541B6">
              <w:t>Pezizomycotina</w:t>
            </w:r>
          </w:p>
        </w:tc>
        <w:tc>
          <w:tcPr>
            <w:tcW w:w="0" w:type="auto"/>
          </w:tcPr>
          <w:p w14:paraId="07A8142B" w14:textId="77777777" w:rsidR="007C0D28" w:rsidRPr="002541B6" w:rsidRDefault="007C0D28" w:rsidP="00515665">
            <w:r w:rsidRPr="002541B6">
              <w:t>fungi</w:t>
            </w:r>
          </w:p>
        </w:tc>
      </w:tr>
      <w:tr w:rsidR="007C0D28" w:rsidRPr="002541B6" w14:paraId="4F15C195" w14:textId="77777777" w:rsidTr="002E4524">
        <w:tc>
          <w:tcPr>
            <w:tcW w:w="0" w:type="auto"/>
          </w:tcPr>
          <w:p w14:paraId="4C58EB9C" w14:textId="77777777" w:rsidR="007C0D28" w:rsidRPr="002541B6" w:rsidRDefault="007C0D28" w:rsidP="00515665">
            <w:r w:rsidRPr="002541B6">
              <w:rPr>
                <w:bCs/>
              </w:rPr>
              <w:t>27</w:t>
            </w:r>
          </w:p>
        </w:tc>
        <w:tc>
          <w:tcPr>
            <w:tcW w:w="0" w:type="auto"/>
          </w:tcPr>
          <w:p w14:paraId="4506DED2" w14:textId="77777777" w:rsidR="007C0D28" w:rsidRPr="002541B6" w:rsidRDefault="007C0D28" w:rsidP="00515665">
            <w:r w:rsidRPr="002541B6">
              <w:t>Aulographum hederae</w:t>
            </w:r>
          </w:p>
        </w:tc>
        <w:tc>
          <w:tcPr>
            <w:tcW w:w="0" w:type="auto"/>
          </w:tcPr>
          <w:p w14:paraId="339EFDC0" w14:textId="77777777" w:rsidR="007C0D28" w:rsidRPr="002541B6" w:rsidRDefault="007C0D28" w:rsidP="00515665">
            <w:r w:rsidRPr="002541B6">
              <w:t>Pezizomycotina</w:t>
            </w:r>
          </w:p>
        </w:tc>
        <w:tc>
          <w:tcPr>
            <w:tcW w:w="0" w:type="auto"/>
          </w:tcPr>
          <w:p w14:paraId="757971F5" w14:textId="77777777" w:rsidR="007C0D28" w:rsidRPr="002541B6" w:rsidRDefault="007C0D28" w:rsidP="00515665">
            <w:r w:rsidRPr="002541B6">
              <w:t>fungi</w:t>
            </w:r>
          </w:p>
        </w:tc>
      </w:tr>
      <w:tr w:rsidR="007C0D28" w:rsidRPr="002541B6" w14:paraId="6C10FC03" w14:textId="77777777" w:rsidTr="002E4524">
        <w:tc>
          <w:tcPr>
            <w:tcW w:w="0" w:type="auto"/>
          </w:tcPr>
          <w:p w14:paraId="10B05B75" w14:textId="77777777" w:rsidR="007C0D28" w:rsidRPr="002541B6" w:rsidRDefault="007C0D28" w:rsidP="00515665">
            <w:r w:rsidRPr="002541B6">
              <w:rPr>
                <w:bCs/>
              </w:rPr>
              <w:t>28</w:t>
            </w:r>
          </w:p>
        </w:tc>
        <w:tc>
          <w:tcPr>
            <w:tcW w:w="0" w:type="auto"/>
          </w:tcPr>
          <w:p w14:paraId="2323818A" w14:textId="77777777" w:rsidR="007C0D28" w:rsidRPr="002541B6" w:rsidRDefault="007C0D28" w:rsidP="00515665">
            <w:r w:rsidRPr="002541B6">
              <w:t>Baudoinia compniacensis uamh 10762</w:t>
            </w:r>
          </w:p>
        </w:tc>
        <w:tc>
          <w:tcPr>
            <w:tcW w:w="0" w:type="auto"/>
          </w:tcPr>
          <w:p w14:paraId="242D5F0E" w14:textId="77777777" w:rsidR="007C0D28" w:rsidRPr="002541B6" w:rsidRDefault="007C0D28" w:rsidP="00515665">
            <w:r w:rsidRPr="002541B6">
              <w:t>Pezizomycotina</w:t>
            </w:r>
          </w:p>
        </w:tc>
        <w:tc>
          <w:tcPr>
            <w:tcW w:w="0" w:type="auto"/>
          </w:tcPr>
          <w:p w14:paraId="7BA46058" w14:textId="77777777" w:rsidR="007C0D28" w:rsidRPr="002541B6" w:rsidRDefault="007C0D28" w:rsidP="00515665">
            <w:r w:rsidRPr="002541B6">
              <w:t>fungi</w:t>
            </w:r>
          </w:p>
        </w:tc>
      </w:tr>
      <w:tr w:rsidR="007C0D28" w:rsidRPr="002541B6" w14:paraId="501CD02D" w14:textId="77777777" w:rsidTr="002E4524">
        <w:tc>
          <w:tcPr>
            <w:tcW w:w="0" w:type="auto"/>
          </w:tcPr>
          <w:p w14:paraId="62A0FC98" w14:textId="77777777" w:rsidR="007C0D28" w:rsidRPr="002541B6" w:rsidRDefault="007C0D28" w:rsidP="00515665">
            <w:r w:rsidRPr="002541B6">
              <w:rPr>
                <w:bCs/>
              </w:rPr>
              <w:t>29</w:t>
            </w:r>
          </w:p>
        </w:tc>
        <w:tc>
          <w:tcPr>
            <w:tcW w:w="0" w:type="auto"/>
          </w:tcPr>
          <w:p w14:paraId="10C85992" w14:textId="77777777" w:rsidR="007C0D28" w:rsidRPr="002541B6" w:rsidRDefault="007C0D28" w:rsidP="00515665">
            <w:r w:rsidRPr="002541B6">
              <w:t>Botryosphaeria dothidea</w:t>
            </w:r>
          </w:p>
        </w:tc>
        <w:tc>
          <w:tcPr>
            <w:tcW w:w="0" w:type="auto"/>
          </w:tcPr>
          <w:p w14:paraId="7120F2A7" w14:textId="77777777" w:rsidR="007C0D28" w:rsidRPr="002541B6" w:rsidRDefault="007C0D28" w:rsidP="00515665">
            <w:r w:rsidRPr="002541B6">
              <w:t>Pezizomycotina</w:t>
            </w:r>
          </w:p>
        </w:tc>
        <w:tc>
          <w:tcPr>
            <w:tcW w:w="0" w:type="auto"/>
          </w:tcPr>
          <w:p w14:paraId="1809EEDA" w14:textId="77777777" w:rsidR="007C0D28" w:rsidRPr="002541B6" w:rsidRDefault="007C0D28" w:rsidP="00515665">
            <w:r w:rsidRPr="002541B6">
              <w:t>fungi</w:t>
            </w:r>
          </w:p>
        </w:tc>
      </w:tr>
      <w:tr w:rsidR="007C0D28" w:rsidRPr="002541B6" w14:paraId="233ADF7B" w14:textId="77777777" w:rsidTr="002E4524">
        <w:tc>
          <w:tcPr>
            <w:tcW w:w="0" w:type="auto"/>
          </w:tcPr>
          <w:p w14:paraId="7C6B23EA" w14:textId="77777777" w:rsidR="007C0D28" w:rsidRPr="002541B6" w:rsidRDefault="007C0D28" w:rsidP="00515665">
            <w:r w:rsidRPr="002541B6">
              <w:rPr>
                <w:bCs/>
              </w:rPr>
              <w:t>30</w:t>
            </w:r>
          </w:p>
        </w:tc>
        <w:tc>
          <w:tcPr>
            <w:tcW w:w="0" w:type="auto"/>
          </w:tcPr>
          <w:p w14:paraId="00C4F6DF" w14:textId="77777777" w:rsidR="007C0D28" w:rsidRPr="002541B6" w:rsidRDefault="007C0D28" w:rsidP="00515665">
            <w:r w:rsidRPr="002541B6">
              <w:t>Cenococcum geophilum 1.58</w:t>
            </w:r>
          </w:p>
        </w:tc>
        <w:tc>
          <w:tcPr>
            <w:tcW w:w="0" w:type="auto"/>
          </w:tcPr>
          <w:p w14:paraId="1F3F88DA" w14:textId="77777777" w:rsidR="007C0D28" w:rsidRPr="002541B6" w:rsidRDefault="007C0D28" w:rsidP="00515665">
            <w:r w:rsidRPr="002541B6">
              <w:t>Pezizomycotina</w:t>
            </w:r>
          </w:p>
        </w:tc>
        <w:tc>
          <w:tcPr>
            <w:tcW w:w="0" w:type="auto"/>
          </w:tcPr>
          <w:p w14:paraId="6371E3BE" w14:textId="77777777" w:rsidR="007C0D28" w:rsidRPr="002541B6" w:rsidRDefault="007C0D28" w:rsidP="00515665">
            <w:r w:rsidRPr="002541B6">
              <w:t>fungi</w:t>
            </w:r>
          </w:p>
        </w:tc>
      </w:tr>
      <w:tr w:rsidR="007C0D28" w:rsidRPr="002541B6" w14:paraId="6D1799CE" w14:textId="77777777" w:rsidTr="002E4524">
        <w:tc>
          <w:tcPr>
            <w:tcW w:w="0" w:type="auto"/>
          </w:tcPr>
          <w:p w14:paraId="249C3F9C" w14:textId="77777777" w:rsidR="007C0D28" w:rsidRPr="002541B6" w:rsidRDefault="007C0D28" w:rsidP="00515665">
            <w:r w:rsidRPr="002541B6">
              <w:rPr>
                <w:bCs/>
              </w:rPr>
              <w:t>31</w:t>
            </w:r>
          </w:p>
        </w:tc>
        <w:tc>
          <w:tcPr>
            <w:tcW w:w="0" w:type="auto"/>
          </w:tcPr>
          <w:p w14:paraId="718C0277" w14:textId="77777777" w:rsidR="007C0D28" w:rsidRPr="002541B6" w:rsidRDefault="007C0D28" w:rsidP="00515665">
            <w:r w:rsidRPr="002541B6">
              <w:t>Cladonia grayi</w:t>
            </w:r>
          </w:p>
        </w:tc>
        <w:tc>
          <w:tcPr>
            <w:tcW w:w="0" w:type="auto"/>
          </w:tcPr>
          <w:p w14:paraId="234794FB" w14:textId="77777777" w:rsidR="007C0D28" w:rsidRPr="002541B6" w:rsidRDefault="007C0D28" w:rsidP="00515665">
            <w:r w:rsidRPr="002541B6">
              <w:t>Pezizomycotina</w:t>
            </w:r>
          </w:p>
        </w:tc>
        <w:tc>
          <w:tcPr>
            <w:tcW w:w="0" w:type="auto"/>
          </w:tcPr>
          <w:p w14:paraId="0C2B1D81" w14:textId="77777777" w:rsidR="007C0D28" w:rsidRPr="002541B6" w:rsidRDefault="007C0D28" w:rsidP="00515665">
            <w:r w:rsidRPr="002541B6">
              <w:t>fungi</w:t>
            </w:r>
          </w:p>
        </w:tc>
      </w:tr>
      <w:tr w:rsidR="007C0D28" w:rsidRPr="002541B6" w14:paraId="2A339291" w14:textId="77777777" w:rsidTr="002E4524">
        <w:tc>
          <w:tcPr>
            <w:tcW w:w="0" w:type="auto"/>
          </w:tcPr>
          <w:p w14:paraId="3D7459AA" w14:textId="77777777" w:rsidR="007C0D28" w:rsidRPr="002541B6" w:rsidRDefault="007C0D28" w:rsidP="00515665">
            <w:r w:rsidRPr="002541B6">
              <w:rPr>
                <w:bCs/>
              </w:rPr>
              <w:t>32</w:t>
            </w:r>
          </w:p>
        </w:tc>
        <w:tc>
          <w:tcPr>
            <w:tcW w:w="0" w:type="auto"/>
          </w:tcPr>
          <w:p w14:paraId="34965115" w14:textId="77777777" w:rsidR="007C0D28" w:rsidRPr="002541B6" w:rsidRDefault="007C0D28" w:rsidP="00515665">
            <w:r w:rsidRPr="002541B6">
              <w:t>Cochliobolus carbonum 26-r-13</w:t>
            </w:r>
          </w:p>
        </w:tc>
        <w:tc>
          <w:tcPr>
            <w:tcW w:w="0" w:type="auto"/>
          </w:tcPr>
          <w:p w14:paraId="05B17251" w14:textId="77777777" w:rsidR="007C0D28" w:rsidRPr="002541B6" w:rsidRDefault="007C0D28" w:rsidP="00515665">
            <w:r w:rsidRPr="002541B6">
              <w:t>Pezizomycotina</w:t>
            </w:r>
          </w:p>
        </w:tc>
        <w:tc>
          <w:tcPr>
            <w:tcW w:w="0" w:type="auto"/>
          </w:tcPr>
          <w:p w14:paraId="037B3F2F" w14:textId="77777777" w:rsidR="007C0D28" w:rsidRPr="002541B6" w:rsidRDefault="007C0D28" w:rsidP="00515665">
            <w:r w:rsidRPr="002541B6">
              <w:t>fungi</w:t>
            </w:r>
          </w:p>
        </w:tc>
      </w:tr>
      <w:tr w:rsidR="007C0D28" w:rsidRPr="002541B6" w14:paraId="602B401F" w14:textId="77777777" w:rsidTr="002E4524">
        <w:tc>
          <w:tcPr>
            <w:tcW w:w="0" w:type="auto"/>
          </w:tcPr>
          <w:p w14:paraId="178A89C3" w14:textId="77777777" w:rsidR="007C0D28" w:rsidRPr="002541B6" w:rsidRDefault="007C0D28" w:rsidP="00515665">
            <w:r w:rsidRPr="002541B6">
              <w:rPr>
                <w:bCs/>
              </w:rPr>
              <w:t>33</w:t>
            </w:r>
          </w:p>
        </w:tc>
        <w:tc>
          <w:tcPr>
            <w:tcW w:w="0" w:type="auto"/>
          </w:tcPr>
          <w:p w14:paraId="2EFDE2CD" w14:textId="77777777" w:rsidR="007C0D28" w:rsidRPr="002541B6" w:rsidRDefault="007C0D28" w:rsidP="00515665">
            <w:r w:rsidRPr="002541B6">
              <w:t>Cochliobolus heterostrophus c5 3332</w:t>
            </w:r>
          </w:p>
        </w:tc>
        <w:tc>
          <w:tcPr>
            <w:tcW w:w="0" w:type="auto"/>
          </w:tcPr>
          <w:p w14:paraId="5CF2AC03" w14:textId="77777777" w:rsidR="007C0D28" w:rsidRPr="002541B6" w:rsidRDefault="007C0D28" w:rsidP="00515665">
            <w:r w:rsidRPr="002541B6">
              <w:t>Pezizomycotina</w:t>
            </w:r>
          </w:p>
        </w:tc>
        <w:tc>
          <w:tcPr>
            <w:tcW w:w="0" w:type="auto"/>
          </w:tcPr>
          <w:p w14:paraId="64BDCB40" w14:textId="77777777" w:rsidR="007C0D28" w:rsidRPr="002541B6" w:rsidRDefault="007C0D28" w:rsidP="00515665">
            <w:r w:rsidRPr="002541B6">
              <w:t>fungi</w:t>
            </w:r>
          </w:p>
        </w:tc>
      </w:tr>
      <w:tr w:rsidR="007C0D28" w:rsidRPr="002541B6" w14:paraId="5DBB1B7D" w14:textId="77777777" w:rsidTr="002E4524">
        <w:tc>
          <w:tcPr>
            <w:tcW w:w="0" w:type="auto"/>
          </w:tcPr>
          <w:p w14:paraId="7647D859" w14:textId="77777777" w:rsidR="007C0D28" w:rsidRPr="002541B6" w:rsidRDefault="007C0D28" w:rsidP="00515665">
            <w:r w:rsidRPr="002541B6">
              <w:rPr>
                <w:bCs/>
              </w:rPr>
              <w:t>34</w:t>
            </w:r>
          </w:p>
        </w:tc>
        <w:tc>
          <w:tcPr>
            <w:tcW w:w="0" w:type="auto"/>
          </w:tcPr>
          <w:p w14:paraId="6D572F84" w14:textId="77777777" w:rsidR="007C0D28" w:rsidRPr="002541B6" w:rsidRDefault="007C0D28" w:rsidP="00515665">
            <w:r w:rsidRPr="002541B6">
              <w:t>Cochliobolus heterostrophus c5 5759</w:t>
            </w:r>
          </w:p>
        </w:tc>
        <w:tc>
          <w:tcPr>
            <w:tcW w:w="0" w:type="auto"/>
          </w:tcPr>
          <w:p w14:paraId="44C6BB50" w14:textId="77777777" w:rsidR="007C0D28" w:rsidRPr="002541B6" w:rsidRDefault="007C0D28" w:rsidP="00515665">
            <w:r w:rsidRPr="002541B6">
              <w:t>Pezizomycotina</w:t>
            </w:r>
          </w:p>
        </w:tc>
        <w:tc>
          <w:tcPr>
            <w:tcW w:w="0" w:type="auto"/>
          </w:tcPr>
          <w:p w14:paraId="170CB652" w14:textId="77777777" w:rsidR="007C0D28" w:rsidRPr="002541B6" w:rsidRDefault="007C0D28" w:rsidP="00515665">
            <w:r w:rsidRPr="002541B6">
              <w:t>fungi</w:t>
            </w:r>
          </w:p>
        </w:tc>
      </w:tr>
      <w:tr w:rsidR="007C0D28" w:rsidRPr="002541B6" w14:paraId="24D2326D" w14:textId="77777777" w:rsidTr="002E4524">
        <w:tc>
          <w:tcPr>
            <w:tcW w:w="0" w:type="auto"/>
          </w:tcPr>
          <w:p w14:paraId="6E1A70FC" w14:textId="77777777" w:rsidR="007C0D28" w:rsidRPr="002541B6" w:rsidRDefault="007C0D28" w:rsidP="00515665">
            <w:r w:rsidRPr="002541B6">
              <w:rPr>
                <w:bCs/>
              </w:rPr>
              <w:t>35</w:t>
            </w:r>
          </w:p>
        </w:tc>
        <w:tc>
          <w:tcPr>
            <w:tcW w:w="0" w:type="auto"/>
          </w:tcPr>
          <w:p w14:paraId="0B12D48A" w14:textId="77777777" w:rsidR="007C0D28" w:rsidRPr="002541B6" w:rsidRDefault="007C0D28" w:rsidP="00515665">
            <w:r w:rsidRPr="002541B6">
              <w:t>Cochliobolus lunatus m118</w:t>
            </w:r>
          </w:p>
        </w:tc>
        <w:tc>
          <w:tcPr>
            <w:tcW w:w="0" w:type="auto"/>
          </w:tcPr>
          <w:p w14:paraId="6C707351" w14:textId="77777777" w:rsidR="007C0D28" w:rsidRPr="002541B6" w:rsidRDefault="007C0D28" w:rsidP="00515665">
            <w:r w:rsidRPr="002541B6">
              <w:t>Pezizomycotina</w:t>
            </w:r>
          </w:p>
        </w:tc>
        <w:tc>
          <w:tcPr>
            <w:tcW w:w="0" w:type="auto"/>
          </w:tcPr>
          <w:p w14:paraId="3104EBAE" w14:textId="77777777" w:rsidR="007C0D28" w:rsidRPr="002541B6" w:rsidRDefault="007C0D28" w:rsidP="00515665">
            <w:r w:rsidRPr="002541B6">
              <w:t>fungi</w:t>
            </w:r>
          </w:p>
        </w:tc>
      </w:tr>
      <w:tr w:rsidR="007C0D28" w:rsidRPr="002541B6" w14:paraId="132F50B2" w14:textId="77777777" w:rsidTr="002E4524">
        <w:tc>
          <w:tcPr>
            <w:tcW w:w="0" w:type="auto"/>
          </w:tcPr>
          <w:p w14:paraId="2EE54CA0" w14:textId="77777777" w:rsidR="007C0D28" w:rsidRPr="002541B6" w:rsidRDefault="007C0D28" w:rsidP="00515665">
            <w:r w:rsidRPr="002541B6">
              <w:rPr>
                <w:bCs/>
              </w:rPr>
              <w:t>36</w:t>
            </w:r>
          </w:p>
        </w:tc>
        <w:tc>
          <w:tcPr>
            <w:tcW w:w="0" w:type="auto"/>
          </w:tcPr>
          <w:p w14:paraId="3C76BA82" w14:textId="77777777" w:rsidR="007C0D28" w:rsidRPr="002541B6" w:rsidRDefault="007C0D28" w:rsidP="00515665">
            <w:r w:rsidRPr="002541B6">
              <w:t>Cochliobolus miyabeanus atcc 44560</w:t>
            </w:r>
          </w:p>
        </w:tc>
        <w:tc>
          <w:tcPr>
            <w:tcW w:w="0" w:type="auto"/>
          </w:tcPr>
          <w:p w14:paraId="31DDE81E" w14:textId="77777777" w:rsidR="007C0D28" w:rsidRPr="002541B6" w:rsidRDefault="007C0D28" w:rsidP="00515665">
            <w:r w:rsidRPr="002541B6">
              <w:t>Pezizomycotina</w:t>
            </w:r>
          </w:p>
        </w:tc>
        <w:tc>
          <w:tcPr>
            <w:tcW w:w="0" w:type="auto"/>
          </w:tcPr>
          <w:p w14:paraId="291E870A" w14:textId="77777777" w:rsidR="007C0D28" w:rsidRPr="002541B6" w:rsidRDefault="007C0D28" w:rsidP="00515665">
            <w:r w:rsidRPr="002541B6">
              <w:t>fungi</w:t>
            </w:r>
          </w:p>
        </w:tc>
      </w:tr>
      <w:tr w:rsidR="007C0D28" w:rsidRPr="002541B6" w14:paraId="3E8CFF49" w14:textId="77777777" w:rsidTr="002E4524">
        <w:tc>
          <w:tcPr>
            <w:tcW w:w="0" w:type="auto"/>
          </w:tcPr>
          <w:p w14:paraId="193769C6" w14:textId="77777777" w:rsidR="007C0D28" w:rsidRPr="002541B6" w:rsidRDefault="007C0D28" w:rsidP="00515665">
            <w:r w:rsidRPr="002541B6">
              <w:rPr>
                <w:bCs/>
              </w:rPr>
              <w:t>37</w:t>
            </w:r>
          </w:p>
        </w:tc>
        <w:tc>
          <w:tcPr>
            <w:tcW w:w="0" w:type="auto"/>
          </w:tcPr>
          <w:p w14:paraId="51A1046F" w14:textId="77777777" w:rsidR="007C0D28" w:rsidRPr="002541B6" w:rsidRDefault="007C0D28" w:rsidP="00515665">
            <w:r w:rsidRPr="002541B6">
              <w:t>Cochliobolus victoriae fi3</w:t>
            </w:r>
          </w:p>
        </w:tc>
        <w:tc>
          <w:tcPr>
            <w:tcW w:w="0" w:type="auto"/>
          </w:tcPr>
          <w:p w14:paraId="2933EB12" w14:textId="77777777" w:rsidR="007C0D28" w:rsidRPr="002541B6" w:rsidRDefault="007C0D28" w:rsidP="00515665">
            <w:r w:rsidRPr="002541B6">
              <w:t>Pezizomycotina</w:t>
            </w:r>
          </w:p>
        </w:tc>
        <w:tc>
          <w:tcPr>
            <w:tcW w:w="0" w:type="auto"/>
          </w:tcPr>
          <w:p w14:paraId="47CDD5B9" w14:textId="77777777" w:rsidR="007C0D28" w:rsidRPr="002541B6" w:rsidRDefault="007C0D28" w:rsidP="00515665">
            <w:r w:rsidRPr="002541B6">
              <w:t>fungi</w:t>
            </w:r>
          </w:p>
        </w:tc>
      </w:tr>
      <w:tr w:rsidR="007C0D28" w:rsidRPr="002541B6" w14:paraId="22D20885" w14:textId="77777777" w:rsidTr="002E4524">
        <w:tc>
          <w:tcPr>
            <w:tcW w:w="0" w:type="auto"/>
          </w:tcPr>
          <w:p w14:paraId="422A6EA2" w14:textId="77777777" w:rsidR="007C0D28" w:rsidRPr="002541B6" w:rsidRDefault="007C0D28" w:rsidP="00515665">
            <w:r w:rsidRPr="002541B6">
              <w:rPr>
                <w:bCs/>
              </w:rPr>
              <w:t>38</w:t>
            </w:r>
          </w:p>
        </w:tc>
        <w:tc>
          <w:tcPr>
            <w:tcW w:w="0" w:type="auto"/>
          </w:tcPr>
          <w:p w14:paraId="52325E40" w14:textId="77777777" w:rsidR="007C0D28" w:rsidRPr="002541B6" w:rsidRDefault="007C0D28" w:rsidP="00515665">
            <w:r w:rsidRPr="002541B6">
              <w:t>Cucurbitaria berberidis cbs 394.84</w:t>
            </w:r>
          </w:p>
        </w:tc>
        <w:tc>
          <w:tcPr>
            <w:tcW w:w="0" w:type="auto"/>
          </w:tcPr>
          <w:p w14:paraId="715691FE" w14:textId="77777777" w:rsidR="007C0D28" w:rsidRPr="002541B6" w:rsidRDefault="007C0D28" w:rsidP="00515665">
            <w:r w:rsidRPr="002541B6">
              <w:t>Pezizomycotina</w:t>
            </w:r>
          </w:p>
        </w:tc>
        <w:tc>
          <w:tcPr>
            <w:tcW w:w="0" w:type="auto"/>
          </w:tcPr>
          <w:p w14:paraId="212BA7D3" w14:textId="77777777" w:rsidR="007C0D28" w:rsidRPr="002541B6" w:rsidRDefault="007C0D28" w:rsidP="00515665">
            <w:r w:rsidRPr="002541B6">
              <w:t>fungi</w:t>
            </w:r>
          </w:p>
        </w:tc>
      </w:tr>
      <w:tr w:rsidR="007C0D28" w:rsidRPr="002541B6" w14:paraId="15C2F827" w14:textId="77777777" w:rsidTr="002E4524">
        <w:tc>
          <w:tcPr>
            <w:tcW w:w="0" w:type="auto"/>
          </w:tcPr>
          <w:p w14:paraId="6E9D9900" w14:textId="77777777" w:rsidR="007C0D28" w:rsidRPr="002541B6" w:rsidRDefault="007C0D28" w:rsidP="00515665">
            <w:r w:rsidRPr="002541B6">
              <w:rPr>
                <w:bCs/>
              </w:rPr>
              <w:t>39</w:t>
            </w:r>
          </w:p>
        </w:tc>
        <w:tc>
          <w:tcPr>
            <w:tcW w:w="0" w:type="auto"/>
          </w:tcPr>
          <w:p w14:paraId="358B9424" w14:textId="77777777" w:rsidR="007C0D28" w:rsidRPr="002541B6" w:rsidRDefault="007C0D28" w:rsidP="00515665">
            <w:r w:rsidRPr="002541B6">
              <w:t>Dissoconium aciculare</w:t>
            </w:r>
          </w:p>
        </w:tc>
        <w:tc>
          <w:tcPr>
            <w:tcW w:w="0" w:type="auto"/>
          </w:tcPr>
          <w:p w14:paraId="46BEFD99" w14:textId="77777777" w:rsidR="007C0D28" w:rsidRPr="002541B6" w:rsidRDefault="007C0D28" w:rsidP="00515665">
            <w:r w:rsidRPr="002541B6">
              <w:t>Pezizomycotina</w:t>
            </w:r>
          </w:p>
        </w:tc>
        <w:tc>
          <w:tcPr>
            <w:tcW w:w="0" w:type="auto"/>
          </w:tcPr>
          <w:p w14:paraId="2813AC3A" w14:textId="77777777" w:rsidR="007C0D28" w:rsidRPr="002541B6" w:rsidRDefault="007C0D28" w:rsidP="00515665">
            <w:r w:rsidRPr="002541B6">
              <w:t>fungi</w:t>
            </w:r>
          </w:p>
        </w:tc>
      </w:tr>
      <w:tr w:rsidR="007C0D28" w:rsidRPr="002541B6" w14:paraId="4D9126A5" w14:textId="77777777" w:rsidTr="002E4524">
        <w:tc>
          <w:tcPr>
            <w:tcW w:w="0" w:type="auto"/>
          </w:tcPr>
          <w:p w14:paraId="73B6A3CA" w14:textId="77777777" w:rsidR="007C0D28" w:rsidRPr="002541B6" w:rsidRDefault="007C0D28" w:rsidP="00515665">
            <w:r w:rsidRPr="002541B6">
              <w:rPr>
                <w:bCs/>
              </w:rPr>
              <w:t>40</w:t>
            </w:r>
          </w:p>
        </w:tc>
        <w:tc>
          <w:tcPr>
            <w:tcW w:w="0" w:type="auto"/>
          </w:tcPr>
          <w:p w14:paraId="34B3AE35" w14:textId="77777777" w:rsidR="007C0D28" w:rsidRPr="002541B6" w:rsidRDefault="007C0D28" w:rsidP="00515665">
            <w:r w:rsidRPr="002541B6">
              <w:t>Dothistroma septosporum nze10</w:t>
            </w:r>
          </w:p>
        </w:tc>
        <w:tc>
          <w:tcPr>
            <w:tcW w:w="0" w:type="auto"/>
          </w:tcPr>
          <w:p w14:paraId="6C2EF63A" w14:textId="77777777" w:rsidR="007C0D28" w:rsidRPr="002541B6" w:rsidRDefault="007C0D28" w:rsidP="00515665">
            <w:r w:rsidRPr="002541B6">
              <w:t>Pezizomycotina</w:t>
            </w:r>
          </w:p>
        </w:tc>
        <w:tc>
          <w:tcPr>
            <w:tcW w:w="0" w:type="auto"/>
          </w:tcPr>
          <w:p w14:paraId="60A8FA24" w14:textId="77777777" w:rsidR="007C0D28" w:rsidRPr="002541B6" w:rsidRDefault="007C0D28" w:rsidP="00515665">
            <w:r w:rsidRPr="002541B6">
              <w:t>fungi</w:t>
            </w:r>
          </w:p>
        </w:tc>
      </w:tr>
      <w:tr w:rsidR="007C0D28" w:rsidRPr="002541B6" w14:paraId="74E21FEA" w14:textId="77777777" w:rsidTr="002E4524">
        <w:tc>
          <w:tcPr>
            <w:tcW w:w="0" w:type="auto"/>
          </w:tcPr>
          <w:p w14:paraId="5484738A" w14:textId="77777777" w:rsidR="007C0D28" w:rsidRPr="002541B6" w:rsidRDefault="007C0D28" w:rsidP="00515665">
            <w:r w:rsidRPr="002541B6">
              <w:rPr>
                <w:bCs/>
              </w:rPr>
              <w:t>41</w:t>
            </w:r>
          </w:p>
        </w:tc>
        <w:tc>
          <w:tcPr>
            <w:tcW w:w="0" w:type="auto"/>
          </w:tcPr>
          <w:p w14:paraId="615E02FE" w14:textId="77777777" w:rsidR="007C0D28" w:rsidRPr="002541B6" w:rsidRDefault="007C0D28" w:rsidP="00515665">
            <w:r w:rsidRPr="002541B6">
              <w:t>Dothidotthia symphoricarpi</w:t>
            </w:r>
          </w:p>
        </w:tc>
        <w:tc>
          <w:tcPr>
            <w:tcW w:w="0" w:type="auto"/>
          </w:tcPr>
          <w:p w14:paraId="6EA5A4B6" w14:textId="77777777" w:rsidR="007C0D28" w:rsidRPr="002541B6" w:rsidRDefault="007C0D28" w:rsidP="00515665">
            <w:r w:rsidRPr="002541B6">
              <w:t>Pezizomycotina</w:t>
            </w:r>
          </w:p>
        </w:tc>
        <w:tc>
          <w:tcPr>
            <w:tcW w:w="0" w:type="auto"/>
          </w:tcPr>
          <w:p w14:paraId="63ACBD2C" w14:textId="77777777" w:rsidR="007C0D28" w:rsidRPr="002541B6" w:rsidRDefault="007C0D28" w:rsidP="00515665">
            <w:r w:rsidRPr="002541B6">
              <w:t>fungi</w:t>
            </w:r>
          </w:p>
        </w:tc>
      </w:tr>
      <w:tr w:rsidR="007C0D28" w:rsidRPr="002541B6" w14:paraId="7AA3A3DF" w14:textId="77777777" w:rsidTr="002E4524">
        <w:tc>
          <w:tcPr>
            <w:tcW w:w="0" w:type="auto"/>
          </w:tcPr>
          <w:p w14:paraId="21EF5988" w14:textId="77777777" w:rsidR="007C0D28" w:rsidRPr="002541B6" w:rsidRDefault="007C0D28" w:rsidP="00515665">
            <w:r w:rsidRPr="002541B6">
              <w:rPr>
                <w:bCs/>
              </w:rPr>
              <w:t>42</w:t>
            </w:r>
          </w:p>
        </w:tc>
        <w:tc>
          <w:tcPr>
            <w:tcW w:w="0" w:type="auto"/>
          </w:tcPr>
          <w:p w14:paraId="23C0A741" w14:textId="77777777" w:rsidR="007C0D28" w:rsidRPr="002541B6" w:rsidRDefault="007C0D28" w:rsidP="00515665">
            <w:r w:rsidRPr="002541B6">
              <w:t>Hysterium pulicare</w:t>
            </w:r>
          </w:p>
        </w:tc>
        <w:tc>
          <w:tcPr>
            <w:tcW w:w="0" w:type="auto"/>
          </w:tcPr>
          <w:p w14:paraId="30DD22FC" w14:textId="77777777" w:rsidR="007C0D28" w:rsidRPr="002541B6" w:rsidRDefault="007C0D28" w:rsidP="00515665">
            <w:r w:rsidRPr="002541B6">
              <w:t>Pezizomycotina</w:t>
            </w:r>
          </w:p>
        </w:tc>
        <w:tc>
          <w:tcPr>
            <w:tcW w:w="0" w:type="auto"/>
          </w:tcPr>
          <w:p w14:paraId="2E93E421" w14:textId="77777777" w:rsidR="007C0D28" w:rsidRPr="002541B6" w:rsidRDefault="007C0D28" w:rsidP="00515665">
            <w:r w:rsidRPr="002541B6">
              <w:t>fungi</w:t>
            </w:r>
          </w:p>
        </w:tc>
      </w:tr>
      <w:tr w:rsidR="007C0D28" w:rsidRPr="002541B6" w14:paraId="0A807C3D" w14:textId="77777777" w:rsidTr="002E4524">
        <w:tc>
          <w:tcPr>
            <w:tcW w:w="0" w:type="auto"/>
          </w:tcPr>
          <w:p w14:paraId="72D292B3" w14:textId="77777777" w:rsidR="007C0D28" w:rsidRPr="002541B6" w:rsidRDefault="007C0D28" w:rsidP="00515665">
            <w:r w:rsidRPr="002541B6">
              <w:rPr>
                <w:bCs/>
              </w:rPr>
              <w:t>43</w:t>
            </w:r>
          </w:p>
        </w:tc>
        <w:tc>
          <w:tcPr>
            <w:tcW w:w="0" w:type="auto"/>
          </w:tcPr>
          <w:p w14:paraId="6E11E5C3" w14:textId="77777777" w:rsidR="007C0D28" w:rsidRPr="002541B6" w:rsidRDefault="007C0D28" w:rsidP="00515665">
            <w:r w:rsidRPr="002541B6">
              <w:t>Leptosphaeria maculans</w:t>
            </w:r>
          </w:p>
        </w:tc>
        <w:tc>
          <w:tcPr>
            <w:tcW w:w="0" w:type="auto"/>
          </w:tcPr>
          <w:p w14:paraId="3FA86493" w14:textId="77777777" w:rsidR="007C0D28" w:rsidRPr="002541B6" w:rsidRDefault="007C0D28" w:rsidP="00515665">
            <w:r w:rsidRPr="002541B6">
              <w:t>Pezizomycotina</w:t>
            </w:r>
          </w:p>
        </w:tc>
        <w:tc>
          <w:tcPr>
            <w:tcW w:w="0" w:type="auto"/>
          </w:tcPr>
          <w:p w14:paraId="3A272342" w14:textId="77777777" w:rsidR="007C0D28" w:rsidRPr="002541B6" w:rsidRDefault="007C0D28" w:rsidP="00515665">
            <w:r w:rsidRPr="002541B6">
              <w:t>fungi</w:t>
            </w:r>
          </w:p>
        </w:tc>
      </w:tr>
      <w:tr w:rsidR="007C0D28" w:rsidRPr="002541B6" w14:paraId="66E38FF2" w14:textId="77777777" w:rsidTr="002E4524">
        <w:tc>
          <w:tcPr>
            <w:tcW w:w="0" w:type="auto"/>
          </w:tcPr>
          <w:p w14:paraId="7E2ADACA" w14:textId="77777777" w:rsidR="007C0D28" w:rsidRPr="002541B6" w:rsidRDefault="007C0D28" w:rsidP="00515665">
            <w:r w:rsidRPr="002541B6">
              <w:rPr>
                <w:bCs/>
              </w:rPr>
              <w:t>44</w:t>
            </w:r>
          </w:p>
        </w:tc>
        <w:tc>
          <w:tcPr>
            <w:tcW w:w="0" w:type="auto"/>
          </w:tcPr>
          <w:p w14:paraId="40B8CFC2" w14:textId="77777777" w:rsidR="007C0D28" w:rsidRPr="002541B6" w:rsidRDefault="007C0D28" w:rsidP="00515665">
            <w:r w:rsidRPr="002541B6">
              <w:t>Lepidopterella palustris</w:t>
            </w:r>
          </w:p>
        </w:tc>
        <w:tc>
          <w:tcPr>
            <w:tcW w:w="0" w:type="auto"/>
          </w:tcPr>
          <w:p w14:paraId="0D070DDC" w14:textId="77777777" w:rsidR="007C0D28" w:rsidRPr="002541B6" w:rsidRDefault="007C0D28" w:rsidP="00515665">
            <w:r w:rsidRPr="002541B6">
              <w:t>Pezizomycotina</w:t>
            </w:r>
          </w:p>
        </w:tc>
        <w:tc>
          <w:tcPr>
            <w:tcW w:w="0" w:type="auto"/>
          </w:tcPr>
          <w:p w14:paraId="62AB763B" w14:textId="77777777" w:rsidR="007C0D28" w:rsidRPr="002541B6" w:rsidRDefault="007C0D28" w:rsidP="00515665">
            <w:r w:rsidRPr="002541B6">
              <w:t>fungi</w:t>
            </w:r>
          </w:p>
        </w:tc>
      </w:tr>
      <w:tr w:rsidR="007C0D28" w:rsidRPr="002541B6" w14:paraId="278DA779" w14:textId="77777777" w:rsidTr="002E4524">
        <w:tc>
          <w:tcPr>
            <w:tcW w:w="0" w:type="auto"/>
          </w:tcPr>
          <w:p w14:paraId="431620F0" w14:textId="77777777" w:rsidR="007C0D28" w:rsidRPr="002541B6" w:rsidRDefault="007C0D28" w:rsidP="00515665">
            <w:r w:rsidRPr="002541B6">
              <w:rPr>
                <w:bCs/>
              </w:rPr>
              <w:t>45</w:t>
            </w:r>
          </w:p>
        </w:tc>
        <w:tc>
          <w:tcPr>
            <w:tcW w:w="0" w:type="auto"/>
          </w:tcPr>
          <w:p w14:paraId="1CEE89CB" w14:textId="77777777" w:rsidR="007C0D28" w:rsidRPr="002541B6" w:rsidRDefault="007C0D28" w:rsidP="00515665">
            <w:r w:rsidRPr="002541B6">
              <w:t>Lophiostoma macrostomum</w:t>
            </w:r>
          </w:p>
        </w:tc>
        <w:tc>
          <w:tcPr>
            <w:tcW w:w="0" w:type="auto"/>
          </w:tcPr>
          <w:p w14:paraId="0629032C" w14:textId="77777777" w:rsidR="007C0D28" w:rsidRPr="002541B6" w:rsidRDefault="007C0D28" w:rsidP="00515665">
            <w:r w:rsidRPr="002541B6">
              <w:t>Pezizomycotina</w:t>
            </w:r>
          </w:p>
        </w:tc>
        <w:tc>
          <w:tcPr>
            <w:tcW w:w="0" w:type="auto"/>
          </w:tcPr>
          <w:p w14:paraId="6E6B5AF7" w14:textId="77777777" w:rsidR="007C0D28" w:rsidRPr="002541B6" w:rsidRDefault="007C0D28" w:rsidP="00515665">
            <w:r w:rsidRPr="002541B6">
              <w:t>fungi</w:t>
            </w:r>
          </w:p>
        </w:tc>
      </w:tr>
      <w:tr w:rsidR="007C0D28" w:rsidRPr="002541B6" w14:paraId="209E0F99" w14:textId="77777777" w:rsidTr="002E4524">
        <w:tc>
          <w:tcPr>
            <w:tcW w:w="0" w:type="auto"/>
          </w:tcPr>
          <w:p w14:paraId="005E9C9C" w14:textId="77777777" w:rsidR="007C0D28" w:rsidRPr="002541B6" w:rsidRDefault="007C0D28" w:rsidP="00515665">
            <w:r w:rsidRPr="002541B6">
              <w:rPr>
                <w:bCs/>
              </w:rPr>
              <w:t>46</w:t>
            </w:r>
          </w:p>
        </w:tc>
        <w:tc>
          <w:tcPr>
            <w:tcW w:w="0" w:type="auto"/>
          </w:tcPr>
          <w:p w14:paraId="5A15DDEA" w14:textId="77777777" w:rsidR="007C0D28" w:rsidRPr="002541B6" w:rsidRDefault="007C0D28" w:rsidP="00515665">
            <w:r w:rsidRPr="002541B6">
              <w:t>Macrophomina phaseolina ms6</w:t>
            </w:r>
          </w:p>
        </w:tc>
        <w:tc>
          <w:tcPr>
            <w:tcW w:w="0" w:type="auto"/>
          </w:tcPr>
          <w:p w14:paraId="13EF5066" w14:textId="77777777" w:rsidR="007C0D28" w:rsidRPr="002541B6" w:rsidRDefault="007C0D28" w:rsidP="00515665">
            <w:r w:rsidRPr="002541B6">
              <w:t>Pezizomycotina</w:t>
            </w:r>
          </w:p>
        </w:tc>
        <w:tc>
          <w:tcPr>
            <w:tcW w:w="0" w:type="auto"/>
          </w:tcPr>
          <w:p w14:paraId="5EEC0C3B" w14:textId="77777777" w:rsidR="007C0D28" w:rsidRPr="002541B6" w:rsidRDefault="007C0D28" w:rsidP="00515665">
            <w:r w:rsidRPr="002541B6">
              <w:t>fungi</w:t>
            </w:r>
          </w:p>
        </w:tc>
      </w:tr>
      <w:tr w:rsidR="007C0D28" w:rsidRPr="002541B6" w14:paraId="5AEC78DF" w14:textId="77777777" w:rsidTr="002E4524">
        <w:tc>
          <w:tcPr>
            <w:tcW w:w="0" w:type="auto"/>
          </w:tcPr>
          <w:p w14:paraId="6AC92417" w14:textId="77777777" w:rsidR="007C0D28" w:rsidRPr="002541B6" w:rsidRDefault="007C0D28" w:rsidP="00515665">
            <w:r w:rsidRPr="002541B6">
              <w:rPr>
                <w:bCs/>
              </w:rPr>
              <w:t>47</w:t>
            </w:r>
          </w:p>
        </w:tc>
        <w:tc>
          <w:tcPr>
            <w:tcW w:w="0" w:type="auto"/>
          </w:tcPr>
          <w:p w14:paraId="1291E442" w14:textId="77777777" w:rsidR="007C0D28" w:rsidRPr="002541B6" w:rsidRDefault="007C0D28" w:rsidP="00515665">
            <w:r w:rsidRPr="002541B6">
              <w:t>Melanomma pulvis-pyrius</w:t>
            </w:r>
          </w:p>
        </w:tc>
        <w:tc>
          <w:tcPr>
            <w:tcW w:w="0" w:type="auto"/>
          </w:tcPr>
          <w:p w14:paraId="01EE634A" w14:textId="77777777" w:rsidR="007C0D28" w:rsidRPr="002541B6" w:rsidRDefault="007C0D28" w:rsidP="00515665">
            <w:r w:rsidRPr="002541B6">
              <w:t>Pezizomycotina</w:t>
            </w:r>
          </w:p>
        </w:tc>
        <w:tc>
          <w:tcPr>
            <w:tcW w:w="0" w:type="auto"/>
          </w:tcPr>
          <w:p w14:paraId="3163C0E9" w14:textId="77777777" w:rsidR="007C0D28" w:rsidRPr="002541B6" w:rsidRDefault="007C0D28" w:rsidP="00515665">
            <w:r w:rsidRPr="002541B6">
              <w:t>fungi</w:t>
            </w:r>
          </w:p>
        </w:tc>
      </w:tr>
      <w:tr w:rsidR="007C0D28" w:rsidRPr="002541B6" w14:paraId="2A0E9CB1" w14:textId="77777777" w:rsidTr="002E4524">
        <w:tc>
          <w:tcPr>
            <w:tcW w:w="0" w:type="auto"/>
          </w:tcPr>
          <w:p w14:paraId="3CE5E5C5" w14:textId="77777777" w:rsidR="007C0D28" w:rsidRPr="002541B6" w:rsidRDefault="007C0D28" w:rsidP="00515665">
            <w:r w:rsidRPr="002541B6">
              <w:rPr>
                <w:bCs/>
              </w:rPr>
              <w:t>48</w:t>
            </w:r>
          </w:p>
        </w:tc>
        <w:tc>
          <w:tcPr>
            <w:tcW w:w="0" w:type="auto"/>
          </w:tcPr>
          <w:p w14:paraId="25BD1F07" w14:textId="77777777" w:rsidR="007C0D28" w:rsidRPr="002541B6" w:rsidRDefault="007C0D28" w:rsidP="00515665">
            <w:r w:rsidRPr="002541B6">
              <w:t>Myriangium duriaei cbs 260.36</w:t>
            </w:r>
          </w:p>
        </w:tc>
        <w:tc>
          <w:tcPr>
            <w:tcW w:w="0" w:type="auto"/>
          </w:tcPr>
          <w:p w14:paraId="635C23FC" w14:textId="77777777" w:rsidR="007C0D28" w:rsidRPr="002541B6" w:rsidRDefault="007C0D28" w:rsidP="00515665">
            <w:r w:rsidRPr="002541B6">
              <w:t>Pezizomycotina</w:t>
            </w:r>
          </w:p>
        </w:tc>
        <w:tc>
          <w:tcPr>
            <w:tcW w:w="0" w:type="auto"/>
          </w:tcPr>
          <w:p w14:paraId="60DD6F95" w14:textId="77777777" w:rsidR="007C0D28" w:rsidRPr="002541B6" w:rsidRDefault="007C0D28" w:rsidP="00515665">
            <w:r w:rsidRPr="002541B6">
              <w:t>fungi</w:t>
            </w:r>
          </w:p>
        </w:tc>
      </w:tr>
      <w:tr w:rsidR="007C0D28" w:rsidRPr="002541B6" w14:paraId="184F51EA" w14:textId="77777777" w:rsidTr="002E4524">
        <w:tc>
          <w:tcPr>
            <w:tcW w:w="0" w:type="auto"/>
          </w:tcPr>
          <w:p w14:paraId="0D9E0BEB" w14:textId="77777777" w:rsidR="007C0D28" w:rsidRPr="002541B6" w:rsidRDefault="007C0D28" w:rsidP="00515665">
            <w:r w:rsidRPr="002541B6">
              <w:rPr>
                <w:bCs/>
              </w:rPr>
              <w:t>49</w:t>
            </w:r>
          </w:p>
        </w:tc>
        <w:tc>
          <w:tcPr>
            <w:tcW w:w="0" w:type="auto"/>
          </w:tcPr>
          <w:p w14:paraId="2DEB6B78" w14:textId="77777777" w:rsidR="007C0D28" w:rsidRPr="002541B6" w:rsidRDefault="007C0D28" w:rsidP="00515665">
            <w:r w:rsidRPr="002541B6">
              <w:t>Neofusicoccum parvum ucrnp2</w:t>
            </w:r>
          </w:p>
        </w:tc>
        <w:tc>
          <w:tcPr>
            <w:tcW w:w="0" w:type="auto"/>
          </w:tcPr>
          <w:p w14:paraId="3B86A7B3" w14:textId="77777777" w:rsidR="007C0D28" w:rsidRPr="002541B6" w:rsidRDefault="007C0D28" w:rsidP="00515665">
            <w:r w:rsidRPr="002541B6">
              <w:t>Pezizomycotina</w:t>
            </w:r>
          </w:p>
        </w:tc>
        <w:tc>
          <w:tcPr>
            <w:tcW w:w="0" w:type="auto"/>
          </w:tcPr>
          <w:p w14:paraId="37DC44FC" w14:textId="77777777" w:rsidR="007C0D28" w:rsidRPr="002541B6" w:rsidRDefault="007C0D28" w:rsidP="00515665">
            <w:r w:rsidRPr="002541B6">
              <w:t>fungi</w:t>
            </w:r>
          </w:p>
        </w:tc>
      </w:tr>
      <w:tr w:rsidR="007C0D28" w:rsidRPr="002541B6" w14:paraId="07B2AC00" w14:textId="77777777" w:rsidTr="002E4524">
        <w:tc>
          <w:tcPr>
            <w:tcW w:w="0" w:type="auto"/>
          </w:tcPr>
          <w:p w14:paraId="360633BB" w14:textId="77777777" w:rsidR="007C0D28" w:rsidRPr="002541B6" w:rsidRDefault="007C0D28" w:rsidP="00515665">
            <w:r w:rsidRPr="002541B6">
              <w:rPr>
                <w:bCs/>
              </w:rPr>
              <w:t>50</w:t>
            </w:r>
          </w:p>
        </w:tc>
        <w:tc>
          <w:tcPr>
            <w:tcW w:w="0" w:type="auto"/>
          </w:tcPr>
          <w:p w14:paraId="16FE5BF5" w14:textId="77777777" w:rsidR="007C0D28" w:rsidRPr="002541B6" w:rsidRDefault="007C0D28" w:rsidP="00515665">
            <w:r w:rsidRPr="002541B6">
              <w:t>Piedraia hortae</w:t>
            </w:r>
          </w:p>
        </w:tc>
        <w:tc>
          <w:tcPr>
            <w:tcW w:w="0" w:type="auto"/>
          </w:tcPr>
          <w:p w14:paraId="371A791B" w14:textId="77777777" w:rsidR="007C0D28" w:rsidRPr="002541B6" w:rsidRDefault="007C0D28" w:rsidP="00515665">
            <w:r w:rsidRPr="002541B6">
              <w:t>Pezizomycotina</w:t>
            </w:r>
          </w:p>
        </w:tc>
        <w:tc>
          <w:tcPr>
            <w:tcW w:w="0" w:type="auto"/>
          </w:tcPr>
          <w:p w14:paraId="0DA4D601" w14:textId="77777777" w:rsidR="007C0D28" w:rsidRPr="002541B6" w:rsidRDefault="007C0D28" w:rsidP="00515665">
            <w:r w:rsidRPr="002541B6">
              <w:t>fungi</w:t>
            </w:r>
          </w:p>
        </w:tc>
      </w:tr>
      <w:tr w:rsidR="007C0D28" w:rsidRPr="002541B6" w14:paraId="19BC1633" w14:textId="77777777" w:rsidTr="002E4524">
        <w:tc>
          <w:tcPr>
            <w:tcW w:w="0" w:type="auto"/>
          </w:tcPr>
          <w:p w14:paraId="6C7D21FC" w14:textId="77777777" w:rsidR="007C0D28" w:rsidRPr="002541B6" w:rsidRDefault="007C0D28" w:rsidP="00515665">
            <w:r w:rsidRPr="002541B6">
              <w:rPr>
                <w:bCs/>
              </w:rPr>
              <w:t>51</w:t>
            </w:r>
          </w:p>
        </w:tc>
        <w:tc>
          <w:tcPr>
            <w:tcW w:w="0" w:type="auto"/>
          </w:tcPr>
          <w:p w14:paraId="34AF717F" w14:textId="77777777" w:rsidR="007C0D28" w:rsidRPr="002541B6" w:rsidRDefault="007C0D28" w:rsidP="00515665">
            <w:r w:rsidRPr="002541B6">
              <w:t>Pleomassaria siparia</w:t>
            </w:r>
          </w:p>
        </w:tc>
        <w:tc>
          <w:tcPr>
            <w:tcW w:w="0" w:type="auto"/>
          </w:tcPr>
          <w:p w14:paraId="49A1D43A" w14:textId="77777777" w:rsidR="007C0D28" w:rsidRPr="002541B6" w:rsidRDefault="007C0D28" w:rsidP="00515665">
            <w:r w:rsidRPr="002541B6">
              <w:t>Pezizomycotina</w:t>
            </w:r>
          </w:p>
        </w:tc>
        <w:tc>
          <w:tcPr>
            <w:tcW w:w="0" w:type="auto"/>
          </w:tcPr>
          <w:p w14:paraId="60578CA9" w14:textId="77777777" w:rsidR="007C0D28" w:rsidRPr="002541B6" w:rsidRDefault="007C0D28" w:rsidP="00515665">
            <w:r w:rsidRPr="002541B6">
              <w:t>fungi</w:t>
            </w:r>
          </w:p>
        </w:tc>
      </w:tr>
      <w:tr w:rsidR="007C0D28" w:rsidRPr="002541B6" w14:paraId="2E28F3B8" w14:textId="77777777" w:rsidTr="002E4524">
        <w:tc>
          <w:tcPr>
            <w:tcW w:w="0" w:type="auto"/>
          </w:tcPr>
          <w:p w14:paraId="5FAC5E18" w14:textId="77777777" w:rsidR="007C0D28" w:rsidRPr="002541B6" w:rsidRDefault="007C0D28" w:rsidP="00515665">
            <w:r w:rsidRPr="002541B6">
              <w:rPr>
                <w:bCs/>
              </w:rPr>
              <w:t>52</w:t>
            </w:r>
          </w:p>
        </w:tc>
        <w:tc>
          <w:tcPr>
            <w:tcW w:w="0" w:type="auto"/>
          </w:tcPr>
          <w:p w14:paraId="65167CD9" w14:textId="77777777" w:rsidR="007C0D28" w:rsidRPr="002541B6" w:rsidRDefault="007C0D28" w:rsidP="00515665">
            <w:r w:rsidRPr="002541B6">
              <w:t>Pyrenophora teres f. teres</w:t>
            </w:r>
          </w:p>
        </w:tc>
        <w:tc>
          <w:tcPr>
            <w:tcW w:w="0" w:type="auto"/>
          </w:tcPr>
          <w:p w14:paraId="2AC08798" w14:textId="77777777" w:rsidR="007C0D28" w:rsidRPr="002541B6" w:rsidRDefault="007C0D28" w:rsidP="00515665">
            <w:r w:rsidRPr="002541B6">
              <w:t>Pezizomycotina</w:t>
            </w:r>
          </w:p>
        </w:tc>
        <w:tc>
          <w:tcPr>
            <w:tcW w:w="0" w:type="auto"/>
          </w:tcPr>
          <w:p w14:paraId="371EA83D" w14:textId="77777777" w:rsidR="007C0D28" w:rsidRPr="002541B6" w:rsidRDefault="007C0D28" w:rsidP="00515665">
            <w:r w:rsidRPr="002541B6">
              <w:t>fungi</w:t>
            </w:r>
          </w:p>
        </w:tc>
      </w:tr>
      <w:tr w:rsidR="007C0D28" w:rsidRPr="002541B6" w14:paraId="5439C8C3" w14:textId="77777777" w:rsidTr="002E4524">
        <w:tc>
          <w:tcPr>
            <w:tcW w:w="0" w:type="auto"/>
          </w:tcPr>
          <w:p w14:paraId="741A9F39" w14:textId="77777777" w:rsidR="007C0D28" w:rsidRPr="002541B6" w:rsidRDefault="007C0D28" w:rsidP="00515665">
            <w:r w:rsidRPr="002541B6">
              <w:rPr>
                <w:bCs/>
              </w:rPr>
              <w:t>53</w:t>
            </w:r>
          </w:p>
        </w:tc>
        <w:tc>
          <w:tcPr>
            <w:tcW w:w="0" w:type="auto"/>
          </w:tcPr>
          <w:p w14:paraId="16EDE834" w14:textId="77777777" w:rsidR="007C0D28" w:rsidRPr="002541B6" w:rsidRDefault="007C0D28" w:rsidP="00515665">
            <w:r w:rsidRPr="002541B6">
              <w:t>Pyrenophora tritici-repentis pt-1c-bfp 3136</w:t>
            </w:r>
          </w:p>
        </w:tc>
        <w:tc>
          <w:tcPr>
            <w:tcW w:w="0" w:type="auto"/>
          </w:tcPr>
          <w:p w14:paraId="3FF1CE89" w14:textId="77777777" w:rsidR="007C0D28" w:rsidRPr="002541B6" w:rsidRDefault="007C0D28" w:rsidP="00515665">
            <w:r w:rsidRPr="002541B6">
              <w:t>Pezizomycotina</w:t>
            </w:r>
          </w:p>
        </w:tc>
        <w:tc>
          <w:tcPr>
            <w:tcW w:w="0" w:type="auto"/>
          </w:tcPr>
          <w:p w14:paraId="3A8D27B9" w14:textId="77777777" w:rsidR="007C0D28" w:rsidRPr="002541B6" w:rsidRDefault="007C0D28" w:rsidP="00515665">
            <w:r w:rsidRPr="002541B6">
              <w:t>fungi</w:t>
            </w:r>
          </w:p>
        </w:tc>
      </w:tr>
      <w:tr w:rsidR="007C0D28" w:rsidRPr="002541B6" w14:paraId="5CB3AD81" w14:textId="77777777" w:rsidTr="002E4524">
        <w:tc>
          <w:tcPr>
            <w:tcW w:w="0" w:type="auto"/>
          </w:tcPr>
          <w:p w14:paraId="47D7B18A" w14:textId="77777777" w:rsidR="007C0D28" w:rsidRPr="002541B6" w:rsidRDefault="007C0D28" w:rsidP="00515665">
            <w:r w:rsidRPr="002541B6">
              <w:rPr>
                <w:bCs/>
              </w:rPr>
              <w:t>54</w:t>
            </w:r>
          </w:p>
        </w:tc>
        <w:tc>
          <w:tcPr>
            <w:tcW w:w="0" w:type="auto"/>
          </w:tcPr>
          <w:p w14:paraId="234C1ED5" w14:textId="77777777" w:rsidR="007C0D28" w:rsidRPr="002541B6" w:rsidRDefault="007C0D28" w:rsidP="00515665">
            <w:r w:rsidRPr="002541B6">
              <w:t>Pyrenophora tritici-repentis pt-1c-bfp 5809</w:t>
            </w:r>
          </w:p>
        </w:tc>
        <w:tc>
          <w:tcPr>
            <w:tcW w:w="0" w:type="auto"/>
          </w:tcPr>
          <w:p w14:paraId="3A479843" w14:textId="77777777" w:rsidR="007C0D28" w:rsidRPr="002541B6" w:rsidRDefault="007C0D28" w:rsidP="00515665">
            <w:r w:rsidRPr="002541B6">
              <w:t>Pezizomycotina</w:t>
            </w:r>
          </w:p>
        </w:tc>
        <w:tc>
          <w:tcPr>
            <w:tcW w:w="0" w:type="auto"/>
          </w:tcPr>
          <w:p w14:paraId="67A915BC" w14:textId="77777777" w:rsidR="007C0D28" w:rsidRPr="002541B6" w:rsidRDefault="007C0D28" w:rsidP="00515665">
            <w:r w:rsidRPr="002541B6">
              <w:t>fungi</w:t>
            </w:r>
          </w:p>
        </w:tc>
      </w:tr>
      <w:tr w:rsidR="007C0D28" w:rsidRPr="002541B6" w14:paraId="4EDBF7F0" w14:textId="77777777" w:rsidTr="002E4524">
        <w:tc>
          <w:tcPr>
            <w:tcW w:w="0" w:type="auto"/>
          </w:tcPr>
          <w:p w14:paraId="74141064" w14:textId="77777777" w:rsidR="007C0D28" w:rsidRPr="002541B6" w:rsidRDefault="007C0D28" w:rsidP="00515665">
            <w:r w:rsidRPr="002541B6">
              <w:rPr>
                <w:bCs/>
              </w:rPr>
              <w:t>55</w:t>
            </w:r>
          </w:p>
        </w:tc>
        <w:tc>
          <w:tcPr>
            <w:tcW w:w="0" w:type="auto"/>
          </w:tcPr>
          <w:p w14:paraId="7E7278AA" w14:textId="77777777" w:rsidR="007C0D28" w:rsidRPr="002541B6" w:rsidRDefault="007C0D28" w:rsidP="00515665">
            <w:r w:rsidRPr="002541B6">
              <w:t>Rhytidhysteron rufulum</w:t>
            </w:r>
          </w:p>
        </w:tc>
        <w:tc>
          <w:tcPr>
            <w:tcW w:w="0" w:type="auto"/>
          </w:tcPr>
          <w:p w14:paraId="088C1962" w14:textId="77777777" w:rsidR="007C0D28" w:rsidRPr="002541B6" w:rsidRDefault="007C0D28" w:rsidP="00515665">
            <w:r w:rsidRPr="002541B6">
              <w:t>Pezizomycotina</w:t>
            </w:r>
          </w:p>
        </w:tc>
        <w:tc>
          <w:tcPr>
            <w:tcW w:w="0" w:type="auto"/>
          </w:tcPr>
          <w:p w14:paraId="01B66F64" w14:textId="77777777" w:rsidR="007C0D28" w:rsidRPr="002541B6" w:rsidRDefault="007C0D28" w:rsidP="00515665">
            <w:r w:rsidRPr="002541B6">
              <w:t>fungi</w:t>
            </w:r>
          </w:p>
        </w:tc>
      </w:tr>
      <w:tr w:rsidR="007C0D28" w:rsidRPr="002541B6" w14:paraId="7ABE1E3F" w14:textId="77777777" w:rsidTr="002E4524">
        <w:tc>
          <w:tcPr>
            <w:tcW w:w="0" w:type="auto"/>
          </w:tcPr>
          <w:p w14:paraId="67C39D43" w14:textId="77777777" w:rsidR="007C0D28" w:rsidRPr="002541B6" w:rsidRDefault="007C0D28" w:rsidP="00515665">
            <w:r w:rsidRPr="002541B6">
              <w:rPr>
                <w:bCs/>
              </w:rPr>
              <w:t>56</w:t>
            </w:r>
          </w:p>
        </w:tc>
        <w:tc>
          <w:tcPr>
            <w:tcW w:w="0" w:type="auto"/>
          </w:tcPr>
          <w:p w14:paraId="5FAD4485" w14:textId="77777777" w:rsidR="007C0D28" w:rsidRPr="002541B6" w:rsidRDefault="007C0D28" w:rsidP="00515665">
            <w:r w:rsidRPr="002541B6">
              <w:t>Septoria musiva so2202</w:t>
            </w:r>
          </w:p>
        </w:tc>
        <w:tc>
          <w:tcPr>
            <w:tcW w:w="0" w:type="auto"/>
          </w:tcPr>
          <w:p w14:paraId="152A7ACF" w14:textId="77777777" w:rsidR="007C0D28" w:rsidRPr="002541B6" w:rsidRDefault="007C0D28" w:rsidP="00515665">
            <w:r w:rsidRPr="002541B6">
              <w:t>Pezizomycotina</w:t>
            </w:r>
          </w:p>
        </w:tc>
        <w:tc>
          <w:tcPr>
            <w:tcW w:w="0" w:type="auto"/>
          </w:tcPr>
          <w:p w14:paraId="19B61E89" w14:textId="77777777" w:rsidR="007C0D28" w:rsidRPr="002541B6" w:rsidRDefault="007C0D28" w:rsidP="00515665">
            <w:r w:rsidRPr="002541B6">
              <w:t>fungi</w:t>
            </w:r>
          </w:p>
        </w:tc>
      </w:tr>
      <w:tr w:rsidR="007C0D28" w:rsidRPr="002541B6" w14:paraId="6F261FF4" w14:textId="77777777" w:rsidTr="002E4524">
        <w:tc>
          <w:tcPr>
            <w:tcW w:w="0" w:type="auto"/>
          </w:tcPr>
          <w:p w14:paraId="6A9B44BB" w14:textId="77777777" w:rsidR="007C0D28" w:rsidRPr="002541B6" w:rsidRDefault="007C0D28" w:rsidP="00515665">
            <w:r w:rsidRPr="002541B6">
              <w:rPr>
                <w:bCs/>
              </w:rPr>
              <w:t>57</w:t>
            </w:r>
          </w:p>
        </w:tc>
        <w:tc>
          <w:tcPr>
            <w:tcW w:w="0" w:type="auto"/>
          </w:tcPr>
          <w:p w14:paraId="1CE35177" w14:textId="77777777" w:rsidR="007C0D28" w:rsidRPr="002541B6" w:rsidRDefault="007C0D28" w:rsidP="00515665">
            <w:r w:rsidRPr="002541B6">
              <w:t>Septoria populicola</w:t>
            </w:r>
          </w:p>
        </w:tc>
        <w:tc>
          <w:tcPr>
            <w:tcW w:w="0" w:type="auto"/>
          </w:tcPr>
          <w:p w14:paraId="57B8F927" w14:textId="77777777" w:rsidR="007C0D28" w:rsidRPr="002541B6" w:rsidRDefault="007C0D28" w:rsidP="00515665">
            <w:r w:rsidRPr="002541B6">
              <w:t>Pezizomycotina</w:t>
            </w:r>
          </w:p>
        </w:tc>
        <w:tc>
          <w:tcPr>
            <w:tcW w:w="0" w:type="auto"/>
          </w:tcPr>
          <w:p w14:paraId="6E3B2C79" w14:textId="77777777" w:rsidR="007C0D28" w:rsidRPr="002541B6" w:rsidRDefault="007C0D28" w:rsidP="00515665">
            <w:r w:rsidRPr="002541B6">
              <w:t>fungi</w:t>
            </w:r>
          </w:p>
        </w:tc>
      </w:tr>
      <w:tr w:rsidR="007C0D28" w:rsidRPr="002541B6" w14:paraId="2F53683C" w14:textId="77777777" w:rsidTr="002E4524">
        <w:tc>
          <w:tcPr>
            <w:tcW w:w="0" w:type="auto"/>
          </w:tcPr>
          <w:p w14:paraId="24A4D98A" w14:textId="77777777" w:rsidR="007C0D28" w:rsidRPr="002541B6" w:rsidRDefault="007C0D28" w:rsidP="00515665">
            <w:r w:rsidRPr="002541B6">
              <w:rPr>
                <w:bCs/>
              </w:rPr>
              <w:t>58</w:t>
            </w:r>
          </w:p>
        </w:tc>
        <w:tc>
          <w:tcPr>
            <w:tcW w:w="0" w:type="auto"/>
          </w:tcPr>
          <w:p w14:paraId="4EB7A907" w14:textId="77777777" w:rsidR="007C0D28" w:rsidRPr="002541B6" w:rsidRDefault="007C0D28" w:rsidP="00515665">
            <w:r w:rsidRPr="002541B6">
              <w:t>Thermomyces stellatus cbs 241.64</w:t>
            </w:r>
          </w:p>
        </w:tc>
        <w:tc>
          <w:tcPr>
            <w:tcW w:w="0" w:type="auto"/>
          </w:tcPr>
          <w:p w14:paraId="76DC581E" w14:textId="77777777" w:rsidR="007C0D28" w:rsidRPr="002541B6" w:rsidRDefault="007C0D28" w:rsidP="00515665">
            <w:r w:rsidRPr="002541B6">
              <w:t>Pezizomycotina</w:t>
            </w:r>
          </w:p>
        </w:tc>
        <w:tc>
          <w:tcPr>
            <w:tcW w:w="0" w:type="auto"/>
          </w:tcPr>
          <w:p w14:paraId="7E2D6A49" w14:textId="77777777" w:rsidR="007C0D28" w:rsidRPr="002541B6" w:rsidRDefault="007C0D28" w:rsidP="00515665">
            <w:r w:rsidRPr="002541B6">
              <w:t>fungi</w:t>
            </w:r>
          </w:p>
        </w:tc>
      </w:tr>
      <w:tr w:rsidR="007C0D28" w:rsidRPr="002541B6" w14:paraId="191185CF" w14:textId="77777777" w:rsidTr="002E4524">
        <w:tc>
          <w:tcPr>
            <w:tcW w:w="0" w:type="auto"/>
          </w:tcPr>
          <w:p w14:paraId="2DD28710" w14:textId="77777777" w:rsidR="007C0D28" w:rsidRPr="002541B6" w:rsidRDefault="007C0D28" w:rsidP="00515665">
            <w:r w:rsidRPr="002541B6">
              <w:rPr>
                <w:bCs/>
              </w:rPr>
              <w:t>59</w:t>
            </w:r>
          </w:p>
        </w:tc>
        <w:tc>
          <w:tcPr>
            <w:tcW w:w="0" w:type="auto"/>
          </w:tcPr>
          <w:p w14:paraId="4F748EB7" w14:textId="77777777" w:rsidR="007C0D28" w:rsidRPr="002541B6" w:rsidRDefault="007C0D28" w:rsidP="00515665">
            <w:r w:rsidRPr="002541B6">
              <w:t>Trypethelium eluteriae</w:t>
            </w:r>
          </w:p>
        </w:tc>
        <w:tc>
          <w:tcPr>
            <w:tcW w:w="0" w:type="auto"/>
          </w:tcPr>
          <w:p w14:paraId="4593EF47" w14:textId="77777777" w:rsidR="007C0D28" w:rsidRPr="002541B6" w:rsidRDefault="007C0D28" w:rsidP="00515665">
            <w:r w:rsidRPr="002541B6">
              <w:t>Pezizomycotina</w:t>
            </w:r>
          </w:p>
        </w:tc>
        <w:tc>
          <w:tcPr>
            <w:tcW w:w="0" w:type="auto"/>
          </w:tcPr>
          <w:p w14:paraId="574F5234" w14:textId="77777777" w:rsidR="007C0D28" w:rsidRPr="002541B6" w:rsidRDefault="007C0D28" w:rsidP="00515665">
            <w:r w:rsidRPr="002541B6">
              <w:t>fungi</w:t>
            </w:r>
          </w:p>
        </w:tc>
      </w:tr>
      <w:tr w:rsidR="007C0D28" w:rsidRPr="002541B6" w14:paraId="689FD7F3" w14:textId="77777777" w:rsidTr="002E4524">
        <w:tc>
          <w:tcPr>
            <w:tcW w:w="0" w:type="auto"/>
          </w:tcPr>
          <w:p w14:paraId="504725C6" w14:textId="77777777" w:rsidR="007C0D28" w:rsidRPr="002541B6" w:rsidRDefault="007C0D28" w:rsidP="00515665">
            <w:r w:rsidRPr="002541B6">
              <w:rPr>
                <w:bCs/>
              </w:rPr>
              <w:t>60</w:t>
            </w:r>
          </w:p>
        </w:tc>
        <w:tc>
          <w:tcPr>
            <w:tcW w:w="0" w:type="auto"/>
          </w:tcPr>
          <w:p w14:paraId="71F7FBB4" w14:textId="77777777" w:rsidR="007C0D28" w:rsidRPr="002541B6" w:rsidRDefault="007C0D28" w:rsidP="00515665">
            <w:r w:rsidRPr="002541B6">
              <w:t>Zasmidium cellare atcc 36951</w:t>
            </w:r>
          </w:p>
        </w:tc>
        <w:tc>
          <w:tcPr>
            <w:tcW w:w="0" w:type="auto"/>
          </w:tcPr>
          <w:p w14:paraId="51801004" w14:textId="77777777" w:rsidR="007C0D28" w:rsidRPr="002541B6" w:rsidRDefault="007C0D28" w:rsidP="00515665">
            <w:r w:rsidRPr="002541B6">
              <w:t>Pezizomycotina</w:t>
            </w:r>
          </w:p>
        </w:tc>
        <w:tc>
          <w:tcPr>
            <w:tcW w:w="0" w:type="auto"/>
          </w:tcPr>
          <w:p w14:paraId="38F34B63" w14:textId="77777777" w:rsidR="007C0D28" w:rsidRPr="002541B6" w:rsidRDefault="007C0D28" w:rsidP="00515665">
            <w:r w:rsidRPr="002541B6">
              <w:t>fungi</w:t>
            </w:r>
          </w:p>
        </w:tc>
      </w:tr>
      <w:tr w:rsidR="007C0D28" w:rsidRPr="002541B6" w14:paraId="6AC5CB40" w14:textId="77777777" w:rsidTr="002E4524">
        <w:tc>
          <w:tcPr>
            <w:tcW w:w="0" w:type="auto"/>
          </w:tcPr>
          <w:p w14:paraId="572C6DF3" w14:textId="77777777" w:rsidR="007C0D28" w:rsidRPr="002541B6" w:rsidRDefault="007C0D28" w:rsidP="00515665">
            <w:r w:rsidRPr="002541B6">
              <w:rPr>
                <w:bCs/>
              </w:rPr>
              <w:t>61</w:t>
            </w:r>
          </w:p>
        </w:tc>
        <w:tc>
          <w:tcPr>
            <w:tcW w:w="0" w:type="auto"/>
          </w:tcPr>
          <w:p w14:paraId="61BC47C7" w14:textId="77777777" w:rsidR="007C0D28" w:rsidRPr="002541B6" w:rsidRDefault="007C0D28" w:rsidP="00515665">
            <w:r w:rsidRPr="002541B6">
              <w:t>Zopfia rhizophila</w:t>
            </w:r>
          </w:p>
        </w:tc>
        <w:tc>
          <w:tcPr>
            <w:tcW w:w="0" w:type="auto"/>
          </w:tcPr>
          <w:p w14:paraId="0F1A8F56" w14:textId="77777777" w:rsidR="007C0D28" w:rsidRPr="002541B6" w:rsidRDefault="007C0D28" w:rsidP="00515665">
            <w:r w:rsidRPr="002541B6">
              <w:t>Pezizomycotina</w:t>
            </w:r>
          </w:p>
        </w:tc>
        <w:tc>
          <w:tcPr>
            <w:tcW w:w="0" w:type="auto"/>
          </w:tcPr>
          <w:p w14:paraId="08F99B41" w14:textId="77777777" w:rsidR="007C0D28" w:rsidRPr="002541B6" w:rsidRDefault="007C0D28" w:rsidP="00515665">
            <w:r w:rsidRPr="002541B6">
              <w:t>fungi</w:t>
            </w:r>
          </w:p>
        </w:tc>
      </w:tr>
      <w:tr w:rsidR="007C0D28" w:rsidRPr="002541B6" w14:paraId="0EDD28E1" w14:textId="77777777" w:rsidTr="002E4524">
        <w:tc>
          <w:tcPr>
            <w:tcW w:w="0" w:type="auto"/>
          </w:tcPr>
          <w:p w14:paraId="411350C2" w14:textId="77777777" w:rsidR="007C0D28" w:rsidRPr="002541B6" w:rsidRDefault="007C0D28" w:rsidP="00515665">
            <w:r w:rsidRPr="002541B6">
              <w:rPr>
                <w:bCs/>
              </w:rPr>
              <w:t>62</w:t>
            </w:r>
          </w:p>
        </w:tc>
        <w:tc>
          <w:tcPr>
            <w:tcW w:w="0" w:type="auto"/>
          </w:tcPr>
          <w:p w14:paraId="3C7E8222" w14:textId="77777777" w:rsidR="007C0D28" w:rsidRPr="002541B6" w:rsidRDefault="007C0D28" w:rsidP="00515665">
            <w:r w:rsidRPr="002541B6">
              <w:t>Cladosporium fulvum</w:t>
            </w:r>
          </w:p>
        </w:tc>
        <w:tc>
          <w:tcPr>
            <w:tcW w:w="0" w:type="auto"/>
          </w:tcPr>
          <w:p w14:paraId="5C532658" w14:textId="77777777" w:rsidR="007C0D28" w:rsidRPr="002541B6" w:rsidRDefault="007C0D28" w:rsidP="00515665">
            <w:r w:rsidRPr="002541B6">
              <w:t>Pezizomycotina</w:t>
            </w:r>
          </w:p>
        </w:tc>
        <w:tc>
          <w:tcPr>
            <w:tcW w:w="0" w:type="auto"/>
          </w:tcPr>
          <w:p w14:paraId="7CF2EF8F" w14:textId="77777777" w:rsidR="007C0D28" w:rsidRPr="002541B6" w:rsidRDefault="007C0D28" w:rsidP="00515665">
            <w:r w:rsidRPr="002541B6">
              <w:t>fungi</w:t>
            </w:r>
          </w:p>
        </w:tc>
      </w:tr>
      <w:tr w:rsidR="007C0D28" w:rsidRPr="002541B6" w14:paraId="53C425EA" w14:textId="77777777" w:rsidTr="002E4524">
        <w:tc>
          <w:tcPr>
            <w:tcW w:w="0" w:type="auto"/>
          </w:tcPr>
          <w:p w14:paraId="5575F0D1" w14:textId="77777777" w:rsidR="007C0D28" w:rsidRPr="002541B6" w:rsidRDefault="007C0D28" w:rsidP="00515665">
            <w:r w:rsidRPr="002541B6">
              <w:rPr>
                <w:bCs/>
              </w:rPr>
              <w:t>63</w:t>
            </w:r>
          </w:p>
        </w:tc>
        <w:tc>
          <w:tcPr>
            <w:tcW w:w="0" w:type="auto"/>
          </w:tcPr>
          <w:p w14:paraId="443BE18E" w14:textId="77777777" w:rsidR="007C0D28" w:rsidRPr="002541B6" w:rsidRDefault="007C0D28" w:rsidP="00515665">
            <w:r w:rsidRPr="002541B6">
              <w:t>Cochliobolus sativus nd90pr</w:t>
            </w:r>
          </w:p>
        </w:tc>
        <w:tc>
          <w:tcPr>
            <w:tcW w:w="0" w:type="auto"/>
          </w:tcPr>
          <w:p w14:paraId="4848ED30" w14:textId="77777777" w:rsidR="007C0D28" w:rsidRPr="002541B6" w:rsidRDefault="007C0D28" w:rsidP="00515665">
            <w:r w:rsidRPr="002541B6">
              <w:t>Pezizomycotina</w:t>
            </w:r>
          </w:p>
        </w:tc>
        <w:tc>
          <w:tcPr>
            <w:tcW w:w="0" w:type="auto"/>
          </w:tcPr>
          <w:p w14:paraId="30C013CB" w14:textId="77777777" w:rsidR="007C0D28" w:rsidRPr="002541B6" w:rsidRDefault="007C0D28" w:rsidP="00515665">
            <w:r w:rsidRPr="002541B6">
              <w:t>fungi</w:t>
            </w:r>
          </w:p>
        </w:tc>
      </w:tr>
      <w:tr w:rsidR="007C0D28" w:rsidRPr="002541B6" w14:paraId="25EC7526" w14:textId="77777777" w:rsidTr="002E4524">
        <w:tc>
          <w:tcPr>
            <w:tcW w:w="0" w:type="auto"/>
          </w:tcPr>
          <w:p w14:paraId="26EF73AD" w14:textId="77777777" w:rsidR="007C0D28" w:rsidRPr="002541B6" w:rsidRDefault="007C0D28" w:rsidP="00515665">
            <w:r w:rsidRPr="002541B6">
              <w:rPr>
                <w:bCs/>
              </w:rPr>
              <w:t>64</w:t>
            </w:r>
          </w:p>
        </w:tc>
        <w:tc>
          <w:tcPr>
            <w:tcW w:w="0" w:type="auto"/>
          </w:tcPr>
          <w:p w14:paraId="5DF1687B" w14:textId="77777777" w:rsidR="007C0D28" w:rsidRPr="002541B6" w:rsidRDefault="007C0D28" w:rsidP="00515665">
            <w:r w:rsidRPr="002541B6">
              <w:t>Didymella exigua cbs 183.55</w:t>
            </w:r>
          </w:p>
        </w:tc>
        <w:tc>
          <w:tcPr>
            <w:tcW w:w="0" w:type="auto"/>
          </w:tcPr>
          <w:p w14:paraId="11422F52" w14:textId="77777777" w:rsidR="007C0D28" w:rsidRPr="002541B6" w:rsidRDefault="007C0D28" w:rsidP="00515665">
            <w:r w:rsidRPr="002541B6">
              <w:t>Pezizomycotina</w:t>
            </w:r>
          </w:p>
        </w:tc>
        <w:tc>
          <w:tcPr>
            <w:tcW w:w="0" w:type="auto"/>
          </w:tcPr>
          <w:p w14:paraId="331E2133" w14:textId="77777777" w:rsidR="007C0D28" w:rsidRPr="002541B6" w:rsidRDefault="007C0D28" w:rsidP="00515665">
            <w:r w:rsidRPr="002541B6">
              <w:t>fungi</w:t>
            </w:r>
          </w:p>
        </w:tc>
      </w:tr>
      <w:tr w:rsidR="007C0D28" w:rsidRPr="002541B6" w14:paraId="22DBC804" w14:textId="77777777" w:rsidTr="002E4524">
        <w:tc>
          <w:tcPr>
            <w:tcW w:w="0" w:type="auto"/>
          </w:tcPr>
          <w:p w14:paraId="7B57018D" w14:textId="77777777" w:rsidR="007C0D28" w:rsidRPr="002541B6" w:rsidRDefault="007C0D28" w:rsidP="00515665">
            <w:r w:rsidRPr="002541B6">
              <w:rPr>
                <w:bCs/>
              </w:rPr>
              <w:t>65</w:t>
            </w:r>
          </w:p>
        </w:tc>
        <w:tc>
          <w:tcPr>
            <w:tcW w:w="0" w:type="auto"/>
          </w:tcPr>
          <w:p w14:paraId="58E913C1" w14:textId="77777777" w:rsidR="007C0D28" w:rsidRPr="002541B6" w:rsidRDefault="007C0D28" w:rsidP="00515665">
            <w:r w:rsidRPr="002541B6">
              <w:t>Lentithecium fluviatile</w:t>
            </w:r>
          </w:p>
        </w:tc>
        <w:tc>
          <w:tcPr>
            <w:tcW w:w="0" w:type="auto"/>
          </w:tcPr>
          <w:p w14:paraId="00A7C48F" w14:textId="77777777" w:rsidR="007C0D28" w:rsidRPr="002541B6" w:rsidRDefault="007C0D28" w:rsidP="00515665">
            <w:r w:rsidRPr="002541B6">
              <w:t>Pezizomycotina</w:t>
            </w:r>
          </w:p>
        </w:tc>
        <w:tc>
          <w:tcPr>
            <w:tcW w:w="0" w:type="auto"/>
          </w:tcPr>
          <w:p w14:paraId="3F2C5593" w14:textId="77777777" w:rsidR="007C0D28" w:rsidRPr="002541B6" w:rsidRDefault="007C0D28" w:rsidP="00515665">
            <w:r w:rsidRPr="002541B6">
              <w:t>fungi</w:t>
            </w:r>
          </w:p>
        </w:tc>
      </w:tr>
      <w:tr w:rsidR="007C0D28" w:rsidRPr="002541B6" w14:paraId="3DAD28E1" w14:textId="77777777" w:rsidTr="002E4524">
        <w:tc>
          <w:tcPr>
            <w:tcW w:w="0" w:type="auto"/>
          </w:tcPr>
          <w:p w14:paraId="6494F7B3" w14:textId="77777777" w:rsidR="007C0D28" w:rsidRPr="002541B6" w:rsidRDefault="007C0D28" w:rsidP="00515665">
            <w:r w:rsidRPr="002541B6">
              <w:rPr>
                <w:bCs/>
              </w:rPr>
              <w:t>66</w:t>
            </w:r>
          </w:p>
        </w:tc>
        <w:tc>
          <w:tcPr>
            <w:tcW w:w="0" w:type="auto"/>
          </w:tcPr>
          <w:p w14:paraId="1B5BDFB3" w14:textId="77777777" w:rsidR="007C0D28" w:rsidRPr="002541B6" w:rsidRDefault="007C0D28" w:rsidP="00515665">
            <w:r w:rsidRPr="002541B6">
              <w:t>Patellaria atrata</w:t>
            </w:r>
          </w:p>
        </w:tc>
        <w:tc>
          <w:tcPr>
            <w:tcW w:w="0" w:type="auto"/>
          </w:tcPr>
          <w:p w14:paraId="2EA18BC1" w14:textId="77777777" w:rsidR="007C0D28" w:rsidRPr="002541B6" w:rsidRDefault="007C0D28" w:rsidP="00515665">
            <w:r w:rsidRPr="002541B6">
              <w:t>Pezizomycotina</w:t>
            </w:r>
          </w:p>
        </w:tc>
        <w:tc>
          <w:tcPr>
            <w:tcW w:w="0" w:type="auto"/>
          </w:tcPr>
          <w:p w14:paraId="067B27A9" w14:textId="77777777" w:rsidR="007C0D28" w:rsidRPr="002541B6" w:rsidRDefault="007C0D28" w:rsidP="00515665">
            <w:r w:rsidRPr="002541B6">
              <w:t>fungi</w:t>
            </w:r>
          </w:p>
        </w:tc>
      </w:tr>
      <w:tr w:rsidR="007C0D28" w:rsidRPr="002541B6" w14:paraId="5776CC90" w14:textId="77777777" w:rsidTr="002E4524">
        <w:tc>
          <w:tcPr>
            <w:tcW w:w="0" w:type="auto"/>
          </w:tcPr>
          <w:p w14:paraId="37061934" w14:textId="77777777" w:rsidR="007C0D28" w:rsidRPr="002541B6" w:rsidRDefault="007C0D28" w:rsidP="00515665">
            <w:r w:rsidRPr="002541B6">
              <w:rPr>
                <w:bCs/>
              </w:rPr>
              <w:t>67</w:t>
            </w:r>
          </w:p>
        </w:tc>
        <w:tc>
          <w:tcPr>
            <w:tcW w:w="0" w:type="auto"/>
          </w:tcPr>
          <w:p w14:paraId="5C8CD49F" w14:textId="77777777" w:rsidR="007C0D28" w:rsidRPr="002541B6" w:rsidRDefault="007C0D28" w:rsidP="00515665">
            <w:r w:rsidRPr="002541B6">
              <w:t>Polychaeton citri</w:t>
            </w:r>
          </w:p>
        </w:tc>
        <w:tc>
          <w:tcPr>
            <w:tcW w:w="0" w:type="auto"/>
          </w:tcPr>
          <w:p w14:paraId="21C5CA7B" w14:textId="77777777" w:rsidR="007C0D28" w:rsidRPr="002541B6" w:rsidRDefault="007C0D28" w:rsidP="00515665">
            <w:r w:rsidRPr="002541B6">
              <w:t>Pezizomycotina</w:t>
            </w:r>
          </w:p>
        </w:tc>
        <w:tc>
          <w:tcPr>
            <w:tcW w:w="0" w:type="auto"/>
          </w:tcPr>
          <w:p w14:paraId="3BF5958B" w14:textId="77777777" w:rsidR="007C0D28" w:rsidRPr="002541B6" w:rsidRDefault="007C0D28" w:rsidP="00515665">
            <w:r w:rsidRPr="002541B6">
              <w:t>fungi</w:t>
            </w:r>
          </w:p>
        </w:tc>
      </w:tr>
      <w:tr w:rsidR="007C0D28" w:rsidRPr="002541B6" w14:paraId="349161EE" w14:textId="77777777" w:rsidTr="002E4524">
        <w:tc>
          <w:tcPr>
            <w:tcW w:w="0" w:type="auto"/>
          </w:tcPr>
          <w:p w14:paraId="03928CB4" w14:textId="77777777" w:rsidR="007C0D28" w:rsidRPr="002541B6" w:rsidRDefault="007C0D28" w:rsidP="00515665">
            <w:r w:rsidRPr="002541B6">
              <w:rPr>
                <w:bCs/>
              </w:rPr>
              <w:t>68</w:t>
            </w:r>
          </w:p>
        </w:tc>
        <w:tc>
          <w:tcPr>
            <w:tcW w:w="0" w:type="auto"/>
          </w:tcPr>
          <w:p w14:paraId="4F54E0C7" w14:textId="77777777" w:rsidR="007C0D28" w:rsidRPr="002541B6" w:rsidRDefault="007C0D28" w:rsidP="00515665">
            <w:r w:rsidRPr="002541B6">
              <w:t>Setosphaeria turcica et28a</w:t>
            </w:r>
          </w:p>
        </w:tc>
        <w:tc>
          <w:tcPr>
            <w:tcW w:w="0" w:type="auto"/>
          </w:tcPr>
          <w:p w14:paraId="06400D42" w14:textId="77777777" w:rsidR="007C0D28" w:rsidRPr="002541B6" w:rsidRDefault="007C0D28" w:rsidP="00515665">
            <w:r w:rsidRPr="002541B6">
              <w:t>Pezizomycotina</w:t>
            </w:r>
          </w:p>
        </w:tc>
        <w:tc>
          <w:tcPr>
            <w:tcW w:w="0" w:type="auto"/>
          </w:tcPr>
          <w:p w14:paraId="62496415" w14:textId="77777777" w:rsidR="007C0D28" w:rsidRPr="002541B6" w:rsidRDefault="007C0D28" w:rsidP="00515665">
            <w:r w:rsidRPr="002541B6">
              <w:t>fungi</w:t>
            </w:r>
          </w:p>
        </w:tc>
      </w:tr>
      <w:tr w:rsidR="007C0D28" w:rsidRPr="002541B6" w14:paraId="29D28CDA" w14:textId="77777777" w:rsidTr="002E4524">
        <w:tc>
          <w:tcPr>
            <w:tcW w:w="0" w:type="auto"/>
          </w:tcPr>
          <w:p w14:paraId="4866BB4E" w14:textId="77777777" w:rsidR="007C0D28" w:rsidRPr="002541B6" w:rsidRDefault="007C0D28" w:rsidP="00515665">
            <w:r w:rsidRPr="002541B6">
              <w:rPr>
                <w:bCs/>
              </w:rPr>
              <w:t>69</w:t>
            </w:r>
          </w:p>
        </w:tc>
        <w:tc>
          <w:tcPr>
            <w:tcW w:w="0" w:type="auto"/>
          </w:tcPr>
          <w:p w14:paraId="4EAA1414" w14:textId="77777777" w:rsidR="007C0D28" w:rsidRPr="002541B6" w:rsidRDefault="007C0D28" w:rsidP="00515665">
            <w:r w:rsidRPr="002541B6">
              <w:t>Sporormia fimetaria</w:t>
            </w:r>
          </w:p>
        </w:tc>
        <w:tc>
          <w:tcPr>
            <w:tcW w:w="0" w:type="auto"/>
          </w:tcPr>
          <w:p w14:paraId="6DD119E1" w14:textId="77777777" w:rsidR="007C0D28" w:rsidRPr="002541B6" w:rsidRDefault="007C0D28" w:rsidP="00515665">
            <w:r w:rsidRPr="002541B6">
              <w:t>Pezizomycotina</w:t>
            </w:r>
          </w:p>
        </w:tc>
        <w:tc>
          <w:tcPr>
            <w:tcW w:w="0" w:type="auto"/>
          </w:tcPr>
          <w:p w14:paraId="09DACC0C" w14:textId="77777777" w:rsidR="007C0D28" w:rsidRPr="002541B6" w:rsidRDefault="007C0D28" w:rsidP="00515665">
            <w:r w:rsidRPr="002541B6">
              <w:t>fungi</w:t>
            </w:r>
          </w:p>
        </w:tc>
      </w:tr>
      <w:tr w:rsidR="007C0D28" w:rsidRPr="002541B6" w14:paraId="35FA0141" w14:textId="77777777" w:rsidTr="002E4524">
        <w:tc>
          <w:tcPr>
            <w:tcW w:w="0" w:type="auto"/>
          </w:tcPr>
          <w:p w14:paraId="0D724C48" w14:textId="77777777" w:rsidR="007C0D28" w:rsidRPr="002541B6" w:rsidRDefault="007C0D28" w:rsidP="00515665">
            <w:r w:rsidRPr="002541B6">
              <w:rPr>
                <w:bCs/>
              </w:rPr>
              <w:t>70</w:t>
            </w:r>
          </w:p>
        </w:tc>
        <w:tc>
          <w:tcPr>
            <w:tcW w:w="0" w:type="auto"/>
          </w:tcPr>
          <w:p w14:paraId="16CCCE3B" w14:textId="77777777" w:rsidR="007C0D28" w:rsidRPr="002541B6" w:rsidRDefault="007C0D28" w:rsidP="00515665">
            <w:r w:rsidRPr="002541B6">
              <w:t>Xanthoria parietina</w:t>
            </w:r>
          </w:p>
        </w:tc>
        <w:tc>
          <w:tcPr>
            <w:tcW w:w="0" w:type="auto"/>
          </w:tcPr>
          <w:p w14:paraId="4A10609C" w14:textId="77777777" w:rsidR="007C0D28" w:rsidRPr="002541B6" w:rsidRDefault="007C0D28" w:rsidP="00515665">
            <w:r w:rsidRPr="002541B6">
              <w:t>Pezizomycotina</w:t>
            </w:r>
          </w:p>
        </w:tc>
        <w:tc>
          <w:tcPr>
            <w:tcW w:w="0" w:type="auto"/>
          </w:tcPr>
          <w:p w14:paraId="71571CD5" w14:textId="77777777" w:rsidR="007C0D28" w:rsidRPr="002541B6" w:rsidRDefault="007C0D28" w:rsidP="00515665">
            <w:r w:rsidRPr="002541B6">
              <w:t>fungi</w:t>
            </w:r>
          </w:p>
        </w:tc>
      </w:tr>
      <w:tr w:rsidR="007C0D28" w:rsidRPr="002541B6" w14:paraId="11566492" w14:textId="77777777" w:rsidTr="002E4524">
        <w:tc>
          <w:tcPr>
            <w:tcW w:w="0" w:type="auto"/>
          </w:tcPr>
          <w:p w14:paraId="530EE76A" w14:textId="77777777" w:rsidR="007C0D28" w:rsidRPr="002541B6" w:rsidRDefault="007C0D28" w:rsidP="00515665">
            <w:r w:rsidRPr="002541B6">
              <w:rPr>
                <w:bCs/>
              </w:rPr>
              <w:t>71</w:t>
            </w:r>
          </w:p>
        </w:tc>
        <w:tc>
          <w:tcPr>
            <w:tcW w:w="0" w:type="auto"/>
          </w:tcPr>
          <w:p w14:paraId="49BC26FA" w14:textId="77777777" w:rsidR="007C0D28" w:rsidRPr="002541B6" w:rsidRDefault="007C0D28" w:rsidP="00515665">
            <w:r w:rsidRPr="002541B6">
              <w:t>Ajellomyces capsulatus NAmI WU24</w:t>
            </w:r>
          </w:p>
        </w:tc>
        <w:tc>
          <w:tcPr>
            <w:tcW w:w="0" w:type="auto"/>
          </w:tcPr>
          <w:p w14:paraId="52301EA9" w14:textId="77777777" w:rsidR="007C0D28" w:rsidRPr="002541B6" w:rsidRDefault="007C0D28" w:rsidP="00515665">
            <w:r w:rsidRPr="002541B6">
              <w:t>Pezizomycotina</w:t>
            </w:r>
          </w:p>
        </w:tc>
        <w:tc>
          <w:tcPr>
            <w:tcW w:w="0" w:type="auto"/>
          </w:tcPr>
          <w:p w14:paraId="1B150B12" w14:textId="77777777" w:rsidR="007C0D28" w:rsidRPr="002541B6" w:rsidRDefault="007C0D28" w:rsidP="00515665">
            <w:r w:rsidRPr="002541B6">
              <w:t>fungi</w:t>
            </w:r>
          </w:p>
        </w:tc>
      </w:tr>
      <w:tr w:rsidR="007C0D28" w:rsidRPr="002541B6" w14:paraId="57EDA4B5" w14:textId="77777777" w:rsidTr="002E4524">
        <w:tc>
          <w:tcPr>
            <w:tcW w:w="0" w:type="auto"/>
          </w:tcPr>
          <w:p w14:paraId="3A5CDCE7" w14:textId="77777777" w:rsidR="007C0D28" w:rsidRPr="002541B6" w:rsidRDefault="007C0D28" w:rsidP="00515665">
            <w:r w:rsidRPr="002541B6">
              <w:rPr>
                <w:bCs/>
              </w:rPr>
              <w:t>72</w:t>
            </w:r>
          </w:p>
        </w:tc>
        <w:tc>
          <w:tcPr>
            <w:tcW w:w="0" w:type="auto"/>
          </w:tcPr>
          <w:p w14:paraId="0A4A7377" w14:textId="77777777" w:rsidR="007C0D28" w:rsidRPr="002541B6" w:rsidRDefault="007C0D28" w:rsidP="00515665">
            <w:r w:rsidRPr="002541B6">
              <w:t>Ajellomyces dermatitidis ER-3</w:t>
            </w:r>
          </w:p>
        </w:tc>
        <w:tc>
          <w:tcPr>
            <w:tcW w:w="0" w:type="auto"/>
          </w:tcPr>
          <w:p w14:paraId="653C56BF" w14:textId="77777777" w:rsidR="007C0D28" w:rsidRPr="002541B6" w:rsidRDefault="007C0D28" w:rsidP="00515665">
            <w:r w:rsidRPr="002541B6">
              <w:t>Pezizomycotina</w:t>
            </w:r>
          </w:p>
        </w:tc>
        <w:tc>
          <w:tcPr>
            <w:tcW w:w="0" w:type="auto"/>
          </w:tcPr>
          <w:p w14:paraId="56D8D845" w14:textId="77777777" w:rsidR="007C0D28" w:rsidRPr="002541B6" w:rsidRDefault="007C0D28" w:rsidP="00515665">
            <w:r w:rsidRPr="002541B6">
              <w:t>fungi</w:t>
            </w:r>
          </w:p>
        </w:tc>
      </w:tr>
      <w:tr w:rsidR="007C0D28" w:rsidRPr="002541B6" w14:paraId="0F42FE41" w14:textId="77777777" w:rsidTr="002E4524">
        <w:tc>
          <w:tcPr>
            <w:tcW w:w="0" w:type="auto"/>
          </w:tcPr>
          <w:p w14:paraId="52D4A532" w14:textId="77777777" w:rsidR="007C0D28" w:rsidRPr="002541B6" w:rsidRDefault="007C0D28" w:rsidP="00515665">
            <w:r w:rsidRPr="002541B6">
              <w:rPr>
                <w:bCs/>
              </w:rPr>
              <w:t>73</w:t>
            </w:r>
          </w:p>
        </w:tc>
        <w:tc>
          <w:tcPr>
            <w:tcW w:w="0" w:type="auto"/>
          </w:tcPr>
          <w:p w14:paraId="184D3CC7" w14:textId="77777777" w:rsidR="007C0D28" w:rsidRPr="002541B6" w:rsidRDefault="007C0D28" w:rsidP="00515665">
            <w:r w:rsidRPr="002541B6">
              <w:t>Alternaria brassicicola</w:t>
            </w:r>
          </w:p>
        </w:tc>
        <w:tc>
          <w:tcPr>
            <w:tcW w:w="0" w:type="auto"/>
          </w:tcPr>
          <w:p w14:paraId="66216F70" w14:textId="77777777" w:rsidR="007C0D28" w:rsidRPr="002541B6" w:rsidRDefault="007C0D28" w:rsidP="00515665">
            <w:r w:rsidRPr="002541B6">
              <w:t>Pezizomycotina</w:t>
            </w:r>
          </w:p>
        </w:tc>
        <w:tc>
          <w:tcPr>
            <w:tcW w:w="0" w:type="auto"/>
          </w:tcPr>
          <w:p w14:paraId="2BBD1107" w14:textId="77777777" w:rsidR="007C0D28" w:rsidRPr="002541B6" w:rsidRDefault="007C0D28" w:rsidP="00515665">
            <w:r w:rsidRPr="002541B6">
              <w:t>fungi</w:t>
            </w:r>
          </w:p>
        </w:tc>
      </w:tr>
      <w:tr w:rsidR="007C0D28" w:rsidRPr="002541B6" w14:paraId="3E30C121" w14:textId="77777777" w:rsidTr="002E4524">
        <w:tc>
          <w:tcPr>
            <w:tcW w:w="0" w:type="auto"/>
          </w:tcPr>
          <w:p w14:paraId="1820CCBF" w14:textId="77777777" w:rsidR="007C0D28" w:rsidRPr="002541B6" w:rsidRDefault="007C0D28" w:rsidP="00515665">
            <w:r w:rsidRPr="002541B6">
              <w:rPr>
                <w:bCs/>
              </w:rPr>
              <w:t>74</w:t>
            </w:r>
          </w:p>
        </w:tc>
        <w:tc>
          <w:tcPr>
            <w:tcW w:w="0" w:type="auto"/>
          </w:tcPr>
          <w:p w14:paraId="7956D355" w14:textId="77777777" w:rsidR="007C0D28" w:rsidRPr="002541B6" w:rsidRDefault="007C0D28" w:rsidP="00515665">
            <w:r w:rsidRPr="002541B6">
              <w:t>Ascosphaera apis</w:t>
            </w:r>
          </w:p>
        </w:tc>
        <w:tc>
          <w:tcPr>
            <w:tcW w:w="0" w:type="auto"/>
          </w:tcPr>
          <w:p w14:paraId="12F651A7" w14:textId="77777777" w:rsidR="007C0D28" w:rsidRPr="002541B6" w:rsidRDefault="007C0D28" w:rsidP="00515665">
            <w:r w:rsidRPr="002541B6">
              <w:t>Pezizomycotina</w:t>
            </w:r>
          </w:p>
        </w:tc>
        <w:tc>
          <w:tcPr>
            <w:tcW w:w="0" w:type="auto"/>
          </w:tcPr>
          <w:p w14:paraId="0EA72B31" w14:textId="77777777" w:rsidR="007C0D28" w:rsidRPr="002541B6" w:rsidRDefault="007C0D28" w:rsidP="00515665">
            <w:r w:rsidRPr="002541B6">
              <w:t>fungi</w:t>
            </w:r>
          </w:p>
        </w:tc>
      </w:tr>
      <w:tr w:rsidR="007C0D28" w:rsidRPr="002541B6" w14:paraId="7E21E8C4" w14:textId="77777777" w:rsidTr="002E4524">
        <w:tc>
          <w:tcPr>
            <w:tcW w:w="0" w:type="auto"/>
          </w:tcPr>
          <w:p w14:paraId="6F6DF005" w14:textId="77777777" w:rsidR="007C0D28" w:rsidRPr="002541B6" w:rsidRDefault="007C0D28" w:rsidP="00515665">
            <w:r w:rsidRPr="002541B6">
              <w:rPr>
                <w:bCs/>
              </w:rPr>
              <w:t>75</w:t>
            </w:r>
          </w:p>
        </w:tc>
        <w:tc>
          <w:tcPr>
            <w:tcW w:w="0" w:type="auto"/>
          </w:tcPr>
          <w:p w14:paraId="2C9894FB" w14:textId="77777777" w:rsidR="007C0D28" w:rsidRPr="002541B6" w:rsidRDefault="007C0D28" w:rsidP="00515665">
            <w:r w:rsidRPr="002541B6">
              <w:t>Aspergillus clavatus</w:t>
            </w:r>
          </w:p>
        </w:tc>
        <w:tc>
          <w:tcPr>
            <w:tcW w:w="0" w:type="auto"/>
          </w:tcPr>
          <w:p w14:paraId="74983AF2" w14:textId="77777777" w:rsidR="007C0D28" w:rsidRPr="002541B6" w:rsidRDefault="007C0D28" w:rsidP="00515665">
            <w:r w:rsidRPr="002541B6">
              <w:t>Pezizomycotina</w:t>
            </w:r>
          </w:p>
        </w:tc>
        <w:tc>
          <w:tcPr>
            <w:tcW w:w="0" w:type="auto"/>
          </w:tcPr>
          <w:p w14:paraId="0F1A46FC" w14:textId="77777777" w:rsidR="007C0D28" w:rsidRPr="002541B6" w:rsidRDefault="007C0D28" w:rsidP="00515665">
            <w:r w:rsidRPr="002541B6">
              <w:t>fungi</w:t>
            </w:r>
          </w:p>
        </w:tc>
      </w:tr>
      <w:tr w:rsidR="007C0D28" w:rsidRPr="002541B6" w14:paraId="46F86785" w14:textId="77777777" w:rsidTr="002E4524">
        <w:tc>
          <w:tcPr>
            <w:tcW w:w="0" w:type="auto"/>
          </w:tcPr>
          <w:p w14:paraId="75EBA262" w14:textId="77777777" w:rsidR="007C0D28" w:rsidRPr="002541B6" w:rsidRDefault="007C0D28" w:rsidP="00515665">
            <w:r w:rsidRPr="002541B6">
              <w:rPr>
                <w:bCs/>
              </w:rPr>
              <w:t>76</w:t>
            </w:r>
          </w:p>
        </w:tc>
        <w:tc>
          <w:tcPr>
            <w:tcW w:w="0" w:type="auto"/>
          </w:tcPr>
          <w:p w14:paraId="789D0EED" w14:textId="77777777" w:rsidR="007C0D28" w:rsidRPr="002541B6" w:rsidRDefault="007C0D28" w:rsidP="00515665">
            <w:r w:rsidRPr="002541B6">
              <w:t>Aspergillus fischeri</w:t>
            </w:r>
          </w:p>
        </w:tc>
        <w:tc>
          <w:tcPr>
            <w:tcW w:w="0" w:type="auto"/>
          </w:tcPr>
          <w:p w14:paraId="3C52A2FE" w14:textId="77777777" w:rsidR="007C0D28" w:rsidRPr="002541B6" w:rsidRDefault="007C0D28" w:rsidP="00515665">
            <w:r w:rsidRPr="002541B6">
              <w:t>Pezizomycotina</w:t>
            </w:r>
          </w:p>
        </w:tc>
        <w:tc>
          <w:tcPr>
            <w:tcW w:w="0" w:type="auto"/>
          </w:tcPr>
          <w:p w14:paraId="4943BEB8" w14:textId="77777777" w:rsidR="007C0D28" w:rsidRPr="002541B6" w:rsidRDefault="007C0D28" w:rsidP="00515665">
            <w:r w:rsidRPr="002541B6">
              <w:t>fungi</w:t>
            </w:r>
          </w:p>
        </w:tc>
      </w:tr>
      <w:tr w:rsidR="007C0D28" w:rsidRPr="002541B6" w14:paraId="5D1B9452" w14:textId="77777777" w:rsidTr="002E4524">
        <w:tc>
          <w:tcPr>
            <w:tcW w:w="0" w:type="auto"/>
          </w:tcPr>
          <w:p w14:paraId="42A82884" w14:textId="77777777" w:rsidR="007C0D28" w:rsidRPr="002541B6" w:rsidRDefault="007C0D28" w:rsidP="00515665">
            <w:r w:rsidRPr="002541B6">
              <w:rPr>
                <w:bCs/>
              </w:rPr>
              <w:t>77</w:t>
            </w:r>
          </w:p>
        </w:tc>
        <w:tc>
          <w:tcPr>
            <w:tcW w:w="0" w:type="auto"/>
          </w:tcPr>
          <w:p w14:paraId="217282CF" w14:textId="77777777" w:rsidR="007C0D28" w:rsidRPr="002541B6" w:rsidRDefault="007C0D28" w:rsidP="00515665">
            <w:r w:rsidRPr="002541B6">
              <w:t>Aspergillus flavus</w:t>
            </w:r>
          </w:p>
        </w:tc>
        <w:tc>
          <w:tcPr>
            <w:tcW w:w="0" w:type="auto"/>
          </w:tcPr>
          <w:p w14:paraId="4110FE97" w14:textId="77777777" w:rsidR="007C0D28" w:rsidRPr="002541B6" w:rsidRDefault="007C0D28" w:rsidP="00515665">
            <w:r w:rsidRPr="002541B6">
              <w:t>Pezizomycotina</w:t>
            </w:r>
          </w:p>
        </w:tc>
        <w:tc>
          <w:tcPr>
            <w:tcW w:w="0" w:type="auto"/>
          </w:tcPr>
          <w:p w14:paraId="4403B3F5" w14:textId="77777777" w:rsidR="007C0D28" w:rsidRPr="002541B6" w:rsidRDefault="007C0D28" w:rsidP="00515665">
            <w:r w:rsidRPr="002541B6">
              <w:t>fungi</w:t>
            </w:r>
          </w:p>
        </w:tc>
      </w:tr>
      <w:tr w:rsidR="007C0D28" w:rsidRPr="002541B6" w14:paraId="194D1515" w14:textId="77777777" w:rsidTr="002E4524">
        <w:tc>
          <w:tcPr>
            <w:tcW w:w="0" w:type="auto"/>
          </w:tcPr>
          <w:p w14:paraId="0615F139" w14:textId="77777777" w:rsidR="007C0D28" w:rsidRPr="002541B6" w:rsidRDefault="007C0D28" w:rsidP="00515665">
            <w:r w:rsidRPr="002541B6">
              <w:rPr>
                <w:bCs/>
              </w:rPr>
              <w:t>78</w:t>
            </w:r>
          </w:p>
        </w:tc>
        <w:tc>
          <w:tcPr>
            <w:tcW w:w="0" w:type="auto"/>
          </w:tcPr>
          <w:p w14:paraId="625D3949" w14:textId="77777777" w:rsidR="007C0D28" w:rsidRPr="002541B6" w:rsidRDefault="007C0D28" w:rsidP="00515665">
            <w:r w:rsidRPr="002541B6">
              <w:t>Aspergillus fumigatus</w:t>
            </w:r>
          </w:p>
        </w:tc>
        <w:tc>
          <w:tcPr>
            <w:tcW w:w="0" w:type="auto"/>
          </w:tcPr>
          <w:p w14:paraId="2D6BA3B3" w14:textId="77777777" w:rsidR="007C0D28" w:rsidRPr="002541B6" w:rsidRDefault="007C0D28" w:rsidP="00515665">
            <w:r w:rsidRPr="002541B6">
              <w:t>Pezizomycotina</w:t>
            </w:r>
          </w:p>
        </w:tc>
        <w:tc>
          <w:tcPr>
            <w:tcW w:w="0" w:type="auto"/>
          </w:tcPr>
          <w:p w14:paraId="1573DF60" w14:textId="77777777" w:rsidR="007C0D28" w:rsidRPr="002541B6" w:rsidRDefault="007C0D28" w:rsidP="00515665">
            <w:r w:rsidRPr="002541B6">
              <w:t>fungi</w:t>
            </w:r>
          </w:p>
        </w:tc>
      </w:tr>
      <w:tr w:rsidR="007C0D28" w:rsidRPr="002541B6" w14:paraId="451C98F9" w14:textId="77777777" w:rsidTr="002E4524">
        <w:tc>
          <w:tcPr>
            <w:tcW w:w="0" w:type="auto"/>
          </w:tcPr>
          <w:p w14:paraId="3D2E8ABD" w14:textId="77777777" w:rsidR="007C0D28" w:rsidRPr="002541B6" w:rsidRDefault="007C0D28" w:rsidP="00515665">
            <w:r w:rsidRPr="002541B6">
              <w:rPr>
                <w:bCs/>
              </w:rPr>
              <w:t>79</w:t>
            </w:r>
          </w:p>
        </w:tc>
        <w:tc>
          <w:tcPr>
            <w:tcW w:w="0" w:type="auto"/>
          </w:tcPr>
          <w:p w14:paraId="71AD2ECC" w14:textId="77777777" w:rsidR="007C0D28" w:rsidRPr="002541B6" w:rsidRDefault="007C0D28" w:rsidP="00515665">
            <w:r w:rsidRPr="002541B6">
              <w:t>Aspergillus kawachii</w:t>
            </w:r>
          </w:p>
        </w:tc>
        <w:tc>
          <w:tcPr>
            <w:tcW w:w="0" w:type="auto"/>
          </w:tcPr>
          <w:p w14:paraId="1BE94325" w14:textId="77777777" w:rsidR="007C0D28" w:rsidRPr="002541B6" w:rsidRDefault="007C0D28" w:rsidP="00515665">
            <w:r w:rsidRPr="002541B6">
              <w:t>Pezizomycotina</w:t>
            </w:r>
          </w:p>
        </w:tc>
        <w:tc>
          <w:tcPr>
            <w:tcW w:w="0" w:type="auto"/>
          </w:tcPr>
          <w:p w14:paraId="5EC19FCE" w14:textId="77777777" w:rsidR="007C0D28" w:rsidRPr="002541B6" w:rsidRDefault="007C0D28" w:rsidP="00515665">
            <w:r w:rsidRPr="002541B6">
              <w:t>fungi</w:t>
            </w:r>
          </w:p>
        </w:tc>
      </w:tr>
      <w:tr w:rsidR="007C0D28" w:rsidRPr="002541B6" w14:paraId="29AA2889" w14:textId="77777777" w:rsidTr="002E4524">
        <w:tc>
          <w:tcPr>
            <w:tcW w:w="0" w:type="auto"/>
          </w:tcPr>
          <w:p w14:paraId="75255AF3" w14:textId="77777777" w:rsidR="007C0D28" w:rsidRPr="002541B6" w:rsidRDefault="007C0D28" w:rsidP="00515665">
            <w:r w:rsidRPr="002541B6">
              <w:rPr>
                <w:bCs/>
              </w:rPr>
              <w:t>80</w:t>
            </w:r>
          </w:p>
        </w:tc>
        <w:tc>
          <w:tcPr>
            <w:tcW w:w="0" w:type="auto"/>
          </w:tcPr>
          <w:p w14:paraId="05804D44" w14:textId="77777777" w:rsidR="007C0D28" w:rsidRPr="002541B6" w:rsidRDefault="007C0D28" w:rsidP="00515665">
            <w:r w:rsidRPr="002541B6">
              <w:t>Aspergillus nidulans 2095</w:t>
            </w:r>
          </w:p>
        </w:tc>
        <w:tc>
          <w:tcPr>
            <w:tcW w:w="0" w:type="auto"/>
          </w:tcPr>
          <w:p w14:paraId="2620D337" w14:textId="77777777" w:rsidR="007C0D28" w:rsidRPr="002541B6" w:rsidRDefault="007C0D28" w:rsidP="00515665">
            <w:r w:rsidRPr="002541B6">
              <w:t>Pezizomycotina</w:t>
            </w:r>
          </w:p>
        </w:tc>
        <w:tc>
          <w:tcPr>
            <w:tcW w:w="0" w:type="auto"/>
          </w:tcPr>
          <w:p w14:paraId="5453B095" w14:textId="77777777" w:rsidR="007C0D28" w:rsidRPr="002541B6" w:rsidRDefault="007C0D28" w:rsidP="00515665">
            <w:r w:rsidRPr="002541B6">
              <w:t>fungi</w:t>
            </w:r>
          </w:p>
        </w:tc>
      </w:tr>
      <w:tr w:rsidR="007C0D28" w:rsidRPr="002541B6" w14:paraId="78A7EBA5" w14:textId="77777777" w:rsidTr="002E4524">
        <w:tc>
          <w:tcPr>
            <w:tcW w:w="0" w:type="auto"/>
          </w:tcPr>
          <w:p w14:paraId="7FE1D287" w14:textId="77777777" w:rsidR="007C0D28" w:rsidRPr="002541B6" w:rsidRDefault="007C0D28" w:rsidP="00515665">
            <w:r w:rsidRPr="002541B6">
              <w:rPr>
                <w:bCs/>
              </w:rPr>
              <w:t>81</w:t>
            </w:r>
          </w:p>
        </w:tc>
        <w:tc>
          <w:tcPr>
            <w:tcW w:w="0" w:type="auto"/>
          </w:tcPr>
          <w:p w14:paraId="3259BE2F" w14:textId="77777777" w:rsidR="007C0D28" w:rsidRPr="002541B6" w:rsidRDefault="007C0D28" w:rsidP="00515665">
            <w:r w:rsidRPr="002541B6">
              <w:t>Aspergillus nidulans 1855</w:t>
            </w:r>
          </w:p>
        </w:tc>
        <w:tc>
          <w:tcPr>
            <w:tcW w:w="0" w:type="auto"/>
          </w:tcPr>
          <w:p w14:paraId="37E1ECF0" w14:textId="77777777" w:rsidR="007C0D28" w:rsidRPr="002541B6" w:rsidRDefault="007C0D28" w:rsidP="00515665">
            <w:r w:rsidRPr="002541B6">
              <w:t>Pezizomycotina</w:t>
            </w:r>
          </w:p>
        </w:tc>
        <w:tc>
          <w:tcPr>
            <w:tcW w:w="0" w:type="auto"/>
          </w:tcPr>
          <w:p w14:paraId="714B812F" w14:textId="77777777" w:rsidR="007C0D28" w:rsidRPr="002541B6" w:rsidRDefault="007C0D28" w:rsidP="00515665">
            <w:r w:rsidRPr="002541B6">
              <w:t>fungi</w:t>
            </w:r>
          </w:p>
        </w:tc>
      </w:tr>
      <w:tr w:rsidR="007C0D28" w:rsidRPr="002541B6" w14:paraId="4B1C0580" w14:textId="77777777" w:rsidTr="002E4524">
        <w:tc>
          <w:tcPr>
            <w:tcW w:w="0" w:type="auto"/>
          </w:tcPr>
          <w:p w14:paraId="5D0817A5" w14:textId="77777777" w:rsidR="007C0D28" w:rsidRPr="002541B6" w:rsidRDefault="007C0D28" w:rsidP="00515665">
            <w:r w:rsidRPr="002541B6">
              <w:rPr>
                <w:bCs/>
              </w:rPr>
              <w:t>82</w:t>
            </w:r>
          </w:p>
        </w:tc>
        <w:tc>
          <w:tcPr>
            <w:tcW w:w="0" w:type="auto"/>
          </w:tcPr>
          <w:p w14:paraId="39DE35FC" w14:textId="77777777" w:rsidR="007C0D28" w:rsidRPr="002541B6" w:rsidRDefault="007C0D28" w:rsidP="00515665">
            <w:r w:rsidRPr="002541B6">
              <w:t>Aspergillus oryzae</w:t>
            </w:r>
          </w:p>
        </w:tc>
        <w:tc>
          <w:tcPr>
            <w:tcW w:w="0" w:type="auto"/>
          </w:tcPr>
          <w:p w14:paraId="1CC9C729" w14:textId="77777777" w:rsidR="007C0D28" w:rsidRPr="002541B6" w:rsidRDefault="007C0D28" w:rsidP="00515665">
            <w:r w:rsidRPr="002541B6">
              <w:t>Pezizomycotina</w:t>
            </w:r>
          </w:p>
        </w:tc>
        <w:tc>
          <w:tcPr>
            <w:tcW w:w="0" w:type="auto"/>
          </w:tcPr>
          <w:p w14:paraId="03EA35BB" w14:textId="77777777" w:rsidR="007C0D28" w:rsidRPr="002541B6" w:rsidRDefault="007C0D28" w:rsidP="00515665">
            <w:r w:rsidRPr="002541B6">
              <w:t>fungi</w:t>
            </w:r>
          </w:p>
        </w:tc>
      </w:tr>
      <w:tr w:rsidR="007C0D28" w:rsidRPr="002541B6" w14:paraId="298FE35C" w14:textId="77777777" w:rsidTr="002E4524">
        <w:tc>
          <w:tcPr>
            <w:tcW w:w="0" w:type="auto"/>
          </w:tcPr>
          <w:p w14:paraId="0D0BCCAE" w14:textId="77777777" w:rsidR="007C0D28" w:rsidRPr="002541B6" w:rsidRDefault="007C0D28" w:rsidP="00515665">
            <w:r w:rsidRPr="002541B6">
              <w:rPr>
                <w:bCs/>
              </w:rPr>
              <w:t>83</w:t>
            </w:r>
          </w:p>
        </w:tc>
        <w:tc>
          <w:tcPr>
            <w:tcW w:w="0" w:type="auto"/>
          </w:tcPr>
          <w:p w14:paraId="620485A9" w14:textId="77777777" w:rsidR="007C0D28" w:rsidRPr="002541B6" w:rsidRDefault="007C0D28" w:rsidP="00515665">
            <w:r w:rsidRPr="002541B6">
              <w:t>Aspergillus terreus</w:t>
            </w:r>
          </w:p>
        </w:tc>
        <w:tc>
          <w:tcPr>
            <w:tcW w:w="0" w:type="auto"/>
          </w:tcPr>
          <w:p w14:paraId="62888008" w14:textId="77777777" w:rsidR="007C0D28" w:rsidRPr="002541B6" w:rsidRDefault="007C0D28" w:rsidP="00515665">
            <w:r w:rsidRPr="002541B6">
              <w:t>Pezizomycotina</w:t>
            </w:r>
          </w:p>
        </w:tc>
        <w:tc>
          <w:tcPr>
            <w:tcW w:w="0" w:type="auto"/>
          </w:tcPr>
          <w:p w14:paraId="29A4925E" w14:textId="77777777" w:rsidR="007C0D28" w:rsidRPr="002541B6" w:rsidRDefault="007C0D28" w:rsidP="00515665">
            <w:r w:rsidRPr="002541B6">
              <w:t>fungi</w:t>
            </w:r>
          </w:p>
        </w:tc>
      </w:tr>
      <w:tr w:rsidR="007C0D28" w:rsidRPr="002541B6" w14:paraId="7FF6534E" w14:textId="77777777" w:rsidTr="002E4524">
        <w:tc>
          <w:tcPr>
            <w:tcW w:w="0" w:type="auto"/>
          </w:tcPr>
          <w:p w14:paraId="101217A4" w14:textId="77777777" w:rsidR="007C0D28" w:rsidRPr="002541B6" w:rsidRDefault="007C0D28" w:rsidP="00515665">
            <w:r w:rsidRPr="002541B6">
              <w:rPr>
                <w:bCs/>
              </w:rPr>
              <w:t>84</w:t>
            </w:r>
          </w:p>
        </w:tc>
        <w:tc>
          <w:tcPr>
            <w:tcW w:w="0" w:type="auto"/>
          </w:tcPr>
          <w:p w14:paraId="24CB284F" w14:textId="77777777" w:rsidR="007C0D28" w:rsidRPr="002541B6" w:rsidRDefault="007C0D28" w:rsidP="00515665">
            <w:r w:rsidRPr="002541B6">
              <w:t>Botrytis cinerea</w:t>
            </w:r>
          </w:p>
        </w:tc>
        <w:tc>
          <w:tcPr>
            <w:tcW w:w="0" w:type="auto"/>
          </w:tcPr>
          <w:p w14:paraId="20D61FD0" w14:textId="77777777" w:rsidR="007C0D28" w:rsidRPr="002541B6" w:rsidRDefault="007C0D28" w:rsidP="00515665">
            <w:r w:rsidRPr="002541B6">
              <w:t>Pezizomycotina</w:t>
            </w:r>
          </w:p>
        </w:tc>
        <w:tc>
          <w:tcPr>
            <w:tcW w:w="0" w:type="auto"/>
          </w:tcPr>
          <w:p w14:paraId="518F427B" w14:textId="77777777" w:rsidR="007C0D28" w:rsidRPr="002541B6" w:rsidRDefault="007C0D28" w:rsidP="00515665">
            <w:r w:rsidRPr="002541B6">
              <w:t>fungi</w:t>
            </w:r>
          </w:p>
        </w:tc>
      </w:tr>
      <w:tr w:rsidR="007C0D28" w:rsidRPr="002541B6" w14:paraId="57F438AB" w14:textId="77777777" w:rsidTr="002E4524">
        <w:tc>
          <w:tcPr>
            <w:tcW w:w="0" w:type="auto"/>
          </w:tcPr>
          <w:p w14:paraId="27E6C362" w14:textId="77777777" w:rsidR="007C0D28" w:rsidRPr="002541B6" w:rsidRDefault="007C0D28" w:rsidP="00515665">
            <w:r w:rsidRPr="002541B6">
              <w:rPr>
                <w:bCs/>
              </w:rPr>
              <w:t>85</w:t>
            </w:r>
          </w:p>
        </w:tc>
        <w:tc>
          <w:tcPr>
            <w:tcW w:w="0" w:type="auto"/>
          </w:tcPr>
          <w:p w14:paraId="39332561" w14:textId="77777777" w:rsidR="007C0D28" w:rsidRPr="002541B6" w:rsidRDefault="007C0D28" w:rsidP="00515665">
            <w:r w:rsidRPr="002541B6">
              <w:t>Chaetomium globosum</w:t>
            </w:r>
          </w:p>
        </w:tc>
        <w:tc>
          <w:tcPr>
            <w:tcW w:w="0" w:type="auto"/>
          </w:tcPr>
          <w:p w14:paraId="7A2DCE88" w14:textId="77777777" w:rsidR="007C0D28" w:rsidRPr="002541B6" w:rsidRDefault="007C0D28" w:rsidP="00515665">
            <w:r w:rsidRPr="002541B6">
              <w:t>Pezizomycotina</w:t>
            </w:r>
          </w:p>
        </w:tc>
        <w:tc>
          <w:tcPr>
            <w:tcW w:w="0" w:type="auto"/>
          </w:tcPr>
          <w:p w14:paraId="4A591E82" w14:textId="77777777" w:rsidR="007C0D28" w:rsidRPr="002541B6" w:rsidRDefault="007C0D28" w:rsidP="00515665">
            <w:r w:rsidRPr="002541B6">
              <w:t>fungi</w:t>
            </w:r>
          </w:p>
        </w:tc>
      </w:tr>
      <w:tr w:rsidR="007C0D28" w:rsidRPr="002541B6" w14:paraId="0BEA77D6" w14:textId="77777777" w:rsidTr="002E4524">
        <w:tc>
          <w:tcPr>
            <w:tcW w:w="0" w:type="auto"/>
          </w:tcPr>
          <w:p w14:paraId="4F2ED0FC" w14:textId="77777777" w:rsidR="007C0D28" w:rsidRPr="002541B6" w:rsidRDefault="007C0D28" w:rsidP="00515665">
            <w:r w:rsidRPr="002541B6">
              <w:rPr>
                <w:bCs/>
              </w:rPr>
              <w:t>86</w:t>
            </w:r>
          </w:p>
        </w:tc>
        <w:tc>
          <w:tcPr>
            <w:tcW w:w="0" w:type="auto"/>
          </w:tcPr>
          <w:p w14:paraId="6D90A471" w14:textId="77777777" w:rsidR="007C0D28" w:rsidRPr="002541B6" w:rsidRDefault="007C0D28" w:rsidP="00515665">
            <w:r w:rsidRPr="002541B6">
              <w:t>Coccidioides immitis RS</w:t>
            </w:r>
          </w:p>
        </w:tc>
        <w:tc>
          <w:tcPr>
            <w:tcW w:w="0" w:type="auto"/>
          </w:tcPr>
          <w:p w14:paraId="610172C4" w14:textId="77777777" w:rsidR="007C0D28" w:rsidRPr="002541B6" w:rsidRDefault="007C0D28" w:rsidP="00515665">
            <w:r w:rsidRPr="002541B6">
              <w:t>Pezizomycotina</w:t>
            </w:r>
          </w:p>
        </w:tc>
        <w:tc>
          <w:tcPr>
            <w:tcW w:w="0" w:type="auto"/>
          </w:tcPr>
          <w:p w14:paraId="0F9CC2D1" w14:textId="77777777" w:rsidR="007C0D28" w:rsidRPr="002541B6" w:rsidRDefault="007C0D28" w:rsidP="00515665">
            <w:r w:rsidRPr="002541B6">
              <w:t>fungi</w:t>
            </w:r>
          </w:p>
        </w:tc>
      </w:tr>
      <w:tr w:rsidR="007C0D28" w:rsidRPr="002541B6" w14:paraId="129059B5" w14:textId="77777777" w:rsidTr="002E4524">
        <w:tc>
          <w:tcPr>
            <w:tcW w:w="0" w:type="auto"/>
          </w:tcPr>
          <w:p w14:paraId="3D041127" w14:textId="77777777" w:rsidR="007C0D28" w:rsidRPr="002541B6" w:rsidRDefault="007C0D28" w:rsidP="00515665">
            <w:r w:rsidRPr="002541B6">
              <w:rPr>
                <w:bCs/>
              </w:rPr>
              <w:t>87</w:t>
            </w:r>
          </w:p>
        </w:tc>
        <w:tc>
          <w:tcPr>
            <w:tcW w:w="0" w:type="auto"/>
          </w:tcPr>
          <w:p w14:paraId="4E138C22" w14:textId="77777777" w:rsidR="007C0D28" w:rsidRPr="002541B6" w:rsidRDefault="007C0D28" w:rsidP="00515665">
            <w:r w:rsidRPr="002541B6">
              <w:t>Coccidioides posadasii RMSCC_3488</w:t>
            </w:r>
          </w:p>
        </w:tc>
        <w:tc>
          <w:tcPr>
            <w:tcW w:w="0" w:type="auto"/>
          </w:tcPr>
          <w:p w14:paraId="5EF3CA84" w14:textId="77777777" w:rsidR="007C0D28" w:rsidRPr="002541B6" w:rsidRDefault="007C0D28" w:rsidP="00515665">
            <w:r w:rsidRPr="002541B6">
              <w:t>Pezizomycotina</w:t>
            </w:r>
          </w:p>
        </w:tc>
        <w:tc>
          <w:tcPr>
            <w:tcW w:w="0" w:type="auto"/>
          </w:tcPr>
          <w:p w14:paraId="49AD25CF" w14:textId="77777777" w:rsidR="007C0D28" w:rsidRPr="002541B6" w:rsidRDefault="007C0D28" w:rsidP="00515665">
            <w:r w:rsidRPr="002541B6">
              <w:t>fungi</w:t>
            </w:r>
          </w:p>
        </w:tc>
      </w:tr>
      <w:tr w:rsidR="007C0D28" w:rsidRPr="002541B6" w14:paraId="3DE0370A" w14:textId="77777777" w:rsidTr="002E4524">
        <w:tc>
          <w:tcPr>
            <w:tcW w:w="0" w:type="auto"/>
          </w:tcPr>
          <w:p w14:paraId="46CE309F" w14:textId="77777777" w:rsidR="007C0D28" w:rsidRPr="002541B6" w:rsidRDefault="007C0D28" w:rsidP="00515665">
            <w:r w:rsidRPr="002541B6">
              <w:rPr>
                <w:bCs/>
              </w:rPr>
              <w:t>88</w:t>
            </w:r>
          </w:p>
        </w:tc>
        <w:tc>
          <w:tcPr>
            <w:tcW w:w="0" w:type="auto"/>
          </w:tcPr>
          <w:p w14:paraId="0B3905F5" w14:textId="77777777" w:rsidR="007C0D28" w:rsidRPr="002541B6" w:rsidRDefault="007C0D28" w:rsidP="00515665">
            <w:r w:rsidRPr="002541B6">
              <w:t>Cryphonectria parasitica 3352</w:t>
            </w:r>
          </w:p>
        </w:tc>
        <w:tc>
          <w:tcPr>
            <w:tcW w:w="0" w:type="auto"/>
          </w:tcPr>
          <w:p w14:paraId="25A6338A" w14:textId="77777777" w:rsidR="007C0D28" w:rsidRPr="002541B6" w:rsidRDefault="007C0D28" w:rsidP="00515665">
            <w:r w:rsidRPr="002541B6">
              <w:t>Pezizomycotina</w:t>
            </w:r>
          </w:p>
        </w:tc>
        <w:tc>
          <w:tcPr>
            <w:tcW w:w="0" w:type="auto"/>
          </w:tcPr>
          <w:p w14:paraId="7413FD10" w14:textId="77777777" w:rsidR="007C0D28" w:rsidRPr="002541B6" w:rsidRDefault="007C0D28" w:rsidP="00515665">
            <w:r w:rsidRPr="002541B6">
              <w:t>fungi</w:t>
            </w:r>
          </w:p>
        </w:tc>
      </w:tr>
      <w:tr w:rsidR="007C0D28" w:rsidRPr="002541B6" w14:paraId="2278111E" w14:textId="77777777" w:rsidTr="002E4524">
        <w:tc>
          <w:tcPr>
            <w:tcW w:w="0" w:type="auto"/>
          </w:tcPr>
          <w:p w14:paraId="5DAC4795" w14:textId="77777777" w:rsidR="007C0D28" w:rsidRPr="002541B6" w:rsidRDefault="007C0D28" w:rsidP="00515665">
            <w:r w:rsidRPr="002541B6">
              <w:rPr>
                <w:bCs/>
              </w:rPr>
              <w:t>89</w:t>
            </w:r>
          </w:p>
        </w:tc>
        <w:tc>
          <w:tcPr>
            <w:tcW w:w="0" w:type="auto"/>
          </w:tcPr>
          <w:p w14:paraId="68780FAE" w14:textId="77777777" w:rsidR="007C0D28" w:rsidRPr="002541B6" w:rsidRDefault="007C0D28" w:rsidP="00515665">
            <w:r w:rsidRPr="002541B6">
              <w:t>Cryphonectria parasitica 4119</w:t>
            </w:r>
          </w:p>
        </w:tc>
        <w:tc>
          <w:tcPr>
            <w:tcW w:w="0" w:type="auto"/>
          </w:tcPr>
          <w:p w14:paraId="60FE8716" w14:textId="77777777" w:rsidR="007C0D28" w:rsidRPr="002541B6" w:rsidRDefault="007C0D28" w:rsidP="00515665">
            <w:r w:rsidRPr="002541B6">
              <w:t>Pezizomycotina</w:t>
            </w:r>
          </w:p>
        </w:tc>
        <w:tc>
          <w:tcPr>
            <w:tcW w:w="0" w:type="auto"/>
          </w:tcPr>
          <w:p w14:paraId="1F914105" w14:textId="77777777" w:rsidR="007C0D28" w:rsidRPr="002541B6" w:rsidRDefault="007C0D28" w:rsidP="00515665">
            <w:r w:rsidRPr="002541B6">
              <w:t>fungi</w:t>
            </w:r>
          </w:p>
        </w:tc>
      </w:tr>
      <w:tr w:rsidR="007C0D28" w:rsidRPr="002541B6" w14:paraId="1BA4D145" w14:textId="77777777" w:rsidTr="002E4524">
        <w:tc>
          <w:tcPr>
            <w:tcW w:w="0" w:type="auto"/>
          </w:tcPr>
          <w:p w14:paraId="73357D7E" w14:textId="77777777" w:rsidR="007C0D28" w:rsidRPr="002541B6" w:rsidRDefault="007C0D28" w:rsidP="00515665">
            <w:r w:rsidRPr="002541B6">
              <w:rPr>
                <w:bCs/>
              </w:rPr>
              <w:t>90</w:t>
            </w:r>
          </w:p>
        </w:tc>
        <w:tc>
          <w:tcPr>
            <w:tcW w:w="0" w:type="auto"/>
          </w:tcPr>
          <w:p w14:paraId="6558974B" w14:textId="77777777" w:rsidR="007C0D28" w:rsidRPr="002541B6" w:rsidRDefault="007C0D28" w:rsidP="00515665">
            <w:r w:rsidRPr="002541B6">
              <w:t>Fusarium graminearum ph1</w:t>
            </w:r>
          </w:p>
        </w:tc>
        <w:tc>
          <w:tcPr>
            <w:tcW w:w="0" w:type="auto"/>
          </w:tcPr>
          <w:p w14:paraId="12B109FE" w14:textId="77777777" w:rsidR="007C0D28" w:rsidRPr="002541B6" w:rsidRDefault="007C0D28" w:rsidP="00515665">
            <w:r w:rsidRPr="002541B6">
              <w:t>Pezizomycotina</w:t>
            </w:r>
          </w:p>
        </w:tc>
        <w:tc>
          <w:tcPr>
            <w:tcW w:w="0" w:type="auto"/>
          </w:tcPr>
          <w:p w14:paraId="2CD8FE69" w14:textId="77777777" w:rsidR="007C0D28" w:rsidRPr="002541B6" w:rsidRDefault="007C0D28" w:rsidP="00515665">
            <w:r w:rsidRPr="002541B6">
              <w:t>fungi</w:t>
            </w:r>
          </w:p>
        </w:tc>
      </w:tr>
      <w:tr w:rsidR="007C0D28" w:rsidRPr="002541B6" w14:paraId="2AFDEDD8" w14:textId="77777777" w:rsidTr="002E4524">
        <w:tc>
          <w:tcPr>
            <w:tcW w:w="0" w:type="auto"/>
          </w:tcPr>
          <w:p w14:paraId="1CFD16B7" w14:textId="77777777" w:rsidR="007C0D28" w:rsidRPr="002541B6" w:rsidRDefault="007C0D28" w:rsidP="00515665">
            <w:r w:rsidRPr="002541B6">
              <w:rPr>
                <w:bCs/>
              </w:rPr>
              <w:t>91</w:t>
            </w:r>
          </w:p>
        </w:tc>
        <w:tc>
          <w:tcPr>
            <w:tcW w:w="0" w:type="auto"/>
          </w:tcPr>
          <w:p w14:paraId="75559A86" w14:textId="77777777" w:rsidR="007C0D28" w:rsidRPr="002541B6" w:rsidRDefault="007C0D28" w:rsidP="00515665">
            <w:r w:rsidRPr="002541B6">
              <w:t>Fusarium oxysporum lycopersici</w:t>
            </w:r>
          </w:p>
        </w:tc>
        <w:tc>
          <w:tcPr>
            <w:tcW w:w="0" w:type="auto"/>
          </w:tcPr>
          <w:p w14:paraId="7015FDAA" w14:textId="77777777" w:rsidR="007C0D28" w:rsidRPr="002541B6" w:rsidRDefault="007C0D28" w:rsidP="00515665">
            <w:r w:rsidRPr="002541B6">
              <w:t>Pezizomycotina</w:t>
            </w:r>
          </w:p>
        </w:tc>
        <w:tc>
          <w:tcPr>
            <w:tcW w:w="0" w:type="auto"/>
          </w:tcPr>
          <w:p w14:paraId="16B14DAF" w14:textId="77777777" w:rsidR="007C0D28" w:rsidRPr="002541B6" w:rsidRDefault="007C0D28" w:rsidP="00515665">
            <w:r w:rsidRPr="002541B6">
              <w:t>fungi</w:t>
            </w:r>
          </w:p>
        </w:tc>
      </w:tr>
      <w:tr w:rsidR="007C0D28" w:rsidRPr="002541B6" w14:paraId="0AB81F95" w14:textId="77777777" w:rsidTr="002E4524">
        <w:tc>
          <w:tcPr>
            <w:tcW w:w="0" w:type="auto"/>
          </w:tcPr>
          <w:p w14:paraId="6A9A44F1" w14:textId="77777777" w:rsidR="007C0D28" w:rsidRPr="002541B6" w:rsidRDefault="007C0D28" w:rsidP="00515665">
            <w:r w:rsidRPr="002541B6">
              <w:rPr>
                <w:bCs/>
              </w:rPr>
              <w:t>92</w:t>
            </w:r>
          </w:p>
        </w:tc>
        <w:tc>
          <w:tcPr>
            <w:tcW w:w="0" w:type="auto"/>
          </w:tcPr>
          <w:p w14:paraId="189476F2" w14:textId="77777777" w:rsidR="007C0D28" w:rsidRPr="002541B6" w:rsidRDefault="007C0D28" w:rsidP="00515665">
            <w:r w:rsidRPr="002541B6">
              <w:t>Fusarium verticillioides</w:t>
            </w:r>
          </w:p>
        </w:tc>
        <w:tc>
          <w:tcPr>
            <w:tcW w:w="0" w:type="auto"/>
          </w:tcPr>
          <w:p w14:paraId="12A3D8B1" w14:textId="77777777" w:rsidR="007C0D28" w:rsidRPr="002541B6" w:rsidRDefault="007C0D28" w:rsidP="00515665">
            <w:r w:rsidRPr="002541B6">
              <w:t>Pezizomycotina</w:t>
            </w:r>
          </w:p>
        </w:tc>
        <w:tc>
          <w:tcPr>
            <w:tcW w:w="0" w:type="auto"/>
          </w:tcPr>
          <w:p w14:paraId="32BCA950" w14:textId="77777777" w:rsidR="007C0D28" w:rsidRPr="002541B6" w:rsidRDefault="007C0D28" w:rsidP="00515665">
            <w:r w:rsidRPr="002541B6">
              <w:t>fungi</w:t>
            </w:r>
          </w:p>
        </w:tc>
      </w:tr>
      <w:tr w:rsidR="007C0D28" w:rsidRPr="002541B6" w14:paraId="5EDBD76B" w14:textId="77777777" w:rsidTr="002E4524">
        <w:tc>
          <w:tcPr>
            <w:tcW w:w="0" w:type="auto"/>
          </w:tcPr>
          <w:p w14:paraId="54A04F79" w14:textId="77777777" w:rsidR="007C0D28" w:rsidRPr="002541B6" w:rsidRDefault="007C0D28" w:rsidP="00515665">
            <w:r w:rsidRPr="002541B6">
              <w:rPr>
                <w:bCs/>
              </w:rPr>
              <w:t>93</w:t>
            </w:r>
          </w:p>
        </w:tc>
        <w:tc>
          <w:tcPr>
            <w:tcW w:w="0" w:type="auto"/>
          </w:tcPr>
          <w:p w14:paraId="4F497277" w14:textId="77777777" w:rsidR="007C0D28" w:rsidRPr="002541B6" w:rsidRDefault="007C0D28" w:rsidP="00515665">
            <w:r w:rsidRPr="002541B6">
              <w:t>Magnaporthe grisea</w:t>
            </w:r>
          </w:p>
        </w:tc>
        <w:tc>
          <w:tcPr>
            <w:tcW w:w="0" w:type="auto"/>
          </w:tcPr>
          <w:p w14:paraId="4FB925CF" w14:textId="77777777" w:rsidR="007C0D28" w:rsidRPr="002541B6" w:rsidRDefault="007C0D28" w:rsidP="00515665">
            <w:r w:rsidRPr="002541B6">
              <w:t>Pezizomycotina</w:t>
            </w:r>
          </w:p>
        </w:tc>
        <w:tc>
          <w:tcPr>
            <w:tcW w:w="0" w:type="auto"/>
          </w:tcPr>
          <w:p w14:paraId="0CEC433B" w14:textId="77777777" w:rsidR="007C0D28" w:rsidRPr="002541B6" w:rsidRDefault="007C0D28" w:rsidP="00515665">
            <w:r w:rsidRPr="002541B6">
              <w:t>fungi</w:t>
            </w:r>
          </w:p>
        </w:tc>
      </w:tr>
      <w:tr w:rsidR="007C0D28" w:rsidRPr="002541B6" w14:paraId="518D5286" w14:textId="77777777" w:rsidTr="002E4524">
        <w:tc>
          <w:tcPr>
            <w:tcW w:w="0" w:type="auto"/>
          </w:tcPr>
          <w:p w14:paraId="32E40B6C" w14:textId="77777777" w:rsidR="007C0D28" w:rsidRPr="002541B6" w:rsidRDefault="007C0D28" w:rsidP="00515665">
            <w:r w:rsidRPr="002541B6">
              <w:rPr>
                <w:bCs/>
              </w:rPr>
              <w:t>94</w:t>
            </w:r>
          </w:p>
        </w:tc>
        <w:tc>
          <w:tcPr>
            <w:tcW w:w="0" w:type="auto"/>
          </w:tcPr>
          <w:p w14:paraId="4A45D0C3" w14:textId="77777777" w:rsidR="007C0D28" w:rsidRPr="002541B6" w:rsidRDefault="007C0D28" w:rsidP="00515665">
            <w:r w:rsidRPr="002541B6">
              <w:t>Microsporum canis CBS 113480</w:t>
            </w:r>
          </w:p>
        </w:tc>
        <w:tc>
          <w:tcPr>
            <w:tcW w:w="0" w:type="auto"/>
          </w:tcPr>
          <w:p w14:paraId="7366B542" w14:textId="77777777" w:rsidR="007C0D28" w:rsidRPr="002541B6" w:rsidRDefault="007C0D28" w:rsidP="00515665">
            <w:r w:rsidRPr="002541B6">
              <w:t>Pezizomycotina</w:t>
            </w:r>
          </w:p>
        </w:tc>
        <w:tc>
          <w:tcPr>
            <w:tcW w:w="0" w:type="auto"/>
          </w:tcPr>
          <w:p w14:paraId="46449ECF" w14:textId="77777777" w:rsidR="007C0D28" w:rsidRPr="002541B6" w:rsidRDefault="007C0D28" w:rsidP="00515665">
            <w:r w:rsidRPr="002541B6">
              <w:t>fungi</w:t>
            </w:r>
          </w:p>
        </w:tc>
      </w:tr>
      <w:tr w:rsidR="007C0D28" w:rsidRPr="002541B6" w14:paraId="4B82E1E5" w14:textId="77777777" w:rsidTr="002E4524">
        <w:tc>
          <w:tcPr>
            <w:tcW w:w="0" w:type="auto"/>
          </w:tcPr>
          <w:p w14:paraId="35A3CB07" w14:textId="77777777" w:rsidR="007C0D28" w:rsidRPr="002541B6" w:rsidRDefault="007C0D28" w:rsidP="00515665">
            <w:r w:rsidRPr="002541B6">
              <w:rPr>
                <w:bCs/>
              </w:rPr>
              <w:t>95</w:t>
            </w:r>
          </w:p>
        </w:tc>
        <w:tc>
          <w:tcPr>
            <w:tcW w:w="0" w:type="auto"/>
          </w:tcPr>
          <w:p w14:paraId="7CC5C94A" w14:textId="77777777" w:rsidR="007C0D28" w:rsidRPr="002541B6" w:rsidRDefault="007C0D28" w:rsidP="00515665">
            <w:r w:rsidRPr="002541B6">
              <w:t>Microsporum gypseum CBS 118893</w:t>
            </w:r>
          </w:p>
        </w:tc>
        <w:tc>
          <w:tcPr>
            <w:tcW w:w="0" w:type="auto"/>
          </w:tcPr>
          <w:p w14:paraId="4AC82048" w14:textId="77777777" w:rsidR="007C0D28" w:rsidRPr="002541B6" w:rsidRDefault="007C0D28" w:rsidP="00515665">
            <w:r w:rsidRPr="002541B6">
              <w:t>Pezizomycotina</w:t>
            </w:r>
          </w:p>
        </w:tc>
        <w:tc>
          <w:tcPr>
            <w:tcW w:w="0" w:type="auto"/>
          </w:tcPr>
          <w:p w14:paraId="7A8B427E" w14:textId="77777777" w:rsidR="007C0D28" w:rsidRPr="002541B6" w:rsidRDefault="007C0D28" w:rsidP="00515665">
            <w:r w:rsidRPr="002541B6">
              <w:t>fungi</w:t>
            </w:r>
          </w:p>
        </w:tc>
      </w:tr>
      <w:tr w:rsidR="007C0D28" w:rsidRPr="002541B6" w14:paraId="7209D5E5" w14:textId="77777777" w:rsidTr="002E4524">
        <w:tc>
          <w:tcPr>
            <w:tcW w:w="0" w:type="auto"/>
          </w:tcPr>
          <w:p w14:paraId="7720ED6C" w14:textId="77777777" w:rsidR="007C0D28" w:rsidRPr="002541B6" w:rsidRDefault="007C0D28" w:rsidP="00515665">
            <w:r w:rsidRPr="002541B6">
              <w:rPr>
                <w:bCs/>
              </w:rPr>
              <w:t>96</w:t>
            </w:r>
          </w:p>
        </w:tc>
        <w:tc>
          <w:tcPr>
            <w:tcW w:w="0" w:type="auto"/>
          </w:tcPr>
          <w:p w14:paraId="73BE6B6E" w14:textId="77777777" w:rsidR="007C0D28" w:rsidRPr="002541B6" w:rsidRDefault="007C0D28" w:rsidP="00515665">
            <w:r w:rsidRPr="002541B6">
              <w:t>Mycosphaerella fijiensis</w:t>
            </w:r>
          </w:p>
        </w:tc>
        <w:tc>
          <w:tcPr>
            <w:tcW w:w="0" w:type="auto"/>
          </w:tcPr>
          <w:p w14:paraId="6B2C5218" w14:textId="77777777" w:rsidR="007C0D28" w:rsidRPr="002541B6" w:rsidRDefault="007C0D28" w:rsidP="00515665">
            <w:r w:rsidRPr="002541B6">
              <w:t>Pezizomycotina</w:t>
            </w:r>
          </w:p>
        </w:tc>
        <w:tc>
          <w:tcPr>
            <w:tcW w:w="0" w:type="auto"/>
          </w:tcPr>
          <w:p w14:paraId="1E565BBB" w14:textId="77777777" w:rsidR="007C0D28" w:rsidRPr="002541B6" w:rsidRDefault="007C0D28" w:rsidP="00515665">
            <w:r w:rsidRPr="002541B6">
              <w:t>fungi</w:t>
            </w:r>
          </w:p>
        </w:tc>
      </w:tr>
      <w:tr w:rsidR="007C0D28" w:rsidRPr="002541B6" w14:paraId="274F053F" w14:textId="77777777" w:rsidTr="002E4524">
        <w:tc>
          <w:tcPr>
            <w:tcW w:w="0" w:type="auto"/>
          </w:tcPr>
          <w:p w14:paraId="7E5F9E89" w14:textId="77777777" w:rsidR="007C0D28" w:rsidRPr="002541B6" w:rsidRDefault="007C0D28" w:rsidP="00515665">
            <w:r w:rsidRPr="002541B6">
              <w:rPr>
                <w:bCs/>
              </w:rPr>
              <w:t>97</w:t>
            </w:r>
          </w:p>
        </w:tc>
        <w:tc>
          <w:tcPr>
            <w:tcW w:w="0" w:type="auto"/>
          </w:tcPr>
          <w:p w14:paraId="212951F8" w14:textId="77777777" w:rsidR="007C0D28" w:rsidRPr="002541B6" w:rsidRDefault="007C0D28" w:rsidP="00515665">
            <w:r w:rsidRPr="002541B6">
              <w:t>Mycosphaerella graminicola</w:t>
            </w:r>
          </w:p>
        </w:tc>
        <w:tc>
          <w:tcPr>
            <w:tcW w:w="0" w:type="auto"/>
          </w:tcPr>
          <w:p w14:paraId="493A4D7E" w14:textId="77777777" w:rsidR="007C0D28" w:rsidRPr="002541B6" w:rsidRDefault="007C0D28" w:rsidP="00515665">
            <w:r w:rsidRPr="002541B6">
              <w:t>Pezizomycotina</w:t>
            </w:r>
          </w:p>
        </w:tc>
        <w:tc>
          <w:tcPr>
            <w:tcW w:w="0" w:type="auto"/>
          </w:tcPr>
          <w:p w14:paraId="5CBBAFAA" w14:textId="77777777" w:rsidR="007C0D28" w:rsidRPr="002541B6" w:rsidRDefault="007C0D28" w:rsidP="00515665">
            <w:r w:rsidRPr="002541B6">
              <w:t>fungi</w:t>
            </w:r>
          </w:p>
        </w:tc>
      </w:tr>
      <w:tr w:rsidR="007C0D28" w:rsidRPr="002541B6" w14:paraId="7B87DC5B" w14:textId="77777777" w:rsidTr="002E4524">
        <w:tc>
          <w:tcPr>
            <w:tcW w:w="0" w:type="auto"/>
          </w:tcPr>
          <w:p w14:paraId="1D88F85D" w14:textId="77777777" w:rsidR="007C0D28" w:rsidRPr="002541B6" w:rsidRDefault="007C0D28" w:rsidP="00515665">
            <w:r w:rsidRPr="002541B6">
              <w:rPr>
                <w:bCs/>
              </w:rPr>
              <w:t>98</w:t>
            </w:r>
          </w:p>
        </w:tc>
        <w:tc>
          <w:tcPr>
            <w:tcW w:w="0" w:type="auto"/>
          </w:tcPr>
          <w:p w14:paraId="3FE66785" w14:textId="77777777" w:rsidR="007C0D28" w:rsidRPr="002541B6" w:rsidRDefault="007C0D28" w:rsidP="00515665">
            <w:r w:rsidRPr="002541B6">
              <w:t>Nectria haematococca MPVI</w:t>
            </w:r>
          </w:p>
        </w:tc>
        <w:tc>
          <w:tcPr>
            <w:tcW w:w="0" w:type="auto"/>
          </w:tcPr>
          <w:p w14:paraId="051E3688" w14:textId="77777777" w:rsidR="007C0D28" w:rsidRPr="002541B6" w:rsidRDefault="007C0D28" w:rsidP="00515665">
            <w:r w:rsidRPr="002541B6">
              <w:t>Pezizomycotina</w:t>
            </w:r>
          </w:p>
        </w:tc>
        <w:tc>
          <w:tcPr>
            <w:tcW w:w="0" w:type="auto"/>
          </w:tcPr>
          <w:p w14:paraId="731EB161" w14:textId="77777777" w:rsidR="007C0D28" w:rsidRPr="002541B6" w:rsidRDefault="007C0D28" w:rsidP="00515665">
            <w:r w:rsidRPr="002541B6">
              <w:t>fungi</w:t>
            </w:r>
          </w:p>
        </w:tc>
      </w:tr>
      <w:tr w:rsidR="007C0D28" w:rsidRPr="002541B6" w14:paraId="21DC72AB" w14:textId="77777777" w:rsidTr="002E4524">
        <w:tc>
          <w:tcPr>
            <w:tcW w:w="0" w:type="auto"/>
          </w:tcPr>
          <w:p w14:paraId="261D94A8" w14:textId="77777777" w:rsidR="007C0D28" w:rsidRPr="002541B6" w:rsidRDefault="007C0D28" w:rsidP="00515665">
            <w:r w:rsidRPr="002541B6">
              <w:rPr>
                <w:bCs/>
              </w:rPr>
              <w:t>99</w:t>
            </w:r>
          </w:p>
        </w:tc>
        <w:tc>
          <w:tcPr>
            <w:tcW w:w="0" w:type="auto"/>
          </w:tcPr>
          <w:p w14:paraId="4B9C277A" w14:textId="77777777" w:rsidR="007C0D28" w:rsidRPr="002541B6" w:rsidRDefault="007C0D28" w:rsidP="00515665">
            <w:r w:rsidRPr="002541B6">
              <w:t>Neurospora crassa</w:t>
            </w:r>
          </w:p>
        </w:tc>
        <w:tc>
          <w:tcPr>
            <w:tcW w:w="0" w:type="auto"/>
          </w:tcPr>
          <w:p w14:paraId="40A35866" w14:textId="77777777" w:rsidR="007C0D28" w:rsidRPr="002541B6" w:rsidRDefault="007C0D28" w:rsidP="00515665">
            <w:r w:rsidRPr="002541B6">
              <w:t>Pezizomycotina</w:t>
            </w:r>
          </w:p>
        </w:tc>
        <w:tc>
          <w:tcPr>
            <w:tcW w:w="0" w:type="auto"/>
          </w:tcPr>
          <w:p w14:paraId="55831C2B" w14:textId="77777777" w:rsidR="007C0D28" w:rsidRPr="002541B6" w:rsidRDefault="007C0D28" w:rsidP="00515665">
            <w:r w:rsidRPr="002541B6">
              <w:t>fungi</w:t>
            </w:r>
          </w:p>
        </w:tc>
      </w:tr>
      <w:tr w:rsidR="007C0D28" w:rsidRPr="002541B6" w14:paraId="6E8888E2" w14:textId="77777777" w:rsidTr="002E4524">
        <w:tc>
          <w:tcPr>
            <w:tcW w:w="0" w:type="auto"/>
          </w:tcPr>
          <w:p w14:paraId="2127C3D1" w14:textId="77777777" w:rsidR="007C0D28" w:rsidRPr="002541B6" w:rsidRDefault="007C0D28" w:rsidP="00515665">
            <w:r w:rsidRPr="002541B6">
              <w:rPr>
                <w:bCs/>
              </w:rPr>
              <w:t>100</w:t>
            </w:r>
          </w:p>
        </w:tc>
        <w:tc>
          <w:tcPr>
            <w:tcW w:w="0" w:type="auto"/>
          </w:tcPr>
          <w:p w14:paraId="67FDB3ED" w14:textId="77777777" w:rsidR="007C0D28" w:rsidRPr="002541B6" w:rsidRDefault="007C0D28" w:rsidP="00515665">
            <w:r w:rsidRPr="002541B6">
              <w:t>Neurospora discreta FGSC 8579 mat A</w:t>
            </w:r>
          </w:p>
        </w:tc>
        <w:tc>
          <w:tcPr>
            <w:tcW w:w="0" w:type="auto"/>
          </w:tcPr>
          <w:p w14:paraId="0AEC786C" w14:textId="77777777" w:rsidR="007C0D28" w:rsidRPr="002541B6" w:rsidRDefault="007C0D28" w:rsidP="00515665">
            <w:r w:rsidRPr="002541B6">
              <w:t>Pezizomycotina</w:t>
            </w:r>
          </w:p>
        </w:tc>
        <w:tc>
          <w:tcPr>
            <w:tcW w:w="0" w:type="auto"/>
          </w:tcPr>
          <w:p w14:paraId="2CD47B3C" w14:textId="77777777" w:rsidR="007C0D28" w:rsidRPr="002541B6" w:rsidRDefault="007C0D28" w:rsidP="00515665">
            <w:r w:rsidRPr="002541B6">
              <w:t>fungi</w:t>
            </w:r>
          </w:p>
        </w:tc>
      </w:tr>
      <w:tr w:rsidR="007C0D28" w:rsidRPr="002541B6" w14:paraId="0436F695" w14:textId="77777777" w:rsidTr="002E4524">
        <w:tc>
          <w:tcPr>
            <w:tcW w:w="0" w:type="auto"/>
          </w:tcPr>
          <w:p w14:paraId="06F82903" w14:textId="77777777" w:rsidR="007C0D28" w:rsidRPr="002541B6" w:rsidRDefault="007C0D28" w:rsidP="00515665">
            <w:r w:rsidRPr="002541B6">
              <w:rPr>
                <w:bCs/>
              </w:rPr>
              <w:t>101</w:t>
            </w:r>
          </w:p>
        </w:tc>
        <w:tc>
          <w:tcPr>
            <w:tcW w:w="0" w:type="auto"/>
          </w:tcPr>
          <w:p w14:paraId="27519ADE" w14:textId="77777777" w:rsidR="007C0D28" w:rsidRPr="002541B6" w:rsidRDefault="007C0D28" w:rsidP="00515665">
            <w:r w:rsidRPr="002541B6">
              <w:t>Neurospora tetrasperma FGSC 2508 mat A</w:t>
            </w:r>
          </w:p>
        </w:tc>
        <w:tc>
          <w:tcPr>
            <w:tcW w:w="0" w:type="auto"/>
          </w:tcPr>
          <w:p w14:paraId="00AF0BFF" w14:textId="77777777" w:rsidR="007C0D28" w:rsidRPr="002541B6" w:rsidRDefault="007C0D28" w:rsidP="00515665">
            <w:r w:rsidRPr="002541B6">
              <w:t>Pezizomycotina</w:t>
            </w:r>
          </w:p>
        </w:tc>
        <w:tc>
          <w:tcPr>
            <w:tcW w:w="0" w:type="auto"/>
          </w:tcPr>
          <w:p w14:paraId="566BE4D7" w14:textId="77777777" w:rsidR="007C0D28" w:rsidRPr="002541B6" w:rsidRDefault="007C0D28" w:rsidP="00515665">
            <w:r w:rsidRPr="002541B6">
              <w:t>fungi</w:t>
            </w:r>
          </w:p>
        </w:tc>
      </w:tr>
      <w:tr w:rsidR="007C0D28" w:rsidRPr="002541B6" w14:paraId="7FE07B97" w14:textId="77777777" w:rsidTr="002E4524">
        <w:tc>
          <w:tcPr>
            <w:tcW w:w="0" w:type="auto"/>
          </w:tcPr>
          <w:p w14:paraId="4B9E7557" w14:textId="77777777" w:rsidR="007C0D28" w:rsidRPr="002541B6" w:rsidRDefault="007C0D28" w:rsidP="00515665">
            <w:r w:rsidRPr="002541B6">
              <w:rPr>
                <w:bCs/>
              </w:rPr>
              <w:t>102</w:t>
            </w:r>
          </w:p>
        </w:tc>
        <w:tc>
          <w:tcPr>
            <w:tcW w:w="0" w:type="auto"/>
          </w:tcPr>
          <w:p w14:paraId="719D9F9C" w14:textId="77777777" w:rsidR="007C0D28" w:rsidRPr="002541B6" w:rsidRDefault="007C0D28" w:rsidP="00515665">
            <w:r w:rsidRPr="002541B6">
              <w:t>Paracoccidioides brasiliensis Pb03</w:t>
            </w:r>
          </w:p>
        </w:tc>
        <w:tc>
          <w:tcPr>
            <w:tcW w:w="0" w:type="auto"/>
          </w:tcPr>
          <w:p w14:paraId="47011A35" w14:textId="77777777" w:rsidR="007C0D28" w:rsidRPr="002541B6" w:rsidRDefault="007C0D28" w:rsidP="00515665">
            <w:r w:rsidRPr="002541B6">
              <w:t>Pezizomycotina</w:t>
            </w:r>
          </w:p>
        </w:tc>
        <w:tc>
          <w:tcPr>
            <w:tcW w:w="0" w:type="auto"/>
          </w:tcPr>
          <w:p w14:paraId="10574AE2" w14:textId="77777777" w:rsidR="007C0D28" w:rsidRPr="002541B6" w:rsidRDefault="007C0D28" w:rsidP="00515665">
            <w:r w:rsidRPr="002541B6">
              <w:t>fungi</w:t>
            </w:r>
          </w:p>
        </w:tc>
      </w:tr>
      <w:tr w:rsidR="007C0D28" w:rsidRPr="002541B6" w14:paraId="7AD7B997" w14:textId="77777777" w:rsidTr="002E4524">
        <w:tc>
          <w:tcPr>
            <w:tcW w:w="0" w:type="auto"/>
          </w:tcPr>
          <w:p w14:paraId="61F25899" w14:textId="77777777" w:rsidR="007C0D28" w:rsidRPr="002541B6" w:rsidRDefault="007C0D28" w:rsidP="00515665">
            <w:r w:rsidRPr="002541B6">
              <w:rPr>
                <w:bCs/>
              </w:rPr>
              <w:t>103</w:t>
            </w:r>
          </w:p>
        </w:tc>
        <w:tc>
          <w:tcPr>
            <w:tcW w:w="0" w:type="auto"/>
          </w:tcPr>
          <w:p w14:paraId="43BF830F" w14:textId="77777777" w:rsidR="007C0D28" w:rsidRPr="002541B6" w:rsidRDefault="007C0D28" w:rsidP="00515665">
            <w:r w:rsidRPr="002541B6">
              <w:t>Penicillium chrysogenum</w:t>
            </w:r>
          </w:p>
        </w:tc>
        <w:tc>
          <w:tcPr>
            <w:tcW w:w="0" w:type="auto"/>
          </w:tcPr>
          <w:p w14:paraId="2513A4E7" w14:textId="77777777" w:rsidR="007C0D28" w:rsidRPr="002541B6" w:rsidRDefault="007C0D28" w:rsidP="00515665">
            <w:r w:rsidRPr="002541B6">
              <w:t>Pezizomycotina</w:t>
            </w:r>
          </w:p>
        </w:tc>
        <w:tc>
          <w:tcPr>
            <w:tcW w:w="0" w:type="auto"/>
          </w:tcPr>
          <w:p w14:paraId="7DA9EC35" w14:textId="77777777" w:rsidR="007C0D28" w:rsidRPr="002541B6" w:rsidRDefault="007C0D28" w:rsidP="00515665">
            <w:r w:rsidRPr="002541B6">
              <w:t>fungi</w:t>
            </w:r>
          </w:p>
        </w:tc>
      </w:tr>
      <w:tr w:rsidR="007C0D28" w:rsidRPr="002541B6" w14:paraId="75CEE46E" w14:textId="77777777" w:rsidTr="002E4524">
        <w:tc>
          <w:tcPr>
            <w:tcW w:w="0" w:type="auto"/>
          </w:tcPr>
          <w:p w14:paraId="40F7DE4D" w14:textId="77777777" w:rsidR="007C0D28" w:rsidRPr="002541B6" w:rsidRDefault="007C0D28" w:rsidP="00515665">
            <w:r w:rsidRPr="002541B6">
              <w:rPr>
                <w:bCs/>
              </w:rPr>
              <w:t>104</w:t>
            </w:r>
          </w:p>
        </w:tc>
        <w:tc>
          <w:tcPr>
            <w:tcW w:w="0" w:type="auto"/>
          </w:tcPr>
          <w:p w14:paraId="33EA117F" w14:textId="77777777" w:rsidR="007C0D28" w:rsidRPr="002541B6" w:rsidRDefault="007C0D28" w:rsidP="00515665">
            <w:r w:rsidRPr="002541B6">
              <w:t>Penicillium marneffei ATCC 18224</w:t>
            </w:r>
          </w:p>
        </w:tc>
        <w:tc>
          <w:tcPr>
            <w:tcW w:w="0" w:type="auto"/>
          </w:tcPr>
          <w:p w14:paraId="35AE0217" w14:textId="77777777" w:rsidR="007C0D28" w:rsidRPr="002541B6" w:rsidRDefault="007C0D28" w:rsidP="00515665">
            <w:r w:rsidRPr="002541B6">
              <w:t>Pezizomycotina</w:t>
            </w:r>
          </w:p>
        </w:tc>
        <w:tc>
          <w:tcPr>
            <w:tcW w:w="0" w:type="auto"/>
          </w:tcPr>
          <w:p w14:paraId="6F93025F" w14:textId="77777777" w:rsidR="007C0D28" w:rsidRPr="002541B6" w:rsidRDefault="007C0D28" w:rsidP="00515665">
            <w:r w:rsidRPr="002541B6">
              <w:t>fungi</w:t>
            </w:r>
          </w:p>
        </w:tc>
      </w:tr>
      <w:tr w:rsidR="007C0D28" w:rsidRPr="002541B6" w14:paraId="55D0C4B4" w14:textId="77777777" w:rsidTr="002E4524">
        <w:tc>
          <w:tcPr>
            <w:tcW w:w="0" w:type="auto"/>
          </w:tcPr>
          <w:p w14:paraId="1D1E3BC9" w14:textId="77777777" w:rsidR="007C0D28" w:rsidRPr="002541B6" w:rsidRDefault="007C0D28" w:rsidP="00515665">
            <w:r w:rsidRPr="002541B6">
              <w:rPr>
                <w:bCs/>
              </w:rPr>
              <w:t>105</w:t>
            </w:r>
          </w:p>
        </w:tc>
        <w:tc>
          <w:tcPr>
            <w:tcW w:w="0" w:type="auto"/>
          </w:tcPr>
          <w:p w14:paraId="0A58DD77" w14:textId="77777777" w:rsidR="007C0D28" w:rsidRPr="002541B6" w:rsidRDefault="007C0D28" w:rsidP="00515665">
            <w:r w:rsidRPr="002541B6">
              <w:t>Podospora anserina</w:t>
            </w:r>
          </w:p>
        </w:tc>
        <w:tc>
          <w:tcPr>
            <w:tcW w:w="0" w:type="auto"/>
          </w:tcPr>
          <w:p w14:paraId="0E34CF29" w14:textId="77777777" w:rsidR="007C0D28" w:rsidRPr="002541B6" w:rsidRDefault="007C0D28" w:rsidP="00515665">
            <w:r w:rsidRPr="002541B6">
              <w:t>Pezizomycotina</w:t>
            </w:r>
          </w:p>
        </w:tc>
        <w:tc>
          <w:tcPr>
            <w:tcW w:w="0" w:type="auto"/>
          </w:tcPr>
          <w:p w14:paraId="1AFC22D3" w14:textId="77777777" w:rsidR="007C0D28" w:rsidRPr="002541B6" w:rsidRDefault="007C0D28" w:rsidP="00515665">
            <w:r w:rsidRPr="002541B6">
              <w:t>fungi</w:t>
            </w:r>
          </w:p>
        </w:tc>
      </w:tr>
      <w:tr w:rsidR="007C0D28" w:rsidRPr="002541B6" w14:paraId="04C9DA22" w14:textId="77777777" w:rsidTr="002E4524">
        <w:tc>
          <w:tcPr>
            <w:tcW w:w="0" w:type="auto"/>
          </w:tcPr>
          <w:p w14:paraId="4517153E" w14:textId="77777777" w:rsidR="007C0D28" w:rsidRPr="002541B6" w:rsidRDefault="007C0D28" w:rsidP="00515665">
            <w:r w:rsidRPr="002541B6">
              <w:rPr>
                <w:bCs/>
              </w:rPr>
              <w:t>106</w:t>
            </w:r>
          </w:p>
        </w:tc>
        <w:tc>
          <w:tcPr>
            <w:tcW w:w="0" w:type="auto"/>
          </w:tcPr>
          <w:p w14:paraId="2EB422C1" w14:textId="77777777" w:rsidR="007C0D28" w:rsidRPr="002541B6" w:rsidRDefault="007C0D28" w:rsidP="00515665">
            <w:r w:rsidRPr="002541B6">
              <w:t>Sclerotinia sclerotiorum</w:t>
            </w:r>
          </w:p>
        </w:tc>
        <w:tc>
          <w:tcPr>
            <w:tcW w:w="0" w:type="auto"/>
          </w:tcPr>
          <w:p w14:paraId="4FA60DAB" w14:textId="77777777" w:rsidR="007C0D28" w:rsidRPr="002541B6" w:rsidRDefault="007C0D28" w:rsidP="00515665">
            <w:r w:rsidRPr="002541B6">
              <w:t>Pezizomycotina</w:t>
            </w:r>
          </w:p>
        </w:tc>
        <w:tc>
          <w:tcPr>
            <w:tcW w:w="0" w:type="auto"/>
          </w:tcPr>
          <w:p w14:paraId="306744DF" w14:textId="77777777" w:rsidR="007C0D28" w:rsidRPr="002541B6" w:rsidRDefault="007C0D28" w:rsidP="00515665">
            <w:r w:rsidRPr="002541B6">
              <w:t>fungi</w:t>
            </w:r>
          </w:p>
        </w:tc>
      </w:tr>
      <w:tr w:rsidR="007C0D28" w:rsidRPr="002541B6" w14:paraId="1FC3B636" w14:textId="77777777" w:rsidTr="002E4524">
        <w:tc>
          <w:tcPr>
            <w:tcW w:w="0" w:type="auto"/>
          </w:tcPr>
          <w:p w14:paraId="4EC209E4" w14:textId="77777777" w:rsidR="007C0D28" w:rsidRPr="002541B6" w:rsidRDefault="007C0D28" w:rsidP="00515665">
            <w:r w:rsidRPr="002541B6">
              <w:rPr>
                <w:bCs/>
              </w:rPr>
              <w:t>107</w:t>
            </w:r>
          </w:p>
        </w:tc>
        <w:tc>
          <w:tcPr>
            <w:tcW w:w="0" w:type="auto"/>
          </w:tcPr>
          <w:p w14:paraId="43FEF4B9" w14:textId="77777777" w:rsidR="007C0D28" w:rsidRPr="002541B6" w:rsidRDefault="007C0D28" w:rsidP="00515665">
            <w:r w:rsidRPr="002541B6">
              <w:t>Stagonospora nodorum</w:t>
            </w:r>
          </w:p>
        </w:tc>
        <w:tc>
          <w:tcPr>
            <w:tcW w:w="0" w:type="auto"/>
          </w:tcPr>
          <w:p w14:paraId="26FF4163" w14:textId="77777777" w:rsidR="007C0D28" w:rsidRPr="002541B6" w:rsidRDefault="007C0D28" w:rsidP="00515665">
            <w:r w:rsidRPr="002541B6">
              <w:t>Pezizomycotina</w:t>
            </w:r>
          </w:p>
        </w:tc>
        <w:tc>
          <w:tcPr>
            <w:tcW w:w="0" w:type="auto"/>
          </w:tcPr>
          <w:p w14:paraId="297C4730" w14:textId="77777777" w:rsidR="007C0D28" w:rsidRPr="002541B6" w:rsidRDefault="007C0D28" w:rsidP="00515665">
            <w:r w:rsidRPr="002541B6">
              <w:t>fungi</w:t>
            </w:r>
          </w:p>
        </w:tc>
      </w:tr>
      <w:tr w:rsidR="007C0D28" w:rsidRPr="002541B6" w14:paraId="043E6313" w14:textId="77777777" w:rsidTr="002E4524">
        <w:tc>
          <w:tcPr>
            <w:tcW w:w="0" w:type="auto"/>
          </w:tcPr>
          <w:p w14:paraId="3231EAD1" w14:textId="77777777" w:rsidR="007C0D28" w:rsidRPr="002541B6" w:rsidRDefault="007C0D28" w:rsidP="00515665">
            <w:r w:rsidRPr="002541B6">
              <w:rPr>
                <w:bCs/>
              </w:rPr>
              <w:t>108</w:t>
            </w:r>
          </w:p>
        </w:tc>
        <w:tc>
          <w:tcPr>
            <w:tcW w:w="0" w:type="auto"/>
          </w:tcPr>
          <w:p w14:paraId="6156CC33" w14:textId="77777777" w:rsidR="007C0D28" w:rsidRPr="002541B6" w:rsidRDefault="007C0D28" w:rsidP="00515665">
            <w:r w:rsidRPr="002541B6">
              <w:t>Talaromyces stipitatus</w:t>
            </w:r>
          </w:p>
        </w:tc>
        <w:tc>
          <w:tcPr>
            <w:tcW w:w="0" w:type="auto"/>
          </w:tcPr>
          <w:p w14:paraId="59E4BDBB" w14:textId="77777777" w:rsidR="007C0D28" w:rsidRPr="002541B6" w:rsidRDefault="007C0D28" w:rsidP="00515665">
            <w:r w:rsidRPr="002541B6">
              <w:t>Pezizomycotina</w:t>
            </w:r>
          </w:p>
        </w:tc>
        <w:tc>
          <w:tcPr>
            <w:tcW w:w="0" w:type="auto"/>
          </w:tcPr>
          <w:p w14:paraId="374F9CC8" w14:textId="77777777" w:rsidR="007C0D28" w:rsidRPr="002541B6" w:rsidRDefault="007C0D28" w:rsidP="00515665">
            <w:r w:rsidRPr="002541B6">
              <w:t>fungi</w:t>
            </w:r>
          </w:p>
        </w:tc>
      </w:tr>
      <w:tr w:rsidR="007C0D28" w:rsidRPr="002541B6" w14:paraId="52BCA654" w14:textId="77777777" w:rsidTr="002E4524">
        <w:tc>
          <w:tcPr>
            <w:tcW w:w="0" w:type="auto"/>
          </w:tcPr>
          <w:p w14:paraId="686B8F24" w14:textId="77777777" w:rsidR="007C0D28" w:rsidRPr="002541B6" w:rsidRDefault="007C0D28" w:rsidP="00515665">
            <w:r w:rsidRPr="002541B6">
              <w:rPr>
                <w:bCs/>
              </w:rPr>
              <w:t>109</w:t>
            </w:r>
          </w:p>
        </w:tc>
        <w:tc>
          <w:tcPr>
            <w:tcW w:w="0" w:type="auto"/>
          </w:tcPr>
          <w:p w14:paraId="3DCB41DE" w14:textId="77777777" w:rsidR="007C0D28" w:rsidRPr="002541B6" w:rsidRDefault="007C0D28" w:rsidP="00515665">
            <w:r w:rsidRPr="002541B6">
              <w:t>Thielavia terrestris</w:t>
            </w:r>
          </w:p>
        </w:tc>
        <w:tc>
          <w:tcPr>
            <w:tcW w:w="0" w:type="auto"/>
          </w:tcPr>
          <w:p w14:paraId="39AAC455" w14:textId="77777777" w:rsidR="007C0D28" w:rsidRPr="002541B6" w:rsidRDefault="007C0D28" w:rsidP="00515665">
            <w:r w:rsidRPr="002541B6">
              <w:t>Pezizomycotina</w:t>
            </w:r>
          </w:p>
        </w:tc>
        <w:tc>
          <w:tcPr>
            <w:tcW w:w="0" w:type="auto"/>
          </w:tcPr>
          <w:p w14:paraId="673AB849" w14:textId="77777777" w:rsidR="007C0D28" w:rsidRPr="002541B6" w:rsidRDefault="007C0D28" w:rsidP="00515665">
            <w:r w:rsidRPr="002541B6">
              <w:t>fungi</w:t>
            </w:r>
          </w:p>
        </w:tc>
      </w:tr>
      <w:tr w:rsidR="007C0D28" w:rsidRPr="002541B6" w14:paraId="29416B6B" w14:textId="77777777" w:rsidTr="002E4524">
        <w:tc>
          <w:tcPr>
            <w:tcW w:w="0" w:type="auto"/>
          </w:tcPr>
          <w:p w14:paraId="2A45CE3E" w14:textId="77777777" w:rsidR="007C0D28" w:rsidRPr="002541B6" w:rsidRDefault="007C0D28" w:rsidP="00515665">
            <w:r w:rsidRPr="002541B6">
              <w:rPr>
                <w:bCs/>
              </w:rPr>
              <w:t>110</w:t>
            </w:r>
          </w:p>
        </w:tc>
        <w:tc>
          <w:tcPr>
            <w:tcW w:w="0" w:type="auto"/>
          </w:tcPr>
          <w:p w14:paraId="2354E225" w14:textId="77777777" w:rsidR="007C0D28" w:rsidRPr="002541B6" w:rsidRDefault="007C0D28" w:rsidP="00515665">
            <w:r w:rsidRPr="002541B6">
              <w:t>Trichoderma atroviride</w:t>
            </w:r>
          </w:p>
        </w:tc>
        <w:tc>
          <w:tcPr>
            <w:tcW w:w="0" w:type="auto"/>
          </w:tcPr>
          <w:p w14:paraId="0A74765E" w14:textId="77777777" w:rsidR="007C0D28" w:rsidRPr="002541B6" w:rsidRDefault="007C0D28" w:rsidP="00515665">
            <w:r w:rsidRPr="002541B6">
              <w:t>Pezizomycotina</w:t>
            </w:r>
          </w:p>
        </w:tc>
        <w:tc>
          <w:tcPr>
            <w:tcW w:w="0" w:type="auto"/>
          </w:tcPr>
          <w:p w14:paraId="30EDAE38" w14:textId="77777777" w:rsidR="007C0D28" w:rsidRPr="002541B6" w:rsidRDefault="007C0D28" w:rsidP="00515665">
            <w:r w:rsidRPr="002541B6">
              <w:t>fungi</w:t>
            </w:r>
          </w:p>
        </w:tc>
      </w:tr>
      <w:tr w:rsidR="007C0D28" w:rsidRPr="002541B6" w14:paraId="718CBEC3" w14:textId="77777777" w:rsidTr="002E4524">
        <w:tc>
          <w:tcPr>
            <w:tcW w:w="0" w:type="auto"/>
          </w:tcPr>
          <w:p w14:paraId="4DC2AFE0" w14:textId="77777777" w:rsidR="007C0D28" w:rsidRPr="002541B6" w:rsidRDefault="007C0D28" w:rsidP="00515665">
            <w:r w:rsidRPr="002541B6">
              <w:rPr>
                <w:bCs/>
              </w:rPr>
              <w:t>111</w:t>
            </w:r>
          </w:p>
        </w:tc>
        <w:tc>
          <w:tcPr>
            <w:tcW w:w="0" w:type="auto"/>
          </w:tcPr>
          <w:p w14:paraId="3C1590CC" w14:textId="77777777" w:rsidR="007C0D28" w:rsidRPr="002541B6" w:rsidRDefault="007C0D28" w:rsidP="00515665">
            <w:r w:rsidRPr="002541B6">
              <w:t>Trichophyton equinum CBS127.97</w:t>
            </w:r>
          </w:p>
        </w:tc>
        <w:tc>
          <w:tcPr>
            <w:tcW w:w="0" w:type="auto"/>
          </w:tcPr>
          <w:p w14:paraId="2260A3E6" w14:textId="77777777" w:rsidR="007C0D28" w:rsidRPr="002541B6" w:rsidRDefault="007C0D28" w:rsidP="00515665">
            <w:r w:rsidRPr="002541B6">
              <w:t>Pezizomycotina</w:t>
            </w:r>
          </w:p>
        </w:tc>
        <w:tc>
          <w:tcPr>
            <w:tcW w:w="0" w:type="auto"/>
          </w:tcPr>
          <w:p w14:paraId="707C7476" w14:textId="77777777" w:rsidR="007C0D28" w:rsidRPr="002541B6" w:rsidRDefault="007C0D28" w:rsidP="00515665">
            <w:r w:rsidRPr="002541B6">
              <w:t>fungi</w:t>
            </w:r>
          </w:p>
        </w:tc>
      </w:tr>
      <w:tr w:rsidR="007C0D28" w:rsidRPr="002541B6" w14:paraId="6A15B284" w14:textId="77777777" w:rsidTr="002E4524">
        <w:tc>
          <w:tcPr>
            <w:tcW w:w="0" w:type="auto"/>
          </w:tcPr>
          <w:p w14:paraId="3F7F2E42" w14:textId="77777777" w:rsidR="007C0D28" w:rsidRPr="002541B6" w:rsidRDefault="007C0D28" w:rsidP="00515665">
            <w:r w:rsidRPr="002541B6">
              <w:rPr>
                <w:bCs/>
              </w:rPr>
              <w:t>112</w:t>
            </w:r>
          </w:p>
        </w:tc>
        <w:tc>
          <w:tcPr>
            <w:tcW w:w="0" w:type="auto"/>
          </w:tcPr>
          <w:p w14:paraId="64E363DF" w14:textId="77777777" w:rsidR="007C0D28" w:rsidRPr="002541B6" w:rsidRDefault="007C0D28" w:rsidP="00515665">
            <w:r w:rsidRPr="002541B6">
              <w:t>Trichoderma reesei</w:t>
            </w:r>
          </w:p>
        </w:tc>
        <w:tc>
          <w:tcPr>
            <w:tcW w:w="0" w:type="auto"/>
          </w:tcPr>
          <w:p w14:paraId="027B4B4A" w14:textId="77777777" w:rsidR="007C0D28" w:rsidRPr="002541B6" w:rsidRDefault="007C0D28" w:rsidP="00515665">
            <w:r w:rsidRPr="002541B6">
              <w:t>Pezizomycotina</w:t>
            </w:r>
          </w:p>
        </w:tc>
        <w:tc>
          <w:tcPr>
            <w:tcW w:w="0" w:type="auto"/>
          </w:tcPr>
          <w:p w14:paraId="4F04113A" w14:textId="77777777" w:rsidR="007C0D28" w:rsidRPr="002541B6" w:rsidRDefault="007C0D28" w:rsidP="00515665">
            <w:r w:rsidRPr="002541B6">
              <w:t>fungi</w:t>
            </w:r>
          </w:p>
        </w:tc>
      </w:tr>
      <w:tr w:rsidR="007C0D28" w:rsidRPr="002541B6" w14:paraId="087EE90D" w14:textId="77777777" w:rsidTr="002E4524">
        <w:tc>
          <w:tcPr>
            <w:tcW w:w="0" w:type="auto"/>
          </w:tcPr>
          <w:p w14:paraId="5D6E57A1" w14:textId="77777777" w:rsidR="007C0D28" w:rsidRPr="002541B6" w:rsidRDefault="007C0D28" w:rsidP="00515665">
            <w:r w:rsidRPr="002541B6">
              <w:rPr>
                <w:bCs/>
              </w:rPr>
              <w:t>113</w:t>
            </w:r>
          </w:p>
        </w:tc>
        <w:tc>
          <w:tcPr>
            <w:tcW w:w="0" w:type="auto"/>
          </w:tcPr>
          <w:p w14:paraId="324D48FD" w14:textId="77777777" w:rsidR="007C0D28" w:rsidRPr="002541B6" w:rsidRDefault="007C0D28" w:rsidP="00515665">
            <w:r w:rsidRPr="002541B6">
              <w:t>Trichoderma virens Gv29-8</w:t>
            </w:r>
          </w:p>
        </w:tc>
        <w:tc>
          <w:tcPr>
            <w:tcW w:w="0" w:type="auto"/>
          </w:tcPr>
          <w:p w14:paraId="59F5CEAD" w14:textId="77777777" w:rsidR="007C0D28" w:rsidRPr="002541B6" w:rsidRDefault="007C0D28" w:rsidP="00515665">
            <w:r w:rsidRPr="002541B6">
              <w:t>Pezizomycotina</w:t>
            </w:r>
          </w:p>
        </w:tc>
        <w:tc>
          <w:tcPr>
            <w:tcW w:w="0" w:type="auto"/>
          </w:tcPr>
          <w:p w14:paraId="4606A89A" w14:textId="77777777" w:rsidR="007C0D28" w:rsidRPr="002541B6" w:rsidRDefault="007C0D28" w:rsidP="00515665">
            <w:r w:rsidRPr="002541B6">
              <w:t>fungi</w:t>
            </w:r>
          </w:p>
        </w:tc>
      </w:tr>
      <w:tr w:rsidR="007C0D28" w:rsidRPr="002541B6" w14:paraId="4991CA1E" w14:textId="77777777" w:rsidTr="002E4524">
        <w:tc>
          <w:tcPr>
            <w:tcW w:w="0" w:type="auto"/>
          </w:tcPr>
          <w:p w14:paraId="07BF47AE" w14:textId="77777777" w:rsidR="007C0D28" w:rsidRPr="002541B6" w:rsidRDefault="007C0D28" w:rsidP="00515665">
            <w:r w:rsidRPr="002541B6">
              <w:rPr>
                <w:bCs/>
              </w:rPr>
              <w:t>114</w:t>
            </w:r>
          </w:p>
        </w:tc>
        <w:tc>
          <w:tcPr>
            <w:tcW w:w="0" w:type="auto"/>
          </w:tcPr>
          <w:p w14:paraId="00AACE0F" w14:textId="77777777" w:rsidR="007C0D28" w:rsidRPr="002541B6" w:rsidRDefault="007C0D28" w:rsidP="00515665">
            <w:r w:rsidRPr="002541B6">
              <w:t>Tuber melanosporum</w:t>
            </w:r>
          </w:p>
        </w:tc>
        <w:tc>
          <w:tcPr>
            <w:tcW w:w="0" w:type="auto"/>
          </w:tcPr>
          <w:p w14:paraId="33AFD211" w14:textId="77777777" w:rsidR="007C0D28" w:rsidRPr="002541B6" w:rsidRDefault="007C0D28" w:rsidP="00515665">
            <w:r w:rsidRPr="002541B6">
              <w:t>Pezizomycotina</w:t>
            </w:r>
          </w:p>
        </w:tc>
        <w:tc>
          <w:tcPr>
            <w:tcW w:w="0" w:type="auto"/>
          </w:tcPr>
          <w:p w14:paraId="7B1AADFD" w14:textId="77777777" w:rsidR="007C0D28" w:rsidRPr="002541B6" w:rsidRDefault="007C0D28" w:rsidP="00515665">
            <w:r w:rsidRPr="002541B6">
              <w:t>fungi</w:t>
            </w:r>
          </w:p>
        </w:tc>
      </w:tr>
      <w:tr w:rsidR="007C0D28" w:rsidRPr="002541B6" w14:paraId="2AF39907" w14:textId="77777777" w:rsidTr="002E4524">
        <w:tc>
          <w:tcPr>
            <w:tcW w:w="0" w:type="auto"/>
          </w:tcPr>
          <w:p w14:paraId="7903C539" w14:textId="77777777" w:rsidR="007C0D28" w:rsidRPr="002541B6" w:rsidRDefault="007C0D28" w:rsidP="00515665">
            <w:r w:rsidRPr="002541B6">
              <w:rPr>
                <w:bCs/>
              </w:rPr>
              <w:t>115</w:t>
            </w:r>
          </w:p>
        </w:tc>
        <w:tc>
          <w:tcPr>
            <w:tcW w:w="0" w:type="auto"/>
          </w:tcPr>
          <w:p w14:paraId="6D249D1C" w14:textId="77777777" w:rsidR="007C0D28" w:rsidRPr="002541B6" w:rsidRDefault="007C0D28" w:rsidP="00515665">
            <w:r w:rsidRPr="002541B6">
              <w:t>Uncinocarpus reesii 5820</w:t>
            </w:r>
          </w:p>
        </w:tc>
        <w:tc>
          <w:tcPr>
            <w:tcW w:w="0" w:type="auto"/>
          </w:tcPr>
          <w:p w14:paraId="30AC256C" w14:textId="77777777" w:rsidR="007C0D28" w:rsidRPr="002541B6" w:rsidRDefault="007C0D28" w:rsidP="00515665">
            <w:r w:rsidRPr="002541B6">
              <w:t>Pezizomycotina</w:t>
            </w:r>
          </w:p>
        </w:tc>
        <w:tc>
          <w:tcPr>
            <w:tcW w:w="0" w:type="auto"/>
          </w:tcPr>
          <w:p w14:paraId="57246997" w14:textId="77777777" w:rsidR="007C0D28" w:rsidRPr="002541B6" w:rsidRDefault="007C0D28" w:rsidP="00515665">
            <w:r w:rsidRPr="002541B6">
              <w:t>fungi</w:t>
            </w:r>
          </w:p>
        </w:tc>
      </w:tr>
      <w:tr w:rsidR="007C0D28" w:rsidRPr="002541B6" w14:paraId="54A172E1" w14:textId="77777777" w:rsidTr="002E4524">
        <w:tc>
          <w:tcPr>
            <w:tcW w:w="0" w:type="auto"/>
          </w:tcPr>
          <w:p w14:paraId="5E426CD8" w14:textId="77777777" w:rsidR="007C0D28" w:rsidRPr="002541B6" w:rsidRDefault="007C0D28" w:rsidP="00515665">
            <w:r w:rsidRPr="002541B6">
              <w:rPr>
                <w:bCs/>
              </w:rPr>
              <w:t>116</w:t>
            </w:r>
          </w:p>
        </w:tc>
        <w:tc>
          <w:tcPr>
            <w:tcW w:w="0" w:type="auto"/>
          </w:tcPr>
          <w:p w14:paraId="53E08808" w14:textId="77777777" w:rsidR="007C0D28" w:rsidRPr="002541B6" w:rsidRDefault="007C0D28" w:rsidP="00515665">
            <w:r w:rsidRPr="002541B6">
              <w:t>Uncinocarpus reesii 2939</w:t>
            </w:r>
          </w:p>
        </w:tc>
        <w:tc>
          <w:tcPr>
            <w:tcW w:w="0" w:type="auto"/>
          </w:tcPr>
          <w:p w14:paraId="67CF6D2D" w14:textId="77777777" w:rsidR="007C0D28" w:rsidRPr="002541B6" w:rsidRDefault="007C0D28" w:rsidP="00515665">
            <w:r w:rsidRPr="002541B6">
              <w:t>Pezizomycotina</w:t>
            </w:r>
          </w:p>
        </w:tc>
        <w:tc>
          <w:tcPr>
            <w:tcW w:w="0" w:type="auto"/>
          </w:tcPr>
          <w:p w14:paraId="1B9C421F" w14:textId="77777777" w:rsidR="007C0D28" w:rsidRPr="002541B6" w:rsidRDefault="007C0D28" w:rsidP="00515665">
            <w:r w:rsidRPr="002541B6">
              <w:t>fungi</w:t>
            </w:r>
          </w:p>
        </w:tc>
      </w:tr>
      <w:tr w:rsidR="007C0D28" w:rsidRPr="002541B6" w14:paraId="5CC4AEF7" w14:textId="77777777" w:rsidTr="002E4524">
        <w:tc>
          <w:tcPr>
            <w:tcW w:w="0" w:type="auto"/>
          </w:tcPr>
          <w:p w14:paraId="50C116DA" w14:textId="77777777" w:rsidR="007C0D28" w:rsidRPr="002541B6" w:rsidRDefault="007C0D28" w:rsidP="00515665">
            <w:r w:rsidRPr="002541B6">
              <w:rPr>
                <w:bCs/>
              </w:rPr>
              <w:t>117</w:t>
            </w:r>
          </w:p>
        </w:tc>
        <w:tc>
          <w:tcPr>
            <w:tcW w:w="0" w:type="auto"/>
          </w:tcPr>
          <w:p w14:paraId="1AA0E848" w14:textId="77777777" w:rsidR="007C0D28" w:rsidRPr="002541B6" w:rsidRDefault="007C0D28" w:rsidP="00515665">
            <w:r w:rsidRPr="002541B6">
              <w:t>Verticillium albo-atrum VaMs.102</w:t>
            </w:r>
          </w:p>
        </w:tc>
        <w:tc>
          <w:tcPr>
            <w:tcW w:w="0" w:type="auto"/>
          </w:tcPr>
          <w:p w14:paraId="29FBCF4D" w14:textId="77777777" w:rsidR="007C0D28" w:rsidRPr="002541B6" w:rsidRDefault="007C0D28" w:rsidP="00515665">
            <w:r w:rsidRPr="002541B6">
              <w:t>Pezizomycotina</w:t>
            </w:r>
          </w:p>
        </w:tc>
        <w:tc>
          <w:tcPr>
            <w:tcW w:w="0" w:type="auto"/>
          </w:tcPr>
          <w:p w14:paraId="3C4C78D7" w14:textId="77777777" w:rsidR="007C0D28" w:rsidRPr="002541B6" w:rsidRDefault="007C0D28" w:rsidP="00515665">
            <w:r w:rsidRPr="002541B6">
              <w:t>fungi</w:t>
            </w:r>
          </w:p>
        </w:tc>
      </w:tr>
      <w:tr w:rsidR="007C0D28" w:rsidRPr="002541B6" w14:paraId="4659D480" w14:textId="77777777" w:rsidTr="002E4524">
        <w:tc>
          <w:tcPr>
            <w:tcW w:w="0" w:type="auto"/>
          </w:tcPr>
          <w:p w14:paraId="007911ED" w14:textId="77777777" w:rsidR="007C0D28" w:rsidRPr="002541B6" w:rsidRDefault="007C0D28" w:rsidP="00515665">
            <w:r w:rsidRPr="002541B6">
              <w:rPr>
                <w:bCs/>
              </w:rPr>
              <w:t>118</w:t>
            </w:r>
          </w:p>
        </w:tc>
        <w:tc>
          <w:tcPr>
            <w:tcW w:w="0" w:type="auto"/>
          </w:tcPr>
          <w:p w14:paraId="12389AEB" w14:textId="77777777" w:rsidR="007C0D28" w:rsidRPr="002541B6" w:rsidRDefault="007C0D28" w:rsidP="00515665">
            <w:r w:rsidRPr="002541B6">
              <w:t>Verticillium dahliae VdLs.17</w:t>
            </w:r>
          </w:p>
        </w:tc>
        <w:tc>
          <w:tcPr>
            <w:tcW w:w="0" w:type="auto"/>
          </w:tcPr>
          <w:p w14:paraId="209BD475" w14:textId="77777777" w:rsidR="007C0D28" w:rsidRPr="002541B6" w:rsidRDefault="007C0D28" w:rsidP="00515665">
            <w:r w:rsidRPr="002541B6">
              <w:t>Pezizomycotina</w:t>
            </w:r>
          </w:p>
        </w:tc>
        <w:tc>
          <w:tcPr>
            <w:tcW w:w="0" w:type="auto"/>
          </w:tcPr>
          <w:p w14:paraId="153250FE" w14:textId="77777777" w:rsidR="007C0D28" w:rsidRPr="002541B6" w:rsidRDefault="007C0D28" w:rsidP="00515665">
            <w:r w:rsidRPr="002541B6">
              <w:t>fungi</w:t>
            </w:r>
          </w:p>
        </w:tc>
      </w:tr>
      <w:tr w:rsidR="007C0D28" w:rsidRPr="002541B6" w14:paraId="49C6F1A2" w14:textId="77777777" w:rsidTr="002E4524">
        <w:tc>
          <w:tcPr>
            <w:tcW w:w="0" w:type="auto"/>
          </w:tcPr>
          <w:p w14:paraId="7F39FD20" w14:textId="77777777" w:rsidR="007C0D28" w:rsidRPr="002541B6" w:rsidRDefault="007C0D28" w:rsidP="00515665">
            <w:r w:rsidRPr="002541B6">
              <w:rPr>
                <w:bCs/>
              </w:rPr>
              <w:t>119</w:t>
            </w:r>
          </w:p>
        </w:tc>
        <w:tc>
          <w:tcPr>
            <w:tcW w:w="0" w:type="auto"/>
          </w:tcPr>
          <w:p w14:paraId="0B978075" w14:textId="77777777" w:rsidR="007C0D28" w:rsidRPr="002541B6" w:rsidRDefault="007C0D28" w:rsidP="00515665">
            <w:r w:rsidRPr="002541B6">
              <w:t>Phaeosphaeria nodorum SN15</w:t>
            </w:r>
          </w:p>
        </w:tc>
        <w:tc>
          <w:tcPr>
            <w:tcW w:w="0" w:type="auto"/>
          </w:tcPr>
          <w:p w14:paraId="4E27B815" w14:textId="77777777" w:rsidR="007C0D28" w:rsidRPr="002541B6" w:rsidRDefault="007C0D28" w:rsidP="00515665">
            <w:r w:rsidRPr="002541B6">
              <w:t>Pezizomycotina</w:t>
            </w:r>
          </w:p>
        </w:tc>
        <w:tc>
          <w:tcPr>
            <w:tcW w:w="0" w:type="auto"/>
          </w:tcPr>
          <w:p w14:paraId="64CDE494" w14:textId="77777777" w:rsidR="007C0D28" w:rsidRPr="002541B6" w:rsidRDefault="007C0D28" w:rsidP="00515665">
            <w:r w:rsidRPr="002541B6">
              <w:t>fungi</w:t>
            </w:r>
          </w:p>
        </w:tc>
      </w:tr>
      <w:tr w:rsidR="007C0D28" w:rsidRPr="002541B6" w14:paraId="6B5467FE" w14:textId="77777777" w:rsidTr="002E4524">
        <w:tc>
          <w:tcPr>
            <w:tcW w:w="0" w:type="auto"/>
          </w:tcPr>
          <w:p w14:paraId="7030B4F5" w14:textId="77777777" w:rsidR="007C0D28" w:rsidRPr="002541B6" w:rsidRDefault="007C0D28" w:rsidP="00515665">
            <w:r w:rsidRPr="002541B6">
              <w:rPr>
                <w:bCs/>
              </w:rPr>
              <w:t>120</w:t>
            </w:r>
          </w:p>
        </w:tc>
        <w:tc>
          <w:tcPr>
            <w:tcW w:w="0" w:type="auto"/>
          </w:tcPr>
          <w:p w14:paraId="3105B951" w14:textId="77777777" w:rsidR="007C0D28" w:rsidRPr="002541B6" w:rsidRDefault="007C0D28" w:rsidP="00515665">
            <w:r w:rsidRPr="002541B6">
              <w:t>Schizosaccharomyces japonicus</w:t>
            </w:r>
          </w:p>
        </w:tc>
        <w:tc>
          <w:tcPr>
            <w:tcW w:w="0" w:type="auto"/>
          </w:tcPr>
          <w:p w14:paraId="43A32B99" w14:textId="77777777" w:rsidR="007C0D28" w:rsidRPr="002541B6" w:rsidRDefault="007C0D28" w:rsidP="00515665">
            <w:r w:rsidRPr="002541B6">
              <w:t>Taphrinomycotina</w:t>
            </w:r>
          </w:p>
        </w:tc>
        <w:tc>
          <w:tcPr>
            <w:tcW w:w="0" w:type="auto"/>
          </w:tcPr>
          <w:p w14:paraId="65CC57E2" w14:textId="77777777" w:rsidR="007C0D28" w:rsidRPr="002541B6" w:rsidRDefault="007C0D28" w:rsidP="00515665">
            <w:r w:rsidRPr="002541B6">
              <w:t>fungi</w:t>
            </w:r>
          </w:p>
        </w:tc>
      </w:tr>
      <w:tr w:rsidR="007C0D28" w:rsidRPr="002541B6" w14:paraId="4A9C8855" w14:textId="77777777" w:rsidTr="002E4524">
        <w:tc>
          <w:tcPr>
            <w:tcW w:w="0" w:type="auto"/>
          </w:tcPr>
          <w:p w14:paraId="202674E2" w14:textId="77777777" w:rsidR="007C0D28" w:rsidRPr="002541B6" w:rsidRDefault="007C0D28" w:rsidP="00515665">
            <w:r w:rsidRPr="002541B6">
              <w:rPr>
                <w:bCs/>
              </w:rPr>
              <w:t>121</w:t>
            </w:r>
          </w:p>
        </w:tc>
        <w:tc>
          <w:tcPr>
            <w:tcW w:w="0" w:type="auto"/>
          </w:tcPr>
          <w:p w14:paraId="17090B28" w14:textId="77777777" w:rsidR="007C0D28" w:rsidRPr="002541B6" w:rsidRDefault="007C0D28" w:rsidP="00515665">
            <w:r w:rsidRPr="002541B6">
              <w:t>Schizosaccharomyce octosporus</w:t>
            </w:r>
          </w:p>
        </w:tc>
        <w:tc>
          <w:tcPr>
            <w:tcW w:w="0" w:type="auto"/>
          </w:tcPr>
          <w:p w14:paraId="50FDCD2E" w14:textId="77777777" w:rsidR="007C0D28" w:rsidRPr="002541B6" w:rsidRDefault="007C0D28" w:rsidP="00515665">
            <w:r w:rsidRPr="002541B6">
              <w:t>Taphrinomycotina</w:t>
            </w:r>
          </w:p>
        </w:tc>
        <w:tc>
          <w:tcPr>
            <w:tcW w:w="0" w:type="auto"/>
          </w:tcPr>
          <w:p w14:paraId="33B53AC6" w14:textId="77777777" w:rsidR="007C0D28" w:rsidRPr="002541B6" w:rsidRDefault="007C0D28" w:rsidP="00515665">
            <w:r w:rsidRPr="002541B6">
              <w:t>fungi</w:t>
            </w:r>
          </w:p>
        </w:tc>
      </w:tr>
      <w:tr w:rsidR="007C0D28" w:rsidRPr="002541B6" w14:paraId="7E609ADD" w14:textId="77777777" w:rsidTr="002E4524">
        <w:tc>
          <w:tcPr>
            <w:tcW w:w="0" w:type="auto"/>
          </w:tcPr>
          <w:p w14:paraId="72270CE0" w14:textId="77777777" w:rsidR="007C0D28" w:rsidRPr="002541B6" w:rsidRDefault="007C0D28" w:rsidP="00515665">
            <w:r w:rsidRPr="002541B6">
              <w:rPr>
                <w:bCs/>
              </w:rPr>
              <w:t>122</w:t>
            </w:r>
          </w:p>
        </w:tc>
        <w:tc>
          <w:tcPr>
            <w:tcW w:w="0" w:type="auto"/>
          </w:tcPr>
          <w:p w14:paraId="4DC490C1" w14:textId="77777777" w:rsidR="007C0D28" w:rsidRPr="002541B6" w:rsidRDefault="007C0D28" w:rsidP="00515665">
            <w:r w:rsidRPr="002541B6">
              <w:t>Schizosaccharomyces pombe</w:t>
            </w:r>
          </w:p>
        </w:tc>
        <w:tc>
          <w:tcPr>
            <w:tcW w:w="0" w:type="auto"/>
          </w:tcPr>
          <w:p w14:paraId="08F20B64" w14:textId="77777777" w:rsidR="007C0D28" w:rsidRPr="002541B6" w:rsidRDefault="007C0D28" w:rsidP="00515665">
            <w:r w:rsidRPr="002541B6">
              <w:t>Taphrinomycotina</w:t>
            </w:r>
          </w:p>
        </w:tc>
        <w:tc>
          <w:tcPr>
            <w:tcW w:w="0" w:type="auto"/>
          </w:tcPr>
          <w:p w14:paraId="48ABB58C" w14:textId="77777777" w:rsidR="007C0D28" w:rsidRPr="002541B6" w:rsidRDefault="007C0D28" w:rsidP="00515665">
            <w:r w:rsidRPr="002541B6">
              <w:t>fungi</w:t>
            </w:r>
          </w:p>
        </w:tc>
      </w:tr>
      <w:tr w:rsidR="007C0D28" w:rsidRPr="002541B6" w14:paraId="1A1D98A0" w14:textId="77777777" w:rsidTr="002E4524">
        <w:tc>
          <w:tcPr>
            <w:tcW w:w="0" w:type="auto"/>
          </w:tcPr>
          <w:p w14:paraId="5B221CC6" w14:textId="77777777" w:rsidR="007C0D28" w:rsidRPr="002541B6" w:rsidRDefault="007C0D28" w:rsidP="00515665">
            <w:r w:rsidRPr="002541B6">
              <w:rPr>
                <w:bCs/>
              </w:rPr>
              <w:t>123</w:t>
            </w:r>
          </w:p>
        </w:tc>
        <w:tc>
          <w:tcPr>
            <w:tcW w:w="0" w:type="auto"/>
          </w:tcPr>
          <w:p w14:paraId="6D217DF5" w14:textId="77777777" w:rsidR="007C0D28" w:rsidRPr="002541B6" w:rsidRDefault="007C0D28" w:rsidP="00515665">
            <w:r w:rsidRPr="002541B6">
              <w:t>Schizosaccharomyces sp. OY26</w:t>
            </w:r>
          </w:p>
        </w:tc>
        <w:tc>
          <w:tcPr>
            <w:tcW w:w="0" w:type="auto"/>
          </w:tcPr>
          <w:p w14:paraId="38EA0130" w14:textId="77777777" w:rsidR="007C0D28" w:rsidRPr="002541B6" w:rsidRDefault="007C0D28" w:rsidP="00515665">
            <w:r w:rsidRPr="002541B6">
              <w:t>Taphrinomycotina</w:t>
            </w:r>
          </w:p>
        </w:tc>
        <w:tc>
          <w:tcPr>
            <w:tcW w:w="0" w:type="auto"/>
          </w:tcPr>
          <w:p w14:paraId="043C588C" w14:textId="77777777" w:rsidR="007C0D28" w:rsidRPr="002541B6" w:rsidRDefault="007C0D28" w:rsidP="00515665">
            <w:r w:rsidRPr="002541B6">
              <w:t>fungi</w:t>
            </w:r>
          </w:p>
        </w:tc>
      </w:tr>
      <w:tr w:rsidR="007C0D28" w:rsidRPr="002541B6" w14:paraId="4D4F6AC9" w14:textId="77777777" w:rsidTr="002E4524">
        <w:tc>
          <w:tcPr>
            <w:tcW w:w="0" w:type="auto"/>
          </w:tcPr>
          <w:p w14:paraId="7C74FA94" w14:textId="77777777" w:rsidR="007C0D28" w:rsidRPr="002541B6" w:rsidRDefault="007C0D28" w:rsidP="00515665">
            <w:r w:rsidRPr="002541B6">
              <w:rPr>
                <w:bCs/>
              </w:rPr>
              <w:t>124</w:t>
            </w:r>
          </w:p>
        </w:tc>
        <w:tc>
          <w:tcPr>
            <w:tcW w:w="0" w:type="auto"/>
          </w:tcPr>
          <w:p w14:paraId="48095653" w14:textId="77777777" w:rsidR="007C0D28" w:rsidRPr="002541B6" w:rsidRDefault="007C0D28" w:rsidP="00515665">
            <w:r w:rsidRPr="002541B6">
              <w:t>Coprinopsis cinerea</w:t>
            </w:r>
          </w:p>
        </w:tc>
        <w:tc>
          <w:tcPr>
            <w:tcW w:w="0" w:type="auto"/>
          </w:tcPr>
          <w:p w14:paraId="29418020" w14:textId="77777777" w:rsidR="007C0D28" w:rsidRPr="002541B6" w:rsidRDefault="007C0D28" w:rsidP="00515665">
            <w:r w:rsidRPr="002541B6">
              <w:t>Basidiomycota</w:t>
            </w:r>
          </w:p>
        </w:tc>
        <w:tc>
          <w:tcPr>
            <w:tcW w:w="0" w:type="auto"/>
          </w:tcPr>
          <w:p w14:paraId="50DD1A86" w14:textId="77777777" w:rsidR="007C0D28" w:rsidRPr="002541B6" w:rsidRDefault="007C0D28" w:rsidP="00515665">
            <w:r w:rsidRPr="002541B6">
              <w:t>fungi</w:t>
            </w:r>
          </w:p>
        </w:tc>
      </w:tr>
      <w:tr w:rsidR="007C0D28" w:rsidRPr="002541B6" w14:paraId="3CCBFACD" w14:textId="77777777" w:rsidTr="002E4524">
        <w:tc>
          <w:tcPr>
            <w:tcW w:w="0" w:type="auto"/>
          </w:tcPr>
          <w:p w14:paraId="7AC06E44" w14:textId="77777777" w:rsidR="007C0D28" w:rsidRPr="002541B6" w:rsidRDefault="007C0D28" w:rsidP="00515665">
            <w:r w:rsidRPr="002541B6">
              <w:rPr>
                <w:bCs/>
              </w:rPr>
              <w:t>125</w:t>
            </w:r>
          </w:p>
        </w:tc>
        <w:tc>
          <w:tcPr>
            <w:tcW w:w="0" w:type="auto"/>
          </w:tcPr>
          <w:p w14:paraId="6997F220" w14:textId="77777777" w:rsidR="007C0D28" w:rsidRPr="002541B6" w:rsidRDefault="007C0D28" w:rsidP="00515665">
            <w:r w:rsidRPr="002541B6">
              <w:t>Cryptococcus neoformans JEC21</w:t>
            </w:r>
          </w:p>
        </w:tc>
        <w:tc>
          <w:tcPr>
            <w:tcW w:w="0" w:type="auto"/>
          </w:tcPr>
          <w:p w14:paraId="05309F94" w14:textId="77777777" w:rsidR="007C0D28" w:rsidRPr="002541B6" w:rsidRDefault="007C0D28" w:rsidP="00515665">
            <w:r w:rsidRPr="002541B6">
              <w:t>Basidiomycota</w:t>
            </w:r>
          </w:p>
        </w:tc>
        <w:tc>
          <w:tcPr>
            <w:tcW w:w="0" w:type="auto"/>
          </w:tcPr>
          <w:p w14:paraId="35669E19" w14:textId="77777777" w:rsidR="007C0D28" w:rsidRPr="002541B6" w:rsidRDefault="007C0D28" w:rsidP="00515665">
            <w:r w:rsidRPr="002541B6">
              <w:t>fungi</w:t>
            </w:r>
          </w:p>
        </w:tc>
      </w:tr>
      <w:tr w:rsidR="007C0D28" w:rsidRPr="002541B6" w14:paraId="709E0533" w14:textId="77777777" w:rsidTr="002E4524">
        <w:tc>
          <w:tcPr>
            <w:tcW w:w="0" w:type="auto"/>
          </w:tcPr>
          <w:p w14:paraId="78615C84" w14:textId="77777777" w:rsidR="007C0D28" w:rsidRPr="002541B6" w:rsidRDefault="007C0D28" w:rsidP="00515665">
            <w:r w:rsidRPr="002541B6">
              <w:rPr>
                <w:bCs/>
              </w:rPr>
              <w:t>126</w:t>
            </w:r>
          </w:p>
        </w:tc>
        <w:tc>
          <w:tcPr>
            <w:tcW w:w="0" w:type="auto"/>
          </w:tcPr>
          <w:p w14:paraId="5C705B35" w14:textId="77777777" w:rsidR="007C0D28" w:rsidRPr="002541B6" w:rsidRDefault="007C0D28" w:rsidP="00515665">
            <w:r w:rsidRPr="002541B6">
              <w:t>Gelatoporia subvermispora</w:t>
            </w:r>
          </w:p>
        </w:tc>
        <w:tc>
          <w:tcPr>
            <w:tcW w:w="0" w:type="auto"/>
          </w:tcPr>
          <w:p w14:paraId="5D67DBD1" w14:textId="77777777" w:rsidR="007C0D28" w:rsidRPr="002541B6" w:rsidRDefault="007C0D28" w:rsidP="00515665">
            <w:r w:rsidRPr="002541B6">
              <w:t>Basidiomycota</w:t>
            </w:r>
          </w:p>
        </w:tc>
        <w:tc>
          <w:tcPr>
            <w:tcW w:w="0" w:type="auto"/>
          </w:tcPr>
          <w:p w14:paraId="7468B96A" w14:textId="77777777" w:rsidR="007C0D28" w:rsidRPr="002541B6" w:rsidRDefault="007C0D28" w:rsidP="00515665">
            <w:r w:rsidRPr="002541B6">
              <w:t>fungi</w:t>
            </w:r>
          </w:p>
        </w:tc>
      </w:tr>
      <w:tr w:rsidR="007C0D28" w:rsidRPr="002541B6" w14:paraId="4102BA2E" w14:textId="77777777" w:rsidTr="002E4524">
        <w:tc>
          <w:tcPr>
            <w:tcW w:w="0" w:type="auto"/>
          </w:tcPr>
          <w:p w14:paraId="793A72BB" w14:textId="77777777" w:rsidR="007C0D28" w:rsidRPr="002541B6" w:rsidRDefault="007C0D28" w:rsidP="00515665">
            <w:r w:rsidRPr="002541B6">
              <w:rPr>
                <w:bCs/>
              </w:rPr>
              <w:t>127</w:t>
            </w:r>
          </w:p>
        </w:tc>
        <w:tc>
          <w:tcPr>
            <w:tcW w:w="0" w:type="auto"/>
          </w:tcPr>
          <w:p w14:paraId="702D6004" w14:textId="77777777" w:rsidR="007C0D28" w:rsidRPr="002541B6" w:rsidRDefault="007C0D28" w:rsidP="00515665">
            <w:r w:rsidRPr="002541B6">
              <w:t>Heterobasidion annosum</w:t>
            </w:r>
          </w:p>
        </w:tc>
        <w:tc>
          <w:tcPr>
            <w:tcW w:w="0" w:type="auto"/>
          </w:tcPr>
          <w:p w14:paraId="17C961E8" w14:textId="77777777" w:rsidR="007C0D28" w:rsidRPr="002541B6" w:rsidRDefault="007C0D28" w:rsidP="00515665">
            <w:r w:rsidRPr="002541B6">
              <w:t>Basidiomycota</w:t>
            </w:r>
          </w:p>
        </w:tc>
        <w:tc>
          <w:tcPr>
            <w:tcW w:w="0" w:type="auto"/>
          </w:tcPr>
          <w:p w14:paraId="23BDBCDA" w14:textId="77777777" w:rsidR="007C0D28" w:rsidRPr="002541B6" w:rsidRDefault="007C0D28" w:rsidP="00515665">
            <w:r w:rsidRPr="002541B6">
              <w:t>fungi</w:t>
            </w:r>
          </w:p>
        </w:tc>
      </w:tr>
      <w:tr w:rsidR="007C0D28" w:rsidRPr="002541B6" w14:paraId="70E4D316" w14:textId="77777777" w:rsidTr="002E4524">
        <w:tc>
          <w:tcPr>
            <w:tcW w:w="0" w:type="auto"/>
          </w:tcPr>
          <w:p w14:paraId="20AD5F63" w14:textId="77777777" w:rsidR="007C0D28" w:rsidRPr="002541B6" w:rsidRDefault="007C0D28" w:rsidP="00515665">
            <w:r w:rsidRPr="002541B6">
              <w:rPr>
                <w:bCs/>
              </w:rPr>
              <w:t>128</w:t>
            </w:r>
          </w:p>
        </w:tc>
        <w:tc>
          <w:tcPr>
            <w:tcW w:w="0" w:type="auto"/>
          </w:tcPr>
          <w:p w14:paraId="1709CAEF" w14:textId="77777777" w:rsidR="007C0D28" w:rsidRPr="002541B6" w:rsidRDefault="007C0D28" w:rsidP="00515665">
            <w:r w:rsidRPr="002541B6">
              <w:t>Laccaria bicolor</w:t>
            </w:r>
          </w:p>
        </w:tc>
        <w:tc>
          <w:tcPr>
            <w:tcW w:w="0" w:type="auto"/>
          </w:tcPr>
          <w:p w14:paraId="6DBAFE80" w14:textId="77777777" w:rsidR="007C0D28" w:rsidRPr="002541B6" w:rsidRDefault="007C0D28" w:rsidP="00515665">
            <w:r w:rsidRPr="002541B6">
              <w:t>Basidiomycota</w:t>
            </w:r>
          </w:p>
        </w:tc>
        <w:tc>
          <w:tcPr>
            <w:tcW w:w="0" w:type="auto"/>
          </w:tcPr>
          <w:p w14:paraId="39C25FDF" w14:textId="77777777" w:rsidR="007C0D28" w:rsidRPr="002541B6" w:rsidRDefault="007C0D28" w:rsidP="00515665">
            <w:r w:rsidRPr="002541B6">
              <w:t>fungi</w:t>
            </w:r>
          </w:p>
        </w:tc>
      </w:tr>
      <w:tr w:rsidR="007C0D28" w:rsidRPr="002541B6" w14:paraId="3EF643B4" w14:textId="77777777" w:rsidTr="002E4524">
        <w:tc>
          <w:tcPr>
            <w:tcW w:w="0" w:type="auto"/>
          </w:tcPr>
          <w:p w14:paraId="1582F479" w14:textId="77777777" w:rsidR="007C0D28" w:rsidRPr="002541B6" w:rsidRDefault="007C0D28" w:rsidP="00515665">
            <w:r w:rsidRPr="002541B6">
              <w:rPr>
                <w:bCs/>
              </w:rPr>
              <w:t>129</w:t>
            </w:r>
          </w:p>
        </w:tc>
        <w:tc>
          <w:tcPr>
            <w:tcW w:w="0" w:type="auto"/>
          </w:tcPr>
          <w:p w14:paraId="262C7146" w14:textId="77777777" w:rsidR="007C0D28" w:rsidRPr="002541B6" w:rsidRDefault="007C0D28" w:rsidP="00515665">
            <w:r w:rsidRPr="002541B6">
              <w:t>Malassezia globosa CBS 7966</w:t>
            </w:r>
          </w:p>
        </w:tc>
        <w:tc>
          <w:tcPr>
            <w:tcW w:w="0" w:type="auto"/>
          </w:tcPr>
          <w:p w14:paraId="12025F07" w14:textId="77777777" w:rsidR="007C0D28" w:rsidRPr="002541B6" w:rsidRDefault="007C0D28" w:rsidP="00515665">
            <w:r w:rsidRPr="002541B6">
              <w:t>Basidiomycota</w:t>
            </w:r>
          </w:p>
        </w:tc>
        <w:tc>
          <w:tcPr>
            <w:tcW w:w="0" w:type="auto"/>
          </w:tcPr>
          <w:p w14:paraId="000445CC" w14:textId="77777777" w:rsidR="007C0D28" w:rsidRPr="002541B6" w:rsidRDefault="007C0D28" w:rsidP="00515665">
            <w:r w:rsidRPr="002541B6">
              <w:t>fungi</w:t>
            </w:r>
          </w:p>
        </w:tc>
      </w:tr>
      <w:tr w:rsidR="007C0D28" w:rsidRPr="002541B6" w14:paraId="1DF7D950" w14:textId="77777777" w:rsidTr="002E4524">
        <w:tc>
          <w:tcPr>
            <w:tcW w:w="0" w:type="auto"/>
          </w:tcPr>
          <w:p w14:paraId="08902AC2" w14:textId="77777777" w:rsidR="007C0D28" w:rsidRPr="002541B6" w:rsidRDefault="007C0D28" w:rsidP="00515665">
            <w:r w:rsidRPr="002541B6">
              <w:rPr>
                <w:bCs/>
              </w:rPr>
              <w:t>130</w:t>
            </w:r>
          </w:p>
        </w:tc>
        <w:tc>
          <w:tcPr>
            <w:tcW w:w="0" w:type="auto"/>
          </w:tcPr>
          <w:p w14:paraId="2D38F182" w14:textId="77777777" w:rsidR="007C0D28" w:rsidRPr="002541B6" w:rsidRDefault="007C0D28" w:rsidP="00515665">
            <w:r w:rsidRPr="002541B6">
              <w:t>Melampsora laricis-populina</w:t>
            </w:r>
          </w:p>
        </w:tc>
        <w:tc>
          <w:tcPr>
            <w:tcW w:w="0" w:type="auto"/>
          </w:tcPr>
          <w:p w14:paraId="7C95DDF1" w14:textId="77777777" w:rsidR="007C0D28" w:rsidRPr="002541B6" w:rsidRDefault="007C0D28" w:rsidP="00515665">
            <w:r w:rsidRPr="002541B6">
              <w:t>Basidiomycota</w:t>
            </w:r>
          </w:p>
        </w:tc>
        <w:tc>
          <w:tcPr>
            <w:tcW w:w="0" w:type="auto"/>
          </w:tcPr>
          <w:p w14:paraId="1C705EF7" w14:textId="77777777" w:rsidR="007C0D28" w:rsidRPr="002541B6" w:rsidRDefault="007C0D28" w:rsidP="00515665">
            <w:r w:rsidRPr="002541B6">
              <w:t>fungi</w:t>
            </w:r>
          </w:p>
        </w:tc>
      </w:tr>
      <w:tr w:rsidR="007C0D28" w:rsidRPr="002541B6" w14:paraId="2514AA64" w14:textId="77777777" w:rsidTr="002E4524">
        <w:tc>
          <w:tcPr>
            <w:tcW w:w="0" w:type="auto"/>
          </w:tcPr>
          <w:p w14:paraId="485892A7" w14:textId="77777777" w:rsidR="007C0D28" w:rsidRPr="002541B6" w:rsidRDefault="007C0D28" w:rsidP="00515665">
            <w:r w:rsidRPr="002541B6">
              <w:rPr>
                <w:bCs/>
              </w:rPr>
              <w:t>131</w:t>
            </w:r>
          </w:p>
        </w:tc>
        <w:tc>
          <w:tcPr>
            <w:tcW w:w="0" w:type="auto"/>
          </w:tcPr>
          <w:p w14:paraId="3404AB18" w14:textId="77777777" w:rsidR="007C0D28" w:rsidRPr="002541B6" w:rsidRDefault="007C0D28" w:rsidP="00515665">
            <w:r w:rsidRPr="002541B6">
              <w:t>Moniliophthora perniciosa FA553</w:t>
            </w:r>
          </w:p>
        </w:tc>
        <w:tc>
          <w:tcPr>
            <w:tcW w:w="0" w:type="auto"/>
          </w:tcPr>
          <w:p w14:paraId="32247AC8" w14:textId="77777777" w:rsidR="007C0D28" w:rsidRPr="002541B6" w:rsidRDefault="007C0D28" w:rsidP="00515665">
            <w:r w:rsidRPr="002541B6">
              <w:t>Basidiomycota</w:t>
            </w:r>
          </w:p>
        </w:tc>
        <w:tc>
          <w:tcPr>
            <w:tcW w:w="0" w:type="auto"/>
          </w:tcPr>
          <w:p w14:paraId="3C8713F0" w14:textId="77777777" w:rsidR="007C0D28" w:rsidRPr="002541B6" w:rsidRDefault="007C0D28" w:rsidP="00515665">
            <w:r w:rsidRPr="002541B6">
              <w:t>fungi</w:t>
            </w:r>
          </w:p>
        </w:tc>
      </w:tr>
      <w:tr w:rsidR="007C0D28" w:rsidRPr="002541B6" w14:paraId="4F4114D1" w14:textId="77777777" w:rsidTr="002E4524">
        <w:tc>
          <w:tcPr>
            <w:tcW w:w="0" w:type="auto"/>
          </w:tcPr>
          <w:p w14:paraId="24D98DC1" w14:textId="77777777" w:rsidR="007C0D28" w:rsidRPr="002541B6" w:rsidRDefault="007C0D28" w:rsidP="00515665">
            <w:r w:rsidRPr="002541B6">
              <w:rPr>
                <w:bCs/>
              </w:rPr>
              <w:t>132</w:t>
            </w:r>
          </w:p>
        </w:tc>
        <w:tc>
          <w:tcPr>
            <w:tcW w:w="0" w:type="auto"/>
          </w:tcPr>
          <w:p w14:paraId="68DE46D5" w14:textId="77777777" w:rsidR="007C0D28" w:rsidRPr="002541B6" w:rsidRDefault="007C0D28" w:rsidP="00515665">
            <w:r w:rsidRPr="002541B6">
              <w:t>Phanerochaete chrysosporium P-78</w:t>
            </w:r>
          </w:p>
        </w:tc>
        <w:tc>
          <w:tcPr>
            <w:tcW w:w="0" w:type="auto"/>
          </w:tcPr>
          <w:p w14:paraId="32504042" w14:textId="77777777" w:rsidR="007C0D28" w:rsidRPr="002541B6" w:rsidRDefault="007C0D28" w:rsidP="00515665">
            <w:r w:rsidRPr="002541B6">
              <w:t>Basidiomycota</w:t>
            </w:r>
          </w:p>
        </w:tc>
        <w:tc>
          <w:tcPr>
            <w:tcW w:w="0" w:type="auto"/>
          </w:tcPr>
          <w:p w14:paraId="4BBDE683" w14:textId="77777777" w:rsidR="007C0D28" w:rsidRPr="002541B6" w:rsidRDefault="007C0D28" w:rsidP="00515665">
            <w:r w:rsidRPr="002541B6">
              <w:t>fungi</w:t>
            </w:r>
          </w:p>
        </w:tc>
      </w:tr>
      <w:tr w:rsidR="007C0D28" w:rsidRPr="002541B6" w14:paraId="634E6B77" w14:textId="77777777" w:rsidTr="002E4524">
        <w:tc>
          <w:tcPr>
            <w:tcW w:w="0" w:type="auto"/>
          </w:tcPr>
          <w:p w14:paraId="0EC87EFB" w14:textId="77777777" w:rsidR="007C0D28" w:rsidRPr="002541B6" w:rsidRDefault="007C0D28" w:rsidP="00515665">
            <w:r w:rsidRPr="002541B6">
              <w:rPr>
                <w:bCs/>
              </w:rPr>
              <w:t>133</w:t>
            </w:r>
          </w:p>
        </w:tc>
        <w:tc>
          <w:tcPr>
            <w:tcW w:w="0" w:type="auto"/>
          </w:tcPr>
          <w:p w14:paraId="14C9F992" w14:textId="77777777" w:rsidR="007C0D28" w:rsidRPr="002541B6" w:rsidRDefault="007C0D28" w:rsidP="00515665">
            <w:r w:rsidRPr="002541B6">
              <w:t>Pleurotus ostreatus PC15</w:t>
            </w:r>
          </w:p>
        </w:tc>
        <w:tc>
          <w:tcPr>
            <w:tcW w:w="0" w:type="auto"/>
          </w:tcPr>
          <w:p w14:paraId="23782398" w14:textId="77777777" w:rsidR="007C0D28" w:rsidRPr="002541B6" w:rsidRDefault="007C0D28" w:rsidP="00515665">
            <w:r w:rsidRPr="002541B6">
              <w:t>Basidiomycota</w:t>
            </w:r>
          </w:p>
        </w:tc>
        <w:tc>
          <w:tcPr>
            <w:tcW w:w="0" w:type="auto"/>
          </w:tcPr>
          <w:p w14:paraId="52FA319E" w14:textId="77777777" w:rsidR="007C0D28" w:rsidRPr="002541B6" w:rsidRDefault="007C0D28" w:rsidP="00515665">
            <w:r w:rsidRPr="002541B6">
              <w:t>fungi</w:t>
            </w:r>
          </w:p>
        </w:tc>
      </w:tr>
      <w:tr w:rsidR="007C0D28" w:rsidRPr="002541B6" w14:paraId="6DBC8215" w14:textId="77777777" w:rsidTr="002E4524">
        <w:tc>
          <w:tcPr>
            <w:tcW w:w="0" w:type="auto"/>
          </w:tcPr>
          <w:p w14:paraId="527D91BD" w14:textId="77777777" w:rsidR="007C0D28" w:rsidRPr="002541B6" w:rsidRDefault="007C0D28" w:rsidP="00515665">
            <w:r w:rsidRPr="002541B6">
              <w:rPr>
                <w:bCs/>
              </w:rPr>
              <w:t>134</w:t>
            </w:r>
          </w:p>
        </w:tc>
        <w:tc>
          <w:tcPr>
            <w:tcW w:w="0" w:type="auto"/>
          </w:tcPr>
          <w:p w14:paraId="4134A7A6" w14:textId="77777777" w:rsidR="007C0D28" w:rsidRPr="002541B6" w:rsidRDefault="007C0D28" w:rsidP="00515665">
            <w:r w:rsidRPr="002541B6">
              <w:t>Postia placenta</w:t>
            </w:r>
          </w:p>
        </w:tc>
        <w:tc>
          <w:tcPr>
            <w:tcW w:w="0" w:type="auto"/>
          </w:tcPr>
          <w:p w14:paraId="1C106BE4" w14:textId="77777777" w:rsidR="007C0D28" w:rsidRPr="002541B6" w:rsidRDefault="007C0D28" w:rsidP="00515665">
            <w:r w:rsidRPr="002541B6">
              <w:t>Basidiomycota</w:t>
            </w:r>
          </w:p>
        </w:tc>
        <w:tc>
          <w:tcPr>
            <w:tcW w:w="0" w:type="auto"/>
          </w:tcPr>
          <w:p w14:paraId="3D07C279" w14:textId="77777777" w:rsidR="007C0D28" w:rsidRPr="002541B6" w:rsidRDefault="007C0D28" w:rsidP="00515665">
            <w:r w:rsidRPr="002541B6">
              <w:t>fungi</w:t>
            </w:r>
          </w:p>
        </w:tc>
      </w:tr>
      <w:tr w:rsidR="007C0D28" w:rsidRPr="002541B6" w14:paraId="2FCB212F" w14:textId="77777777" w:rsidTr="002E4524">
        <w:tc>
          <w:tcPr>
            <w:tcW w:w="0" w:type="auto"/>
          </w:tcPr>
          <w:p w14:paraId="73D74F92" w14:textId="77777777" w:rsidR="007C0D28" w:rsidRPr="002541B6" w:rsidRDefault="007C0D28" w:rsidP="00515665">
            <w:r w:rsidRPr="002541B6">
              <w:rPr>
                <w:bCs/>
              </w:rPr>
              <w:t>135</w:t>
            </w:r>
          </w:p>
        </w:tc>
        <w:tc>
          <w:tcPr>
            <w:tcW w:w="0" w:type="auto"/>
          </w:tcPr>
          <w:p w14:paraId="7AF009A7" w14:textId="77777777" w:rsidR="007C0D28" w:rsidRPr="002541B6" w:rsidRDefault="007C0D28" w:rsidP="00515665">
            <w:r w:rsidRPr="002541B6">
              <w:t>Puccinia graminis</w:t>
            </w:r>
          </w:p>
        </w:tc>
        <w:tc>
          <w:tcPr>
            <w:tcW w:w="0" w:type="auto"/>
          </w:tcPr>
          <w:p w14:paraId="65AF3A69" w14:textId="77777777" w:rsidR="007C0D28" w:rsidRPr="002541B6" w:rsidRDefault="007C0D28" w:rsidP="00515665">
            <w:r w:rsidRPr="002541B6">
              <w:t>Basidiomycota</w:t>
            </w:r>
          </w:p>
        </w:tc>
        <w:tc>
          <w:tcPr>
            <w:tcW w:w="0" w:type="auto"/>
          </w:tcPr>
          <w:p w14:paraId="0E60B9F8" w14:textId="77777777" w:rsidR="007C0D28" w:rsidRPr="002541B6" w:rsidRDefault="007C0D28" w:rsidP="00515665">
            <w:r w:rsidRPr="002541B6">
              <w:t>fungi</w:t>
            </w:r>
          </w:p>
        </w:tc>
      </w:tr>
      <w:tr w:rsidR="007C0D28" w:rsidRPr="002541B6" w14:paraId="02AD4084" w14:textId="77777777" w:rsidTr="002E4524">
        <w:tc>
          <w:tcPr>
            <w:tcW w:w="0" w:type="auto"/>
          </w:tcPr>
          <w:p w14:paraId="1EC4C37F" w14:textId="77777777" w:rsidR="007C0D28" w:rsidRPr="002541B6" w:rsidRDefault="007C0D28" w:rsidP="00515665">
            <w:r w:rsidRPr="002541B6">
              <w:rPr>
                <w:bCs/>
              </w:rPr>
              <w:t>136</w:t>
            </w:r>
          </w:p>
        </w:tc>
        <w:tc>
          <w:tcPr>
            <w:tcW w:w="0" w:type="auto"/>
          </w:tcPr>
          <w:p w14:paraId="151DBFFE" w14:textId="77777777" w:rsidR="007C0D28" w:rsidRPr="002541B6" w:rsidRDefault="007C0D28" w:rsidP="00515665">
            <w:r w:rsidRPr="002541B6">
              <w:t>Schizophyllum commune</w:t>
            </w:r>
          </w:p>
        </w:tc>
        <w:tc>
          <w:tcPr>
            <w:tcW w:w="0" w:type="auto"/>
          </w:tcPr>
          <w:p w14:paraId="315B42EC" w14:textId="77777777" w:rsidR="007C0D28" w:rsidRPr="002541B6" w:rsidRDefault="007C0D28" w:rsidP="00515665">
            <w:r w:rsidRPr="002541B6">
              <w:t>Basidiomycota</w:t>
            </w:r>
          </w:p>
        </w:tc>
        <w:tc>
          <w:tcPr>
            <w:tcW w:w="0" w:type="auto"/>
          </w:tcPr>
          <w:p w14:paraId="152334CC" w14:textId="77777777" w:rsidR="007C0D28" w:rsidRPr="002541B6" w:rsidRDefault="007C0D28" w:rsidP="00515665">
            <w:r w:rsidRPr="002541B6">
              <w:t>fungi</w:t>
            </w:r>
          </w:p>
        </w:tc>
      </w:tr>
      <w:tr w:rsidR="007C0D28" w:rsidRPr="002541B6" w14:paraId="56C5D57B" w14:textId="77777777" w:rsidTr="002E4524">
        <w:tc>
          <w:tcPr>
            <w:tcW w:w="0" w:type="auto"/>
          </w:tcPr>
          <w:p w14:paraId="4B90C997" w14:textId="77777777" w:rsidR="007C0D28" w:rsidRPr="002541B6" w:rsidRDefault="007C0D28" w:rsidP="00515665">
            <w:r w:rsidRPr="002541B6">
              <w:rPr>
                <w:bCs/>
              </w:rPr>
              <w:t>137</w:t>
            </w:r>
          </w:p>
        </w:tc>
        <w:tc>
          <w:tcPr>
            <w:tcW w:w="0" w:type="auto"/>
          </w:tcPr>
          <w:p w14:paraId="6BE63094" w14:textId="77777777" w:rsidR="007C0D28" w:rsidRPr="002541B6" w:rsidRDefault="007C0D28" w:rsidP="00515665">
            <w:r w:rsidRPr="002541B6">
              <w:t>Serpula lacrymans S7_3</w:t>
            </w:r>
          </w:p>
        </w:tc>
        <w:tc>
          <w:tcPr>
            <w:tcW w:w="0" w:type="auto"/>
          </w:tcPr>
          <w:p w14:paraId="78E2835E" w14:textId="77777777" w:rsidR="007C0D28" w:rsidRPr="002541B6" w:rsidRDefault="007C0D28" w:rsidP="00515665">
            <w:r w:rsidRPr="002541B6">
              <w:t>Basidiomycota</w:t>
            </w:r>
          </w:p>
        </w:tc>
        <w:tc>
          <w:tcPr>
            <w:tcW w:w="0" w:type="auto"/>
          </w:tcPr>
          <w:p w14:paraId="24D692AE" w14:textId="77777777" w:rsidR="007C0D28" w:rsidRPr="002541B6" w:rsidRDefault="007C0D28" w:rsidP="00515665">
            <w:r w:rsidRPr="002541B6">
              <w:t>fungi</w:t>
            </w:r>
          </w:p>
        </w:tc>
      </w:tr>
      <w:tr w:rsidR="007C0D28" w:rsidRPr="002541B6" w14:paraId="529FC385" w14:textId="77777777" w:rsidTr="002E4524">
        <w:tc>
          <w:tcPr>
            <w:tcW w:w="0" w:type="auto"/>
          </w:tcPr>
          <w:p w14:paraId="7E9BB954" w14:textId="77777777" w:rsidR="007C0D28" w:rsidRPr="002541B6" w:rsidRDefault="007C0D28" w:rsidP="00515665">
            <w:r w:rsidRPr="002541B6">
              <w:rPr>
                <w:bCs/>
              </w:rPr>
              <w:t>138</w:t>
            </w:r>
          </w:p>
        </w:tc>
        <w:tc>
          <w:tcPr>
            <w:tcW w:w="0" w:type="auto"/>
          </w:tcPr>
          <w:p w14:paraId="2737DC17" w14:textId="77777777" w:rsidR="007C0D28" w:rsidRPr="002541B6" w:rsidRDefault="007C0D28" w:rsidP="00515665">
            <w:r w:rsidRPr="002541B6">
              <w:t>Sporobolomyces roseus</w:t>
            </w:r>
          </w:p>
        </w:tc>
        <w:tc>
          <w:tcPr>
            <w:tcW w:w="0" w:type="auto"/>
          </w:tcPr>
          <w:p w14:paraId="250335E0" w14:textId="77777777" w:rsidR="007C0D28" w:rsidRPr="002541B6" w:rsidRDefault="007C0D28" w:rsidP="00515665">
            <w:r w:rsidRPr="002541B6">
              <w:t>Basidiomycota</w:t>
            </w:r>
          </w:p>
        </w:tc>
        <w:tc>
          <w:tcPr>
            <w:tcW w:w="0" w:type="auto"/>
          </w:tcPr>
          <w:p w14:paraId="07368BD9" w14:textId="77777777" w:rsidR="007C0D28" w:rsidRPr="002541B6" w:rsidRDefault="007C0D28" w:rsidP="00515665">
            <w:r w:rsidRPr="002541B6">
              <w:t>fungi</w:t>
            </w:r>
          </w:p>
        </w:tc>
      </w:tr>
      <w:tr w:rsidR="007C0D28" w:rsidRPr="002541B6" w14:paraId="109D7824" w14:textId="77777777" w:rsidTr="002E4524">
        <w:tc>
          <w:tcPr>
            <w:tcW w:w="0" w:type="auto"/>
          </w:tcPr>
          <w:p w14:paraId="561CAE4A" w14:textId="77777777" w:rsidR="007C0D28" w:rsidRPr="002541B6" w:rsidRDefault="007C0D28" w:rsidP="00515665">
            <w:r w:rsidRPr="002541B6">
              <w:rPr>
                <w:bCs/>
              </w:rPr>
              <w:t>139</w:t>
            </w:r>
          </w:p>
        </w:tc>
        <w:tc>
          <w:tcPr>
            <w:tcW w:w="0" w:type="auto"/>
          </w:tcPr>
          <w:p w14:paraId="1E359932" w14:textId="77777777" w:rsidR="007C0D28" w:rsidRPr="002541B6" w:rsidRDefault="007C0D28" w:rsidP="00515665">
            <w:r w:rsidRPr="002541B6">
              <w:t>Tremella mesenterica Fries</w:t>
            </w:r>
          </w:p>
        </w:tc>
        <w:tc>
          <w:tcPr>
            <w:tcW w:w="0" w:type="auto"/>
          </w:tcPr>
          <w:p w14:paraId="0942E058" w14:textId="77777777" w:rsidR="007C0D28" w:rsidRPr="002541B6" w:rsidRDefault="007C0D28" w:rsidP="00515665">
            <w:r w:rsidRPr="002541B6">
              <w:t>Basidiomycota</w:t>
            </w:r>
          </w:p>
        </w:tc>
        <w:tc>
          <w:tcPr>
            <w:tcW w:w="0" w:type="auto"/>
          </w:tcPr>
          <w:p w14:paraId="65A546E4" w14:textId="77777777" w:rsidR="007C0D28" w:rsidRPr="002541B6" w:rsidRDefault="007C0D28" w:rsidP="00515665">
            <w:r w:rsidRPr="002541B6">
              <w:t>fungi</w:t>
            </w:r>
          </w:p>
        </w:tc>
      </w:tr>
      <w:tr w:rsidR="007C0D28" w:rsidRPr="002541B6" w14:paraId="1666601D" w14:textId="77777777" w:rsidTr="002E4524">
        <w:tc>
          <w:tcPr>
            <w:tcW w:w="0" w:type="auto"/>
          </w:tcPr>
          <w:p w14:paraId="0416B25B" w14:textId="77777777" w:rsidR="007C0D28" w:rsidRPr="002541B6" w:rsidRDefault="007C0D28" w:rsidP="00515665">
            <w:r w:rsidRPr="002541B6">
              <w:rPr>
                <w:bCs/>
              </w:rPr>
              <w:t>140</w:t>
            </w:r>
          </w:p>
        </w:tc>
        <w:tc>
          <w:tcPr>
            <w:tcW w:w="0" w:type="auto"/>
          </w:tcPr>
          <w:p w14:paraId="2289EFBE" w14:textId="77777777" w:rsidR="007C0D28" w:rsidRPr="002541B6" w:rsidRDefault="007C0D28" w:rsidP="00515665">
            <w:r w:rsidRPr="002541B6">
              <w:t>Ustilago maydis</w:t>
            </w:r>
          </w:p>
        </w:tc>
        <w:tc>
          <w:tcPr>
            <w:tcW w:w="0" w:type="auto"/>
          </w:tcPr>
          <w:p w14:paraId="20BF2351" w14:textId="77777777" w:rsidR="007C0D28" w:rsidRPr="002541B6" w:rsidRDefault="007C0D28" w:rsidP="00515665">
            <w:r w:rsidRPr="002541B6">
              <w:t>Basidiomycota</w:t>
            </w:r>
          </w:p>
        </w:tc>
        <w:tc>
          <w:tcPr>
            <w:tcW w:w="0" w:type="auto"/>
          </w:tcPr>
          <w:p w14:paraId="5FBAA55A" w14:textId="77777777" w:rsidR="007C0D28" w:rsidRPr="002541B6" w:rsidRDefault="007C0D28" w:rsidP="00515665">
            <w:r w:rsidRPr="002541B6">
              <w:t>fungi</w:t>
            </w:r>
          </w:p>
        </w:tc>
      </w:tr>
      <w:tr w:rsidR="007C0D28" w:rsidRPr="002541B6" w14:paraId="01FED77E" w14:textId="77777777" w:rsidTr="002E4524">
        <w:tc>
          <w:tcPr>
            <w:tcW w:w="0" w:type="auto"/>
          </w:tcPr>
          <w:p w14:paraId="7081FA05" w14:textId="77777777" w:rsidR="007C0D28" w:rsidRPr="002541B6" w:rsidRDefault="007C0D28" w:rsidP="00515665">
            <w:r w:rsidRPr="002541B6">
              <w:rPr>
                <w:bCs/>
              </w:rPr>
              <w:t>141</w:t>
            </w:r>
          </w:p>
        </w:tc>
        <w:tc>
          <w:tcPr>
            <w:tcW w:w="0" w:type="auto"/>
          </w:tcPr>
          <w:p w14:paraId="49C16BDC" w14:textId="77777777" w:rsidR="007C0D28" w:rsidRPr="002541B6" w:rsidRDefault="007C0D28" w:rsidP="00515665">
            <w:r w:rsidRPr="002541B6">
              <w:t>Mucor circinelloides</w:t>
            </w:r>
          </w:p>
        </w:tc>
        <w:tc>
          <w:tcPr>
            <w:tcW w:w="0" w:type="auto"/>
          </w:tcPr>
          <w:p w14:paraId="1C53A573" w14:textId="77777777" w:rsidR="007C0D28" w:rsidRPr="002541B6" w:rsidRDefault="007C0D28" w:rsidP="00515665">
            <w:r w:rsidRPr="002541B6">
              <w:t>Mucoromycotina</w:t>
            </w:r>
          </w:p>
        </w:tc>
        <w:tc>
          <w:tcPr>
            <w:tcW w:w="0" w:type="auto"/>
          </w:tcPr>
          <w:p w14:paraId="4FFEEE0A" w14:textId="77777777" w:rsidR="007C0D28" w:rsidRPr="002541B6" w:rsidRDefault="007C0D28" w:rsidP="00515665">
            <w:r w:rsidRPr="002541B6">
              <w:t>fungi</w:t>
            </w:r>
          </w:p>
        </w:tc>
      </w:tr>
      <w:tr w:rsidR="007C0D28" w:rsidRPr="002541B6" w14:paraId="0257F9B7" w14:textId="77777777" w:rsidTr="002E4524">
        <w:tc>
          <w:tcPr>
            <w:tcW w:w="0" w:type="auto"/>
          </w:tcPr>
          <w:p w14:paraId="289DB8CB" w14:textId="77777777" w:rsidR="007C0D28" w:rsidRPr="002541B6" w:rsidRDefault="007C0D28" w:rsidP="00515665">
            <w:r w:rsidRPr="002541B6">
              <w:rPr>
                <w:bCs/>
              </w:rPr>
              <w:t>142</w:t>
            </w:r>
          </w:p>
        </w:tc>
        <w:tc>
          <w:tcPr>
            <w:tcW w:w="0" w:type="auto"/>
          </w:tcPr>
          <w:p w14:paraId="7FDE6DA9" w14:textId="77777777" w:rsidR="007C0D28" w:rsidRPr="002541B6" w:rsidRDefault="007C0D28" w:rsidP="00515665">
            <w:r w:rsidRPr="002541B6">
              <w:t>Phycomyces blakesleeanus</w:t>
            </w:r>
          </w:p>
        </w:tc>
        <w:tc>
          <w:tcPr>
            <w:tcW w:w="0" w:type="auto"/>
          </w:tcPr>
          <w:p w14:paraId="1321DC44" w14:textId="77777777" w:rsidR="007C0D28" w:rsidRPr="002541B6" w:rsidRDefault="007C0D28" w:rsidP="00515665">
            <w:r w:rsidRPr="002541B6">
              <w:t>Mucoromycotina</w:t>
            </w:r>
          </w:p>
        </w:tc>
        <w:tc>
          <w:tcPr>
            <w:tcW w:w="0" w:type="auto"/>
          </w:tcPr>
          <w:p w14:paraId="150BD786" w14:textId="77777777" w:rsidR="007C0D28" w:rsidRPr="002541B6" w:rsidRDefault="007C0D28" w:rsidP="00515665">
            <w:r w:rsidRPr="002541B6">
              <w:t>fungi</w:t>
            </w:r>
          </w:p>
        </w:tc>
      </w:tr>
      <w:tr w:rsidR="007C0D28" w:rsidRPr="002541B6" w14:paraId="4173B5F1" w14:textId="77777777" w:rsidTr="002E4524">
        <w:tc>
          <w:tcPr>
            <w:tcW w:w="0" w:type="auto"/>
          </w:tcPr>
          <w:p w14:paraId="04138048" w14:textId="77777777" w:rsidR="007C0D28" w:rsidRPr="002541B6" w:rsidRDefault="007C0D28" w:rsidP="00515665">
            <w:r w:rsidRPr="002541B6">
              <w:rPr>
                <w:bCs/>
              </w:rPr>
              <w:t>143</w:t>
            </w:r>
          </w:p>
        </w:tc>
        <w:tc>
          <w:tcPr>
            <w:tcW w:w="0" w:type="auto"/>
          </w:tcPr>
          <w:p w14:paraId="060E4F69" w14:textId="77777777" w:rsidR="007C0D28" w:rsidRPr="002541B6" w:rsidRDefault="007C0D28" w:rsidP="00515665">
            <w:r w:rsidRPr="002541B6">
              <w:t>Rhizopus oryzae</w:t>
            </w:r>
          </w:p>
        </w:tc>
        <w:tc>
          <w:tcPr>
            <w:tcW w:w="0" w:type="auto"/>
          </w:tcPr>
          <w:p w14:paraId="6E0930DB" w14:textId="77777777" w:rsidR="007C0D28" w:rsidRPr="002541B6" w:rsidRDefault="007C0D28" w:rsidP="00515665">
            <w:r w:rsidRPr="002541B6">
              <w:t>Mucoromycotina</w:t>
            </w:r>
          </w:p>
        </w:tc>
        <w:tc>
          <w:tcPr>
            <w:tcW w:w="0" w:type="auto"/>
          </w:tcPr>
          <w:p w14:paraId="71A426DC" w14:textId="77777777" w:rsidR="007C0D28" w:rsidRPr="002541B6" w:rsidRDefault="007C0D28" w:rsidP="00515665">
            <w:r w:rsidRPr="002541B6">
              <w:t>fungi</w:t>
            </w:r>
          </w:p>
        </w:tc>
      </w:tr>
      <w:tr w:rsidR="007C0D28" w:rsidRPr="002541B6" w14:paraId="7E9F99EA" w14:textId="77777777" w:rsidTr="002E4524">
        <w:tc>
          <w:tcPr>
            <w:tcW w:w="0" w:type="auto"/>
          </w:tcPr>
          <w:p w14:paraId="0F17A74F" w14:textId="77777777" w:rsidR="007C0D28" w:rsidRPr="002541B6" w:rsidRDefault="007C0D28" w:rsidP="00515665">
            <w:r w:rsidRPr="002541B6">
              <w:rPr>
                <w:bCs/>
              </w:rPr>
              <w:t>144</w:t>
            </w:r>
          </w:p>
        </w:tc>
        <w:tc>
          <w:tcPr>
            <w:tcW w:w="0" w:type="auto"/>
          </w:tcPr>
          <w:p w14:paraId="027BD853" w14:textId="77777777" w:rsidR="007C0D28" w:rsidRPr="002541B6" w:rsidRDefault="007C0D28" w:rsidP="00515665">
            <w:r w:rsidRPr="002541B6">
              <w:t>Batrachochytrium dendrobatidis</w:t>
            </w:r>
          </w:p>
        </w:tc>
        <w:tc>
          <w:tcPr>
            <w:tcW w:w="0" w:type="auto"/>
          </w:tcPr>
          <w:p w14:paraId="64268752" w14:textId="77777777" w:rsidR="007C0D28" w:rsidRPr="002541B6" w:rsidRDefault="007C0D28" w:rsidP="00515665">
            <w:r w:rsidRPr="002541B6">
              <w:t>Chytridiomycota</w:t>
            </w:r>
          </w:p>
        </w:tc>
        <w:tc>
          <w:tcPr>
            <w:tcW w:w="0" w:type="auto"/>
          </w:tcPr>
          <w:p w14:paraId="35224436" w14:textId="77777777" w:rsidR="007C0D28" w:rsidRPr="002541B6" w:rsidRDefault="007C0D28" w:rsidP="00515665">
            <w:r w:rsidRPr="002541B6">
              <w:t>fungi</w:t>
            </w:r>
          </w:p>
        </w:tc>
      </w:tr>
      <w:tr w:rsidR="007C0D28" w:rsidRPr="002541B6" w14:paraId="6A99212E" w14:textId="77777777" w:rsidTr="002E4524">
        <w:tc>
          <w:tcPr>
            <w:tcW w:w="0" w:type="auto"/>
          </w:tcPr>
          <w:p w14:paraId="4BE09F17" w14:textId="77777777" w:rsidR="007C0D28" w:rsidRPr="002541B6" w:rsidRDefault="007C0D28" w:rsidP="00515665">
            <w:r w:rsidRPr="002541B6">
              <w:rPr>
                <w:bCs/>
              </w:rPr>
              <w:t>145</w:t>
            </w:r>
          </w:p>
        </w:tc>
        <w:tc>
          <w:tcPr>
            <w:tcW w:w="0" w:type="auto"/>
          </w:tcPr>
          <w:p w14:paraId="68159FA8" w14:textId="77777777" w:rsidR="007C0D28" w:rsidRPr="002541B6" w:rsidRDefault="007C0D28" w:rsidP="00515665">
            <w:r w:rsidRPr="002541B6">
              <w:t>Spizellomyces punctatus</w:t>
            </w:r>
          </w:p>
        </w:tc>
        <w:tc>
          <w:tcPr>
            <w:tcW w:w="0" w:type="auto"/>
          </w:tcPr>
          <w:p w14:paraId="209AE766" w14:textId="77777777" w:rsidR="007C0D28" w:rsidRPr="002541B6" w:rsidRDefault="007C0D28" w:rsidP="00515665">
            <w:r w:rsidRPr="002541B6">
              <w:t>Chytridiomycota</w:t>
            </w:r>
          </w:p>
        </w:tc>
        <w:tc>
          <w:tcPr>
            <w:tcW w:w="0" w:type="auto"/>
          </w:tcPr>
          <w:p w14:paraId="71ABE5BB" w14:textId="77777777" w:rsidR="007C0D28" w:rsidRPr="002541B6" w:rsidRDefault="007C0D28" w:rsidP="00515665">
            <w:r w:rsidRPr="002541B6">
              <w:t>fungi</w:t>
            </w:r>
          </w:p>
        </w:tc>
      </w:tr>
      <w:tr w:rsidR="007C0D28" w:rsidRPr="002541B6" w14:paraId="4CD1734C" w14:textId="77777777" w:rsidTr="002E4524">
        <w:tc>
          <w:tcPr>
            <w:tcW w:w="0" w:type="auto"/>
          </w:tcPr>
          <w:p w14:paraId="0F9AD16F" w14:textId="77777777" w:rsidR="007C0D28" w:rsidRPr="002541B6" w:rsidRDefault="007C0D28" w:rsidP="00515665">
            <w:r w:rsidRPr="002541B6">
              <w:rPr>
                <w:bCs/>
              </w:rPr>
              <w:t>146</w:t>
            </w:r>
          </w:p>
        </w:tc>
        <w:tc>
          <w:tcPr>
            <w:tcW w:w="0" w:type="auto"/>
          </w:tcPr>
          <w:p w14:paraId="4A4CAFA7" w14:textId="77777777" w:rsidR="007C0D28" w:rsidRPr="002541B6" w:rsidRDefault="007C0D28" w:rsidP="00515665">
            <w:r w:rsidRPr="002541B6">
              <w:t>Encephalitozoon hellem</w:t>
            </w:r>
          </w:p>
        </w:tc>
        <w:tc>
          <w:tcPr>
            <w:tcW w:w="0" w:type="auto"/>
          </w:tcPr>
          <w:p w14:paraId="7AFB888F" w14:textId="77777777" w:rsidR="007C0D28" w:rsidRPr="002541B6" w:rsidRDefault="007C0D28" w:rsidP="00515665">
            <w:r w:rsidRPr="002541B6">
              <w:t>Microsporidia</w:t>
            </w:r>
          </w:p>
        </w:tc>
        <w:tc>
          <w:tcPr>
            <w:tcW w:w="0" w:type="auto"/>
          </w:tcPr>
          <w:p w14:paraId="1EB2CF8F" w14:textId="77777777" w:rsidR="007C0D28" w:rsidRPr="002541B6" w:rsidRDefault="007C0D28" w:rsidP="00515665">
            <w:r w:rsidRPr="002541B6">
              <w:t>microsporidia</w:t>
            </w:r>
          </w:p>
        </w:tc>
      </w:tr>
      <w:tr w:rsidR="007C0D28" w:rsidRPr="002541B6" w14:paraId="0EE31688" w14:textId="77777777" w:rsidTr="002E4524">
        <w:tc>
          <w:tcPr>
            <w:tcW w:w="0" w:type="auto"/>
          </w:tcPr>
          <w:p w14:paraId="1A40F5FD" w14:textId="77777777" w:rsidR="007C0D28" w:rsidRPr="002541B6" w:rsidRDefault="007C0D28" w:rsidP="00515665">
            <w:r w:rsidRPr="002541B6">
              <w:rPr>
                <w:bCs/>
              </w:rPr>
              <w:t>147</w:t>
            </w:r>
          </w:p>
        </w:tc>
        <w:tc>
          <w:tcPr>
            <w:tcW w:w="0" w:type="auto"/>
          </w:tcPr>
          <w:p w14:paraId="60E11D44" w14:textId="77777777" w:rsidR="007C0D28" w:rsidRPr="002541B6" w:rsidRDefault="007C0D28" w:rsidP="00515665">
            <w:r w:rsidRPr="002541B6">
              <w:t>Encephalitozoon intestinalis</w:t>
            </w:r>
          </w:p>
        </w:tc>
        <w:tc>
          <w:tcPr>
            <w:tcW w:w="0" w:type="auto"/>
          </w:tcPr>
          <w:p w14:paraId="372CB2B7" w14:textId="77777777" w:rsidR="007C0D28" w:rsidRPr="002541B6" w:rsidRDefault="007C0D28" w:rsidP="00515665">
            <w:r w:rsidRPr="002541B6">
              <w:t>Microsporidia</w:t>
            </w:r>
          </w:p>
        </w:tc>
        <w:tc>
          <w:tcPr>
            <w:tcW w:w="0" w:type="auto"/>
          </w:tcPr>
          <w:p w14:paraId="48D0D75E" w14:textId="77777777" w:rsidR="007C0D28" w:rsidRPr="002541B6" w:rsidRDefault="007C0D28" w:rsidP="00515665">
            <w:r w:rsidRPr="002541B6">
              <w:t>microsporidia</w:t>
            </w:r>
          </w:p>
        </w:tc>
      </w:tr>
      <w:tr w:rsidR="007C0D28" w:rsidRPr="002541B6" w14:paraId="74D942BC" w14:textId="77777777" w:rsidTr="002E4524">
        <w:tc>
          <w:tcPr>
            <w:tcW w:w="0" w:type="auto"/>
          </w:tcPr>
          <w:p w14:paraId="38E409AB" w14:textId="77777777" w:rsidR="007C0D28" w:rsidRPr="002541B6" w:rsidRDefault="007C0D28" w:rsidP="00515665">
            <w:r w:rsidRPr="002541B6">
              <w:rPr>
                <w:bCs/>
              </w:rPr>
              <w:t>148</w:t>
            </w:r>
          </w:p>
        </w:tc>
        <w:tc>
          <w:tcPr>
            <w:tcW w:w="0" w:type="auto"/>
          </w:tcPr>
          <w:p w14:paraId="67A159C4" w14:textId="77777777" w:rsidR="007C0D28" w:rsidRPr="002541B6" w:rsidRDefault="007C0D28" w:rsidP="00515665">
            <w:r w:rsidRPr="002541B6">
              <w:t>Encephalitozoon cuniculi</w:t>
            </w:r>
          </w:p>
        </w:tc>
        <w:tc>
          <w:tcPr>
            <w:tcW w:w="0" w:type="auto"/>
          </w:tcPr>
          <w:p w14:paraId="33FDA113" w14:textId="77777777" w:rsidR="007C0D28" w:rsidRPr="002541B6" w:rsidRDefault="007C0D28" w:rsidP="00515665">
            <w:r w:rsidRPr="002541B6">
              <w:t>Microsporidia</w:t>
            </w:r>
          </w:p>
        </w:tc>
        <w:tc>
          <w:tcPr>
            <w:tcW w:w="0" w:type="auto"/>
          </w:tcPr>
          <w:p w14:paraId="24192CD2" w14:textId="77777777" w:rsidR="007C0D28" w:rsidRPr="002541B6" w:rsidRDefault="007C0D28" w:rsidP="00515665">
            <w:r w:rsidRPr="002541B6">
              <w:t>microsporidia</w:t>
            </w:r>
          </w:p>
        </w:tc>
      </w:tr>
      <w:tr w:rsidR="007C0D28" w:rsidRPr="002541B6" w14:paraId="5D27E482" w14:textId="77777777" w:rsidTr="002E4524">
        <w:tc>
          <w:tcPr>
            <w:tcW w:w="0" w:type="auto"/>
          </w:tcPr>
          <w:p w14:paraId="4DE22D51" w14:textId="77777777" w:rsidR="007C0D28" w:rsidRPr="002541B6" w:rsidRDefault="007C0D28" w:rsidP="00515665">
            <w:r w:rsidRPr="002541B6">
              <w:rPr>
                <w:bCs/>
              </w:rPr>
              <w:t>149</w:t>
            </w:r>
          </w:p>
        </w:tc>
        <w:tc>
          <w:tcPr>
            <w:tcW w:w="0" w:type="auto"/>
          </w:tcPr>
          <w:p w14:paraId="5F5EAB2A" w14:textId="77777777" w:rsidR="007C0D28" w:rsidRPr="002541B6" w:rsidRDefault="007C0D28" w:rsidP="00515665">
            <w:r w:rsidRPr="002541B6">
              <w:t>Nosema ceranae</w:t>
            </w:r>
          </w:p>
        </w:tc>
        <w:tc>
          <w:tcPr>
            <w:tcW w:w="0" w:type="auto"/>
          </w:tcPr>
          <w:p w14:paraId="4DD9527C" w14:textId="77777777" w:rsidR="007C0D28" w:rsidRPr="002541B6" w:rsidRDefault="007C0D28" w:rsidP="00515665">
            <w:r w:rsidRPr="002541B6">
              <w:t>Microsporidia</w:t>
            </w:r>
          </w:p>
        </w:tc>
        <w:tc>
          <w:tcPr>
            <w:tcW w:w="0" w:type="auto"/>
          </w:tcPr>
          <w:p w14:paraId="253E2BED" w14:textId="77777777" w:rsidR="007C0D28" w:rsidRPr="002541B6" w:rsidRDefault="007C0D28" w:rsidP="00515665">
            <w:r w:rsidRPr="002541B6">
              <w:t>microsporidia</w:t>
            </w:r>
          </w:p>
        </w:tc>
      </w:tr>
      <w:tr w:rsidR="007C0D28" w:rsidRPr="002541B6" w14:paraId="0B10BCFC" w14:textId="77777777" w:rsidTr="002E4524">
        <w:tc>
          <w:tcPr>
            <w:tcW w:w="0" w:type="auto"/>
          </w:tcPr>
          <w:p w14:paraId="5E763F05" w14:textId="77777777" w:rsidR="007C0D28" w:rsidRPr="002541B6" w:rsidRDefault="007C0D28" w:rsidP="00515665">
            <w:r w:rsidRPr="002541B6">
              <w:rPr>
                <w:bCs/>
              </w:rPr>
              <w:t>150</w:t>
            </w:r>
          </w:p>
        </w:tc>
        <w:tc>
          <w:tcPr>
            <w:tcW w:w="0" w:type="auto"/>
          </w:tcPr>
          <w:p w14:paraId="6C328A2F" w14:textId="77777777" w:rsidR="007C0D28" w:rsidRPr="002541B6" w:rsidRDefault="007C0D28" w:rsidP="00515665">
            <w:r w:rsidRPr="002541B6">
              <w:t>Enterocytozoon bieneusi</w:t>
            </w:r>
          </w:p>
        </w:tc>
        <w:tc>
          <w:tcPr>
            <w:tcW w:w="0" w:type="auto"/>
          </w:tcPr>
          <w:p w14:paraId="69EC1C7E" w14:textId="77777777" w:rsidR="007C0D28" w:rsidRPr="002541B6" w:rsidRDefault="007C0D28" w:rsidP="00515665">
            <w:r w:rsidRPr="002541B6">
              <w:t>Microsporidia</w:t>
            </w:r>
          </w:p>
        </w:tc>
        <w:tc>
          <w:tcPr>
            <w:tcW w:w="0" w:type="auto"/>
          </w:tcPr>
          <w:p w14:paraId="220DEB83" w14:textId="77777777" w:rsidR="007C0D28" w:rsidRPr="002541B6" w:rsidRDefault="007C0D28" w:rsidP="00515665">
            <w:r w:rsidRPr="002541B6">
              <w:t>microsporidia</w:t>
            </w:r>
          </w:p>
        </w:tc>
      </w:tr>
      <w:tr w:rsidR="007C0D28" w:rsidRPr="002541B6" w14:paraId="223CC04A" w14:textId="77777777" w:rsidTr="002E4524">
        <w:tc>
          <w:tcPr>
            <w:tcW w:w="0" w:type="auto"/>
          </w:tcPr>
          <w:p w14:paraId="1C2ED276" w14:textId="77777777" w:rsidR="007C0D28" w:rsidRPr="002541B6" w:rsidRDefault="007C0D28" w:rsidP="00515665">
            <w:r w:rsidRPr="002541B6">
              <w:rPr>
                <w:bCs/>
              </w:rPr>
              <w:t>151</w:t>
            </w:r>
          </w:p>
        </w:tc>
        <w:tc>
          <w:tcPr>
            <w:tcW w:w="0" w:type="auto"/>
          </w:tcPr>
          <w:p w14:paraId="58AA500F" w14:textId="77777777" w:rsidR="007C0D28" w:rsidRPr="002541B6" w:rsidRDefault="007C0D28" w:rsidP="00515665">
            <w:r w:rsidRPr="002541B6">
              <w:t>Antonospora locustae</w:t>
            </w:r>
          </w:p>
        </w:tc>
        <w:tc>
          <w:tcPr>
            <w:tcW w:w="0" w:type="auto"/>
          </w:tcPr>
          <w:p w14:paraId="18CE447D" w14:textId="77777777" w:rsidR="007C0D28" w:rsidRPr="002541B6" w:rsidRDefault="007C0D28" w:rsidP="00515665">
            <w:r w:rsidRPr="002541B6">
              <w:t>Microsporidia</w:t>
            </w:r>
          </w:p>
        </w:tc>
        <w:tc>
          <w:tcPr>
            <w:tcW w:w="0" w:type="auto"/>
          </w:tcPr>
          <w:p w14:paraId="3C263E9C" w14:textId="77777777" w:rsidR="007C0D28" w:rsidRPr="002541B6" w:rsidRDefault="007C0D28" w:rsidP="00515665">
            <w:r w:rsidRPr="002541B6">
              <w:t>microsporidia</w:t>
            </w:r>
          </w:p>
        </w:tc>
      </w:tr>
      <w:tr w:rsidR="007C0D28" w:rsidRPr="002541B6" w14:paraId="45436E77" w14:textId="77777777" w:rsidTr="002E4524">
        <w:tc>
          <w:tcPr>
            <w:tcW w:w="0" w:type="auto"/>
          </w:tcPr>
          <w:p w14:paraId="0FA993A7" w14:textId="77777777" w:rsidR="007C0D28" w:rsidRPr="002541B6" w:rsidRDefault="007C0D28" w:rsidP="00515665">
            <w:r w:rsidRPr="002541B6">
              <w:rPr>
                <w:bCs/>
              </w:rPr>
              <w:t>152</w:t>
            </w:r>
          </w:p>
        </w:tc>
        <w:tc>
          <w:tcPr>
            <w:tcW w:w="0" w:type="auto"/>
          </w:tcPr>
          <w:p w14:paraId="3DD7658D" w14:textId="77777777" w:rsidR="007C0D28" w:rsidRPr="002541B6" w:rsidRDefault="007C0D28" w:rsidP="00515665">
            <w:r w:rsidRPr="002541B6">
              <w:t>Edhazardia aedis</w:t>
            </w:r>
          </w:p>
        </w:tc>
        <w:tc>
          <w:tcPr>
            <w:tcW w:w="0" w:type="auto"/>
          </w:tcPr>
          <w:p w14:paraId="0B5FA89E" w14:textId="77777777" w:rsidR="007C0D28" w:rsidRPr="002541B6" w:rsidRDefault="007C0D28" w:rsidP="00515665">
            <w:r w:rsidRPr="002541B6">
              <w:t>Microsporidia</w:t>
            </w:r>
          </w:p>
        </w:tc>
        <w:tc>
          <w:tcPr>
            <w:tcW w:w="0" w:type="auto"/>
          </w:tcPr>
          <w:p w14:paraId="6FD4796E" w14:textId="77777777" w:rsidR="007C0D28" w:rsidRPr="002541B6" w:rsidRDefault="007C0D28" w:rsidP="00515665">
            <w:r w:rsidRPr="002541B6">
              <w:t>microsporidia</w:t>
            </w:r>
          </w:p>
        </w:tc>
      </w:tr>
      <w:tr w:rsidR="007C0D28" w:rsidRPr="002541B6" w14:paraId="77A872B1" w14:textId="77777777" w:rsidTr="002E4524">
        <w:tc>
          <w:tcPr>
            <w:tcW w:w="0" w:type="auto"/>
          </w:tcPr>
          <w:p w14:paraId="46F1AEA9" w14:textId="77777777" w:rsidR="007C0D28" w:rsidRPr="002541B6" w:rsidRDefault="007C0D28" w:rsidP="00515665">
            <w:r w:rsidRPr="002541B6">
              <w:rPr>
                <w:bCs/>
              </w:rPr>
              <w:t>153</w:t>
            </w:r>
          </w:p>
        </w:tc>
        <w:tc>
          <w:tcPr>
            <w:tcW w:w="0" w:type="auto"/>
          </w:tcPr>
          <w:p w14:paraId="16106404" w14:textId="77777777" w:rsidR="007C0D28" w:rsidRPr="002541B6" w:rsidRDefault="007C0D28" w:rsidP="00515665">
            <w:r w:rsidRPr="002541B6">
              <w:t>Vavraia culicis floridensis</w:t>
            </w:r>
          </w:p>
        </w:tc>
        <w:tc>
          <w:tcPr>
            <w:tcW w:w="0" w:type="auto"/>
          </w:tcPr>
          <w:p w14:paraId="0DD99EE9" w14:textId="77777777" w:rsidR="007C0D28" w:rsidRPr="002541B6" w:rsidRDefault="007C0D28" w:rsidP="00515665">
            <w:r w:rsidRPr="002541B6">
              <w:t>Microsporidia</w:t>
            </w:r>
          </w:p>
        </w:tc>
        <w:tc>
          <w:tcPr>
            <w:tcW w:w="0" w:type="auto"/>
          </w:tcPr>
          <w:p w14:paraId="70B1FF9F" w14:textId="77777777" w:rsidR="007C0D28" w:rsidRPr="002541B6" w:rsidRDefault="007C0D28" w:rsidP="00515665">
            <w:r w:rsidRPr="002541B6">
              <w:t>microsporidia</w:t>
            </w:r>
          </w:p>
        </w:tc>
      </w:tr>
      <w:tr w:rsidR="007C0D28" w:rsidRPr="002541B6" w14:paraId="0E10EABF" w14:textId="77777777" w:rsidTr="002E4524">
        <w:tc>
          <w:tcPr>
            <w:tcW w:w="0" w:type="auto"/>
          </w:tcPr>
          <w:p w14:paraId="1444DAED" w14:textId="77777777" w:rsidR="007C0D28" w:rsidRPr="002541B6" w:rsidRDefault="007C0D28" w:rsidP="00515665">
            <w:r w:rsidRPr="002541B6">
              <w:rPr>
                <w:bCs/>
              </w:rPr>
              <w:t>154</w:t>
            </w:r>
          </w:p>
        </w:tc>
        <w:tc>
          <w:tcPr>
            <w:tcW w:w="0" w:type="auto"/>
          </w:tcPr>
          <w:p w14:paraId="0B8F5E86" w14:textId="77777777" w:rsidR="007C0D28" w:rsidRPr="002541B6" w:rsidRDefault="007C0D28" w:rsidP="00515665">
            <w:r w:rsidRPr="002541B6">
              <w:t>Nematocida parisii</w:t>
            </w:r>
          </w:p>
        </w:tc>
        <w:tc>
          <w:tcPr>
            <w:tcW w:w="0" w:type="auto"/>
          </w:tcPr>
          <w:p w14:paraId="1629E59E" w14:textId="77777777" w:rsidR="007C0D28" w:rsidRPr="002541B6" w:rsidRDefault="007C0D28" w:rsidP="00515665">
            <w:r w:rsidRPr="002541B6">
              <w:t>Microsporidia</w:t>
            </w:r>
          </w:p>
        </w:tc>
        <w:tc>
          <w:tcPr>
            <w:tcW w:w="0" w:type="auto"/>
          </w:tcPr>
          <w:p w14:paraId="605A94F2" w14:textId="77777777" w:rsidR="007C0D28" w:rsidRPr="002541B6" w:rsidRDefault="007C0D28" w:rsidP="00515665">
            <w:r w:rsidRPr="002541B6">
              <w:t>microsporidia</w:t>
            </w:r>
          </w:p>
        </w:tc>
      </w:tr>
      <w:tr w:rsidR="007C0D28" w:rsidRPr="002541B6" w14:paraId="09E7D681" w14:textId="77777777" w:rsidTr="002E4524">
        <w:tc>
          <w:tcPr>
            <w:tcW w:w="0" w:type="auto"/>
          </w:tcPr>
          <w:p w14:paraId="3A0A6B44" w14:textId="77777777" w:rsidR="007C0D28" w:rsidRPr="002541B6" w:rsidRDefault="007C0D28" w:rsidP="00515665">
            <w:r w:rsidRPr="002541B6">
              <w:rPr>
                <w:bCs/>
              </w:rPr>
              <w:t>155</w:t>
            </w:r>
          </w:p>
        </w:tc>
        <w:tc>
          <w:tcPr>
            <w:tcW w:w="0" w:type="auto"/>
          </w:tcPr>
          <w:p w14:paraId="76B904B3" w14:textId="77777777" w:rsidR="007C0D28" w:rsidRPr="002541B6" w:rsidRDefault="007C0D28" w:rsidP="00515665">
            <w:r w:rsidRPr="002541B6">
              <w:t>Anncaliia algerae PRA339</w:t>
            </w:r>
          </w:p>
        </w:tc>
        <w:tc>
          <w:tcPr>
            <w:tcW w:w="0" w:type="auto"/>
          </w:tcPr>
          <w:p w14:paraId="32F6388B" w14:textId="77777777" w:rsidR="007C0D28" w:rsidRPr="002541B6" w:rsidRDefault="007C0D28" w:rsidP="00515665">
            <w:r w:rsidRPr="002541B6">
              <w:t>Microsporidia</w:t>
            </w:r>
          </w:p>
        </w:tc>
        <w:tc>
          <w:tcPr>
            <w:tcW w:w="0" w:type="auto"/>
          </w:tcPr>
          <w:p w14:paraId="2AE40D88" w14:textId="77777777" w:rsidR="007C0D28" w:rsidRPr="002541B6" w:rsidRDefault="007C0D28" w:rsidP="00515665">
            <w:r w:rsidRPr="002541B6">
              <w:t>microsporidia</w:t>
            </w:r>
          </w:p>
        </w:tc>
      </w:tr>
      <w:tr w:rsidR="007C0D28" w:rsidRPr="002541B6" w14:paraId="537A1514" w14:textId="77777777" w:rsidTr="002E4524">
        <w:tc>
          <w:tcPr>
            <w:tcW w:w="0" w:type="auto"/>
          </w:tcPr>
          <w:p w14:paraId="1E1CB9E7" w14:textId="77777777" w:rsidR="007C0D28" w:rsidRPr="002541B6" w:rsidRDefault="007C0D28" w:rsidP="00515665">
            <w:r w:rsidRPr="002541B6">
              <w:rPr>
                <w:bCs/>
              </w:rPr>
              <w:t>156</w:t>
            </w:r>
          </w:p>
        </w:tc>
        <w:tc>
          <w:tcPr>
            <w:tcW w:w="0" w:type="auto"/>
          </w:tcPr>
          <w:p w14:paraId="651AD855" w14:textId="77777777" w:rsidR="007C0D28" w:rsidRPr="002541B6" w:rsidRDefault="007C0D28" w:rsidP="00515665">
            <w:r w:rsidRPr="002541B6">
              <w:t>Vittaforma corneae</w:t>
            </w:r>
          </w:p>
        </w:tc>
        <w:tc>
          <w:tcPr>
            <w:tcW w:w="0" w:type="auto"/>
          </w:tcPr>
          <w:p w14:paraId="51EA11A4" w14:textId="77777777" w:rsidR="007C0D28" w:rsidRPr="002541B6" w:rsidRDefault="007C0D28" w:rsidP="00515665">
            <w:r w:rsidRPr="002541B6">
              <w:t>Microsporidia</w:t>
            </w:r>
          </w:p>
        </w:tc>
        <w:tc>
          <w:tcPr>
            <w:tcW w:w="0" w:type="auto"/>
          </w:tcPr>
          <w:p w14:paraId="1BB39579" w14:textId="77777777" w:rsidR="007C0D28" w:rsidRPr="002541B6" w:rsidRDefault="007C0D28" w:rsidP="00515665">
            <w:r w:rsidRPr="002541B6">
              <w:t>microsporidia</w:t>
            </w:r>
          </w:p>
        </w:tc>
      </w:tr>
      <w:tr w:rsidR="007C0D28" w:rsidRPr="002541B6" w14:paraId="0AC84843" w14:textId="77777777" w:rsidTr="002E4524">
        <w:tc>
          <w:tcPr>
            <w:tcW w:w="0" w:type="auto"/>
          </w:tcPr>
          <w:p w14:paraId="0D877D1B" w14:textId="77777777" w:rsidR="007C0D28" w:rsidRPr="002541B6" w:rsidRDefault="007C0D28" w:rsidP="00515665">
            <w:r w:rsidRPr="002541B6">
              <w:rPr>
                <w:bCs/>
              </w:rPr>
              <w:t>157</w:t>
            </w:r>
          </w:p>
        </w:tc>
        <w:tc>
          <w:tcPr>
            <w:tcW w:w="0" w:type="auto"/>
          </w:tcPr>
          <w:p w14:paraId="567EE6B3" w14:textId="77777777" w:rsidR="007C0D28" w:rsidRPr="002541B6" w:rsidRDefault="007C0D28" w:rsidP="00515665">
            <w:r w:rsidRPr="002541B6">
              <w:t>Anas platyrhynchos</w:t>
            </w:r>
          </w:p>
        </w:tc>
        <w:tc>
          <w:tcPr>
            <w:tcW w:w="0" w:type="auto"/>
          </w:tcPr>
          <w:p w14:paraId="5D653E3D" w14:textId="77777777" w:rsidR="007C0D28" w:rsidRPr="002541B6" w:rsidRDefault="007C0D28" w:rsidP="00515665">
            <w:r w:rsidRPr="002541B6">
              <w:t>Metazoa</w:t>
            </w:r>
          </w:p>
        </w:tc>
        <w:tc>
          <w:tcPr>
            <w:tcW w:w="0" w:type="auto"/>
          </w:tcPr>
          <w:p w14:paraId="10118281" w14:textId="77777777" w:rsidR="007C0D28" w:rsidRPr="002541B6" w:rsidRDefault="007C0D28" w:rsidP="00515665">
            <w:r w:rsidRPr="002541B6">
              <w:t>unikonta</w:t>
            </w:r>
          </w:p>
        </w:tc>
      </w:tr>
      <w:tr w:rsidR="007C0D28" w:rsidRPr="002541B6" w14:paraId="35E27EF2" w14:textId="77777777" w:rsidTr="002E4524">
        <w:tc>
          <w:tcPr>
            <w:tcW w:w="0" w:type="auto"/>
          </w:tcPr>
          <w:p w14:paraId="4088EB10" w14:textId="77777777" w:rsidR="007C0D28" w:rsidRPr="002541B6" w:rsidRDefault="007C0D28" w:rsidP="00515665">
            <w:r w:rsidRPr="002541B6">
              <w:rPr>
                <w:bCs/>
              </w:rPr>
              <w:t>158</w:t>
            </w:r>
          </w:p>
        </w:tc>
        <w:tc>
          <w:tcPr>
            <w:tcW w:w="0" w:type="auto"/>
          </w:tcPr>
          <w:p w14:paraId="462C3F51" w14:textId="77777777" w:rsidR="007C0D28" w:rsidRPr="002541B6" w:rsidRDefault="007C0D28" w:rsidP="00515665">
            <w:r w:rsidRPr="002541B6">
              <w:t>Latimeria chalumnae</w:t>
            </w:r>
          </w:p>
        </w:tc>
        <w:tc>
          <w:tcPr>
            <w:tcW w:w="0" w:type="auto"/>
          </w:tcPr>
          <w:p w14:paraId="2A85EEE1" w14:textId="77777777" w:rsidR="007C0D28" w:rsidRPr="002541B6" w:rsidRDefault="007C0D28" w:rsidP="00515665">
            <w:r w:rsidRPr="002541B6">
              <w:t>Metazoa</w:t>
            </w:r>
          </w:p>
        </w:tc>
        <w:tc>
          <w:tcPr>
            <w:tcW w:w="0" w:type="auto"/>
          </w:tcPr>
          <w:p w14:paraId="6F29E927" w14:textId="77777777" w:rsidR="007C0D28" w:rsidRPr="002541B6" w:rsidRDefault="007C0D28" w:rsidP="00515665">
            <w:r w:rsidRPr="002541B6">
              <w:t>unikonta</w:t>
            </w:r>
          </w:p>
        </w:tc>
      </w:tr>
      <w:tr w:rsidR="007C0D28" w:rsidRPr="002541B6" w14:paraId="63DD39C4" w14:textId="77777777" w:rsidTr="002E4524">
        <w:tc>
          <w:tcPr>
            <w:tcW w:w="0" w:type="auto"/>
          </w:tcPr>
          <w:p w14:paraId="4D2CD478" w14:textId="77777777" w:rsidR="007C0D28" w:rsidRPr="002541B6" w:rsidRDefault="007C0D28" w:rsidP="00515665">
            <w:r w:rsidRPr="002541B6">
              <w:rPr>
                <w:bCs/>
              </w:rPr>
              <w:t>159</w:t>
            </w:r>
          </w:p>
        </w:tc>
        <w:tc>
          <w:tcPr>
            <w:tcW w:w="0" w:type="auto"/>
          </w:tcPr>
          <w:p w14:paraId="641B7AB6" w14:textId="77777777" w:rsidR="007C0D28" w:rsidRPr="002541B6" w:rsidRDefault="007C0D28" w:rsidP="00515665">
            <w:r w:rsidRPr="002541B6">
              <w:t>mustela putorius furo</w:t>
            </w:r>
          </w:p>
        </w:tc>
        <w:tc>
          <w:tcPr>
            <w:tcW w:w="0" w:type="auto"/>
          </w:tcPr>
          <w:p w14:paraId="0D3F8D02" w14:textId="77777777" w:rsidR="007C0D28" w:rsidRPr="002541B6" w:rsidRDefault="007C0D28" w:rsidP="00515665">
            <w:r w:rsidRPr="002541B6">
              <w:t>Metazoa</w:t>
            </w:r>
          </w:p>
        </w:tc>
        <w:tc>
          <w:tcPr>
            <w:tcW w:w="0" w:type="auto"/>
          </w:tcPr>
          <w:p w14:paraId="5A1146FD" w14:textId="77777777" w:rsidR="007C0D28" w:rsidRPr="002541B6" w:rsidRDefault="007C0D28" w:rsidP="00515665">
            <w:r w:rsidRPr="002541B6">
              <w:t>unikonta</w:t>
            </w:r>
          </w:p>
        </w:tc>
      </w:tr>
      <w:tr w:rsidR="007C0D28" w:rsidRPr="002541B6" w14:paraId="72BA8CB0" w14:textId="77777777" w:rsidTr="002E4524">
        <w:tc>
          <w:tcPr>
            <w:tcW w:w="0" w:type="auto"/>
          </w:tcPr>
          <w:p w14:paraId="38FDF696" w14:textId="77777777" w:rsidR="007C0D28" w:rsidRPr="002541B6" w:rsidRDefault="007C0D28" w:rsidP="00515665">
            <w:r w:rsidRPr="002541B6">
              <w:rPr>
                <w:bCs/>
              </w:rPr>
              <w:t>160</w:t>
            </w:r>
          </w:p>
        </w:tc>
        <w:tc>
          <w:tcPr>
            <w:tcW w:w="0" w:type="auto"/>
          </w:tcPr>
          <w:p w14:paraId="7A82BA0B" w14:textId="77777777" w:rsidR="007C0D28" w:rsidRPr="002541B6" w:rsidRDefault="007C0D28" w:rsidP="00515665">
            <w:r w:rsidRPr="002541B6">
              <w:t>Linepithema humile</w:t>
            </w:r>
          </w:p>
        </w:tc>
        <w:tc>
          <w:tcPr>
            <w:tcW w:w="0" w:type="auto"/>
          </w:tcPr>
          <w:p w14:paraId="042830F0" w14:textId="77777777" w:rsidR="007C0D28" w:rsidRPr="002541B6" w:rsidRDefault="007C0D28" w:rsidP="00515665">
            <w:r w:rsidRPr="002541B6">
              <w:t>Metazoa</w:t>
            </w:r>
          </w:p>
        </w:tc>
        <w:tc>
          <w:tcPr>
            <w:tcW w:w="0" w:type="auto"/>
          </w:tcPr>
          <w:p w14:paraId="14EA11D3" w14:textId="77777777" w:rsidR="007C0D28" w:rsidRPr="002541B6" w:rsidRDefault="007C0D28" w:rsidP="00515665">
            <w:r w:rsidRPr="002541B6">
              <w:t>unikonta</w:t>
            </w:r>
          </w:p>
        </w:tc>
      </w:tr>
      <w:tr w:rsidR="007C0D28" w:rsidRPr="002541B6" w14:paraId="4F1805D0" w14:textId="77777777" w:rsidTr="002E4524">
        <w:tc>
          <w:tcPr>
            <w:tcW w:w="0" w:type="auto"/>
          </w:tcPr>
          <w:p w14:paraId="79B42F40" w14:textId="77777777" w:rsidR="007C0D28" w:rsidRPr="002541B6" w:rsidRDefault="007C0D28" w:rsidP="00515665">
            <w:r w:rsidRPr="002541B6">
              <w:rPr>
                <w:bCs/>
              </w:rPr>
              <w:t>161</w:t>
            </w:r>
          </w:p>
        </w:tc>
        <w:tc>
          <w:tcPr>
            <w:tcW w:w="0" w:type="auto"/>
          </w:tcPr>
          <w:p w14:paraId="704E13E3" w14:textId="77777777" w:rsidR="007C0D28" w:rsidRPr="002541B6" w:rsidRDefault="007C0D28" w:rsidP="00515665">
            <w:r w:rsidRPr="002541B6">
              <w:t>Pelodiscus sinensis</w:t>
            </w:r>
          </w:p>
        </w:tc>
        <w:tc>
          <w:tcPr>
            <w:tcW w:w="0" w:type="auto"/>
          </w:tcPr>
          <w:p w14:paraId="7E5DEF2F" w14:textId="77777777" w:rsidR="007C0D28" w:rsidRPr="002541B6" w:rsidRDefault="007C0D28" w:rsidP="00515665">
            <w:r w:rsidRPr="002541B6">
              <w:t>Metazoa</w:t>
            </w:r>
          </w:p>
        </w:tc>
        <w:tc>
          <w:tcPr>
            <w:tcW w:w="0" w:type="auto"/>
          </w:tcPr>
          <w:p w14:paraId="74ADEADD" w14:textId="77777777" w:rsidR="007C0D28" w:rsidRPr="002541B6" w:rsidRDefault="007C0D28" w:rsidP="00515665">
            <w:r w:rsidRPr="002541B6">
              <w:t>unikonta</w:t>
            </w:r>
          </w:p>
        </w:tc>
      </w:tr>
      <w:tr w:rsidR="007C0D28" w:rsidRPr="002541B6" w14:paraId="1C0FD060" w14:textId="77777777" w:rsidTr="002E4524">
        <w:tc>
          <w:tcPr>
            <w:tcW w:w="0" w:type="auto"/>
          </w:tcPr>
          <w:p w14:paraId="67A3DB32" w14:textId="77777777" w:rsidR="007C0D28" w:rsidRPr="002541B6" w:rsidRDefault="007C0D28" w:rsidP="00515665">
            <w:r w:rsidRPr="002541B6">
              <w:rPr>
                <w:bCs/>
              </w:rPr>
              <w:t>162</w:t>
            </w:r>
          </w:p>
        </w:tc>
        <w:tc>
          <w:tcPr>
            <w:tcW w:w="0" w:type="auto"/>
          </w:tcPr>
          <w:p w14:paraId="363567C0" w14:textId="77777777" w:rsidR="007C0D28" w:rsidRPr="002541B6" w:rsidRDefault="007C0D28" w:rsidP="00515665">
            <w:r w:rsidRPr="002541B6">
              <w:t>Acropora digitifera</w:t>
            </w:r>
          </w:p>
        </w:tc>
        <w:tc>
          <w:tcPr>
            <w:tcW w:w="0" w:type="auto"/>
          </w:tcPr>
          <w:p w14:paraId="39D9F097" w14:textId="77777777" w:rsidR="007C0D28" w:rsidRPr="002541B6" w:rsidRDefault="007C0D28" w:rsidP="00515665">
            <w:r w:rsidRPr="002541B6">
              <w:t>Metazoa</w:t>
            </w:r>
          </w:p>
        </w:tc>
        <w:tc>
          <w:tcPr>
            <w:tcW w:w="0" w:type="auto"/>
          </w:tcPr>
          <w:p w14:paraId="78EFA166" w14:textId="77777777" w:rsidR="007C0D28" w:rsidRPr="002541B6" w:rsidRDefault="007C0D28" w:rsidP="00515665">
            <w:r w:rsidRPr="002541B6">
              <w:t>unikonta</w:t>
            </w:r>
          </w:p>
        </w:tc>
      </w:tr>
      <w:tr w:rsidR="007C0D28" w:rsidRPr="002541B6" w14:paraId="4B7ADF5B" w14:textId="77777777" w:rsidTr="002E4524">
        <w:tc>
          <w:tcPr>
            <w:tcW w:w="0" w:type="auto"/>
          </w:tcPr>
          <w:p w14:paraId="25B9B257" w14:textId="77777777" w:rsidR="007C0D28" w:rsidRPr="002541B6" w:rsidRDefault="007C0D28" w:rsidP="00515665">
            <w:r w:rsidRPr="002541B6">
              <w:rPr>
                <w:bCs/>
              </w:rPr>
              <w:t>163</w:t>
            </w:r>
          </w:p>
        </w:tc>
        <w:tc>
          <w:tcPr>
            <w:tcW w:w="0" w:type="auto"/>
          </w:tcPr>
          <w:p w14:paraId="4F90CA0B" w14:textId="77777777" w:rsidR="007C0D28" w:rsidRPr="002541B6" w:rsidRDefault="007C0D28" w:rsidP="00515665">
            <w:r w:rsidRPr="002541B6">
              <w:t>Acyrthosiphon pisum</w:t>
            </w:r>
          </w:p>
        </w:tc>
        <w:tc>
          <w:tcPr>
            <w:tcW w:w="0" w:type="auto"/>
          </w:tcPr>
          <w:p w14:paraId="00A3EBCE" w14:textId="77777777" w:rsidR="007C0D28" w:rsidRPr="002541B6" w:rsidRDefault="007C0D28" w:rsidP="00515665">
            <w:r w:rsidRPr="002541B6">
              <w:t>Metazoa</w:t>
            </w:r>
          </w:p>
        </w:tc>
        <w:tc>
          <w:tcPr>
            <w:tcW w:w="0" w:type="auto"/>
          </w:tcPr>
          <w:p w14:paraId="2B99EF37" w14:textId="77777777" w:rsidR="007C0D28" w:rsidRPr="002541B6" w:rsidRDefault="007C0D28" w:rsidP="00515665">
            <w:r w:rsidRPr="002541B6">
              <w:t>unikonta</w:t>
            </w:r>
          </w:p>
        </w:tc>
      </w:tr>
      <w:tr w:rsidR="007C0D28" w:rsidRPr="002541B6" w14:paraId="1DF348F2" w14:textId="77777777" w:rsidTr="002E4524">
        <w:tc>
          <w:tcPr>
            <w:tcW w:w="0" w:type="auto"/>
          </w:tcPr>
          <w:p w14:paraId="43D78B40" w14:textId="77777777" w:rsidR="007C0D28" w:rsidRPr="002541B6" w:rsidRDefault="007C0D28" w:rsidP="00515665">
            <w:r w:rsidRPr="002541B6">
              <w:rPr>
                <w:bCs/>
              </w:rPr>
              <w:t>164</w:t>
            </w:r>
          </w:p>
        </w:tc>
        <w:tc>
          <w:tcPr>
            <w:tcW w:w="0" w:type="auto"/>
          </w:tcPr>
          <w:p w14:paraId="60BBE0D4" w14:textId="77777777" w:rsidR="007C0D28" w:rsidRPr="002541B6" w:rsidRDefault="007C0D28" w:rsidP="00515665">
            <w:r w:rsidRPr="002541B6">
              <w:t>Aedes aegypti</w:t>
            </w:r>
          </w:p>
        </w:tc>
        <w:tc>
          <w:tcPr>
            <w:tcW w:w="0" w:type="auto"/>
          </w:tcPr>
          <w:p w14:paraId="22AD16C2" w14:textId="77777777" w:rsidR="007C0D28" w:rsidRPr="002541B6" w:rsidRDefault="007C0D28" w:rsidP="00515665">
            <w:r w:rsidRPr="002541B6">
              <w:t>Metazoa</w:t>
            </w:r>
          </w:p>
        </w:tc>
        <w:tc>
          <w:tcPr>
            <w:tcW w:w="0" w:type="auto"/>
          </w:tcPr>
          <w:p w14:paraId="654EDFF9" w14:textId="77777777" w:rsidR="007C0D28" w:rsidRPr="002541B6" w:rsidRDefault="007C0D28" w:rsidP="00515665">
            <w:r w:rsidRPr="002541B6">
              <w:t>unikonta</w:t>
            </w:r>
          </w:p>
        </w:tc>
      </w:tr>
      <w:tr w:rsidR="007C0D28" w:rsidRPr="002541B6" w14:paraId="2EC52DAA" w14:textId="77777777" w:rsidTr="002E4524">
        <w:tc>
          <w:tcPr>
            <w:tcW w:w="0" w:type="auto"/>
          </w:tcPr>
          <w:p w14:paraId="19423E90" w14:textId="77777777" w:rsidR="007C0D28" w:rsidRPr="002541B6" w:rsidRDefault="007C0D28" w:rsidP="00515665">
            <w:r w:rsidRPr="002541B6">
              <w:rPr>
                <w:bCs/>
              </w:rPr>
              <w:t>165</w:t>
            </w:r>
          </w:p>
        </w:tc>
        <w:tc>
          <w:tcPr>
            <w:tcW w:w="0" w:type="auto"/>
          </w:tcPr>
          <w:p w14:paraId="0DF418E9" w14:textId="77777777" w:rsidR="007C0D28" w:rsidRPr="002541B6" w:rsidRDefault="007C0D28" w:rsidP="00515665">
            <w:r w:rsidRPr="002541B6">
              <w:t>Ailuropoda melanoleuca</w:t>
            </w:r>
          </w:p>
        </w:tc>
        <w:tc>
          <w:tcPr>
            <w:tcW w:w="0" w:type="auto"/>
          </w:tcPr>
          <w:p w14:paraId="686C4CE7" w14:textId="77777777" w:rsidR="007C0D28" w:rsidRPr="002541B6" w:rsidRDefault="007C0D28" w:rsidP="00515665">
            <w:r w:rsidRPr="002541B6">
              <w:t>Metazoa</w:t>
            </w:r>
          </w:p>
        </w:tc>
        <w:tc>
          <w:tcPr>
            <w:tcW w:w="0" w:type="auto"/>
          </w:tcPr>
          <w:p w14:paraId="1DCF24D8" w14:textId="77777777" w:rsidR="007C0D28" w:rsidRPr="002541B6" w:rsidRDefault="007C0D28" w:rsidP="00515665">
            <w:r w:rsidRPr="002541B6">
              <w:t>unikonta</w:t>
            </w:r>
          </w:p>
        </w:tc>
      </w:tr>
      <w:tr w:rsidR="007C0D28" w:rsidRPr="002541B6" w14:paraId="7FFBACC9" w14:textId="77777777" w:rsidTr="002E4524">
        <w:tc>
          <w:tcPr>
            <w:tcW w:w="0" w:type="auto"/>
          </w:tcPr>
          <w:p w14:paraId="5D759944" w14:textId="77777777" w:rsidR="007C0D28" w:rsidRPr="002541B6" w:rsidRDefault="007C0D28" w:rsidP="00515665">
            <w:r w:rsidRPr="002541B6">
              <w:rPr>
                <w:bCs/>
              </w:rPr>
              <w:t>166</w:t>
            </w:r>
          </w:p>
        </w:tc>
        <w:tc>
          <w:tcPr>
            <w:tcW w:w="0" w:type="auto"/>
          </w:tcPr>
          <w:p w14:paraId="37D64E36" w14:textId="77777777" w:rsidR="007C0D28" w:rsidRPr="002541B6" w:rsidRDefault="007C0D28" w:rsidP="00515665">
            <w:r w:rsidRPr="002541B6">
              <w:t>Amphimedon queenslandica</w:t>
            </w:r>
          </w:p>
        </w:tc>
        <w:tc>
          <w:tcPr>
            <w:tcW w:w="0" w:type="auto"/>
          </w:tcPr>
          <w:p w14:paraId="33834E47" w14:textId="77777777" w:rsidR="007C0D28" w:rsidRPr="002541B6" w:rsidRDefault="007C0D28" w:rsidP="00515665">
            <w:r w:rsidRPr="002541B6">
              <w:t>Metazoa</w:t>
            </w:r>
          </w:p>
        </w:tc>
        <w:tc>
          <w:tcPr>
            <w:tcW w:w="0" w:type="auto"/>
          </w:tcPr>
          <w:p w14:paraId="4F5EB968" w14:textId="77777777" w:rsidR="007C0D28" w:rsidRPr="002541B6" w:rsidRDefault="007C0D28" w:rsidP="00515665">
            <w:r w:rsidRPr="002541B6">
              <w:t>unikonta</w:t>
            </w:r>
          </w:p>
        </w:tc>
      </w:tr>
      <w:tr w:rsidR="007C0D28" w:rsidRPr="002541B6" w14:paraId="3BCE8DF1" w14:textId="77777777" w:rsidTr="002E4524">
        <w:tc>
          <w:tcPr>
            <w:tcW w:w="0" w:type="auto"/>
          </w:tcPr>
          <w:p w14:paraId="75208B56" w14:textId="77777777" w:rsidR="007C0D28" w:rsidRPr="002541B6" w:rsidRDefault="007C0D28" w:rsidP="00515665">
            <w:r w:rsidRPr="002541B6">
              <w:rPr>
                <w:bCs/>
              </w:rPr>
              <w:t>167</w:t>
            </w:r>
          </w:p>
        </w:tc>
        <w:tc>
          <w:tcPr>
            <w:tcW w:w="0" w:type="auto"/>
          </w:tcPr>
          <w:p w14:paraId="7941B0C0" w14:textId="77777777" w:rsidR="007C0D28" w:rsidRPr="002541B6" w:rsidRDefault="007C0D28" w:rsidP="00515665">
            <w:r w:rsidRPr="002541B6">
              <w:t>Anolis carolinensis</w:t>
            </w:r>
          </w:p>
        </w:tc>
        <w:tc>
          <w:tcPr>
            <w:tcW w:w="0" w:type="auto"/>
          </w:tcPr>
          <w:p w14:paraId="6826AA90" w14:textId="77777777" w:rsidR="007C0D28" w:rsidRPr="002541B6" w:rsidRDefault="007C0D28" w:rsidP="00515665">
            <w:r w:rsidRPr="002541B6">
              <w:t>Metazoa</w:t>
            </w:r>
          </w:p>
        </w:tc>
        <w:tc>
          <w:tcPr>
            <w:tcW w:w="0" w:type="auto"/>
          </w:tcPr>
          <w:p w14:paraId="2E6A370C" w14:textId="77777777" w:rsidR="007C0D28" w:rsidRPr="002541B6" w:rsidRDefault="007C0D28" w:rsidP="00515665">
            <w:r w:rsidRPr="002541B6">
              <w:t>unikonta</w:t>
            </w:r>
          </w:p>
        </w:tc>
      </w:tr>
      <w:tr w:rsidR="007C0D28" w:rsidRPr="002541B6" w14:paraId="39A44E9B" w14:textId="77777777" w:rsidTr="002E4524">
        <w:tc>
          <w:tcPr>
            <w:tcW w:w="0" w:type="auto"/>
          </w:tcPr>
          <w:p w14:paraId="7E28346F" w14:textId="77777777" w:rsidR="007C0D28" w:rsidRPr="002541B6" w:rsidRDefault="007C0D28" w:rsidP="00515665">
            <w:r w:rsidRPr="002541B6">
              <w:rPr>
                <w:bCs/>
              </w:rPr>
              <w:t>168</w:t>
            </w:r>
          </w:p>
        </w:tc>
        <w:tc>
          <w:tcPr>
            <w:tcW w:w="0" w:type="auto"/>
          </w:tcPr>
          <w:p w14:paraId="6092B57C" w14:textId="77777777" w:rsidR="007C0D28" w:rsidRPr="002541B6" w:rsidRDefault="007C0D28" w:rsidP="00515665">
            <w:r w:rsidRPr="002541B6">
              <w:t>Anopheles gambiae</w:t>
            </w:r>
          </w:p>
        </w:tc>
        <w:tc>
          <w:tcPr>
            <w:tcW w:w="0" w:type="auto"/>
          </w:tcPr>
          <w:p w14:paraId="77493880" w14:textId="77777777" w:rsidR="007C0D28" w:rsidRPr="002541B6" w:rsidRDefault="007C0D28" w:rsidP="00515665">
            <w:r w:rsidRPr="002541B6">
              <w:t>Metazoa</w:t>
            </w:r>
          </w:p>
        </w:tc>
        <w:tc>
          <w:tcPr>
            <w:tcW w:w="0" w:type="auto"/>
          </w:tcPr>
          <w:p w14:paraId="4F097A43" w14:textId="77777777" w:rsidR="007C0D28" w:rsidRPr="002541B6" w:rsidRDefault="007C0D28" w:rsidP="00515665">
            <w:r w:rsidRPr="002541B6">
              <w:t>unikonta</w:t>
            </w:r>
          </w:p>
        </w:tc>
      </w:tr>
      <w:tr w:rsidR="007C0D28" w:rsidRPr="002541B6" w14:paraId="4680B54B" w14:textId="77777777" w:rsidTr="002E4524">
        <w:tc>
          <w:tcPr>
            <w:tcW w:w="0" w:type="auto"/>
          </w:tcPr>
          <w:p w14:paraId="6F686A38" w14:textId="77777777" w:rsidR="007C0D28" w:rsidRPr="002541B6" w:rsidRDefault="007C0D28" w:rsidP="00515665">
            <w:r w:rsidRPr="002541B6">
              <w:rPr>
                <w:bCs/>
              </w:rPr>
              <w:t>169</w:t>
            </w:r>
          </w:p>
        </w:tc>
        <w:tc>
          <w:tcPr>
            <w:tcW w:w="0" w:type="auto"/>
          </w:tcPr>
          <w:p w14:paraId="43CE5CAD" w14:textId="77777777" w:rsidR="007C0D28" w:rsidRPr="002541B6" w:rsidRDefault="007C0D28" w:rsidP="00515665">
            <w:r w:rsidRPr="002541B6">
              <w:t>Apis mellifera</w:t>
            </w:r>
          </w:p>
        </w:tc>
        <w:tc>
          <w:tcPr>
            <w:tcW w:w="0" w:type="auto"/>
          </w:tcPr>
          <w:p w14:paraId="5EC62E6A" w14:textId="77777777" w:rsidR="007C0D28" w:rsidRPr="002541B6" w:rsidRDefault="007C0D28" w:rsidP="00515665">
            <w:r w:rsidRPr="002541B6">
              <w:t>Metazoa</w:t>
            </w:r>
          </w:p>
        </w:tc>
        <w:tc>
          <w:tcPr>
            <w:tcW w:w="0" w:type="auto"/>
          </w:tcPr>
          <w:p w14:paraId="73EF82FA" w14:textId="77777777" w:rsidR="007C0D28" w:rsidRPr="002541B6" w:rsidRDefault="007C0D28" w:rsidP="00515665">
            <w:r w:rsidRPr="002541B6">
              <w:t>unikonta</w:t>
            </w:r>
          </w:p>
        </w:tc>
      </w:tr>
      <w:tr w:rsidR="007C0D28" w:rsidRPr="002541B6" w14:paraId="343C6487" w14:textId="77777777" w:rsidTr="002E4524">
        <w:tc>
          <w:tcPr>
            <w:tcW w:w="0" w:type="auto"/>
          </w:tcPr>
          <w:p w14:paraId="52B7DD7B" w14:textId="77777777" w:rsidR="007C0D28" w:rsidRPr="002541B6" w:rsidRDefault="007C0D28" w:rsidP="00515665">
            <w:r w:rsidRPr="002541B6">
              <w:rPr>
                <w:bCs/>
              </w:rPr>
              <w:t>170</w:t>
            </w:r>
          </w:p>
        </w:tc>
        <w:tc>
          <w:tcPr>
            <w:tcW w:w="0" w:type="auto"/>
          </w:tcPr>
          <w:p w14:paraId="2CED3C47" w14:textId="77777777" w:rsidR="007C0D28" w:rsidRPr="002541B6" w:rsidRDefault="007C0D28" w:rsidP="00515665">
            <w:r w:rsidRPr="002541B6">
              <w:t>Bombyx mori</w:t>
            </w:r>
          </w:p>
        </w:tc>
        <w:tc>
          <w:tcPr>
            <w:tcW w:w="0" w:type="auto"/>
          </w:tcPr>
          <w:p w14:paraId="242E32B5" w14:textId="77777777" w:rsidR="007C0D28" w:rsidRPr="002541B6" w:rsidRDefault="007C0D28" w:rsidP="00515665">
            <w:r w:rsidRPr="002541B6">
              <w:t>Metazoa</w:t>
            </w:r>
          </w:p>
        </w:tc>
        <w:tc>
          <w:tcPr>
            <w:tcW w:w="0" w:type="auto"/>
          </w:tcPr>
          <w:p w14:paraId="1B5C051A" w14:textId="77777777" w:rsidR="007C0D28" w:rsidRPr="002541B6" w:rsidRDefault="007C0D28" w:rsidP="00515665">
            <w:r w:rsidRPr="002541B6">
              <w:t>unikonta</w:t>
            </w:r>
          </w:p>
        </w:tc>
      </w:tr>
      <w:tr w:rsidR="007C0D28" w:rsidRPr="002541B6" w14:paraId="5591F50B" w14:textId="77777777" w:rsidTr="002E4524">
        <w:tc>
          <w:tcPr>
            <w:tcW w:w="0" w:type="auto"/>
          </w:tcPr>
          <w:p w14:paraId="0BE95DB9" w14:textId="77777777" w:rsidR="007C0D28" w:rsidRPr="002541B6" w:rsidRDefault="007C0D28" w:rsidP="00515665">
            <w:r w:rsidRPr="002541B6">
              <w:rPr>
                <w:bCs/>
              </w:rPr>
              <w:t>171</w:t>
            </w:r>
          </w:p>
        </w:tc>
        <w:tc>
          <w:tcPr>
            <w:tcW w:w="0" w:type="auto"/>
          </w:tcPr>
          <w:p w14:paraId="7E291E9B" w14:textId="77777777" w:rsidR="007C0D28" w:rsidRPr="002541B6" w:rsidRDefault="007C0D28" w:rsidP="00515665">
            <w:r w:rsidRPr="002541B6">
              <w:t>Bos taurus</w:t>
            </w:r>
          </w:p>
        </w:tc>
        <w:tc>
          <w:tcPr>
            <w:tcW w:w="0" w:type="auto"/>
          </w:tcPr>
          <w:p w14:paraId="0A8829CE" w14:textId="77777777" w:rsidR="007C0D28" w:rsidRPr="002541B6" w:rsidRDefault="007C0D28" w:rsidP="00515665">
            <w:r w:rsidRPr="002541B6">
              <w:t>Metazoa</w:t>
            </w:r>
          </w:p>
        </w:tc>
        <w:tc>
          <w:tcPr>
            <w:tcW w:w="0" w:type="auto"/>
          </w:tcPr>
          <w:p w14:paraId="24B8834D" w14:textId="77777777" w:rsidR="007C0D28" w:rsidRPr="002541B6" w:rsidRDefault="007C0D28" w:rsidP="00515665">
            <w:r w:rsidRPr="002541B6">
              <w:t>unikonta</w:t>
            </w:r>
          </w:p>
        </w:tc>
      </w:tr>
      <w:tr w:rsidR="007C0D28" w:rsidRPr="002541B6" w14:paraId="2BAFBABE" w14:textId="77777777" w:rsidTr="002E4524">
        <w:tc>
          <w:tcPr>
            <w:tcW w:w="0" w:type="auto"/>
          </w:tcPr>
          <w:p w14:paraId="5B727931" w14:textId="77777777" w:rsidR="007C0D28" w:rsidRPr="002541B6" w:rsidRDefault="007C0D28" w:rsidP="00515665">
            <w:r w:rsidRPr="002541B6">
              <w:rPr>
                <w:bCs/>
              </w:rPr>
              <w:t>172</w:t>
            </w:r>
          </w:p>
        </w:tc>
        <w:tc>
          <w:tcPr>
            <w:tcW w:w="0" w:type="auto"/>
          </w:tcPr>
          <w:p w14:paraId="0975820E" w14:textId="77777777" w:rsidR="007C0D28" w:rsidRPr="002541B6" w:rsidRDefault="007C0D28" w:rsidP="00515665">
            <w:r w:rsidRPr="002541B6">
              <w:t>Branchiostoma floridae</w:t>
            </w:r>
          </w:p>
        </w:tc>
        <w:tc>
          <w:tcPr>
            <w:tcW w:w="0" w:type="auto"/>
          </w:tcPr>
          <w:p w14:paraId="7C0AFB18" w14:textId="77777777" w:rsidR="007C0D28" w:rsidRPr="002541B6" w:rsidRDefault="007C0D28" w:rsidP="00515665">
            <w:r w:rsidRPr="002541B6">
              <w:t>Metazoa</w:t>
            </w:r>
          </w:p>
        </w:tc>
        <w:tc>
          <w:tcPr>
            <w:tcW w:w="0" w:type="auto"/>
          </w:tcPr>
          <w:p w14:paraId="4C4FC7C5" w14:textId="77777777" w:rsidR="007C0D28" w:rsidRPr="002541B6" w:rsidRDefault="007C0D28" w:rsidP="00515665">
            <w:r w:rsidRPr="002541B6">
              <w:t>unikonta</w:t>
            </w:r>
          </w:p>
        </w:tc>
      </w:tr>
      <w:tr w:rsidR="007C0D28" w:rsidRPr="002541B6" w14:paraId="6222CE12" w14:textId="77777777" w:rsidTr="002E4524">
        <w:tc>
          <w:tcPr>
            <w:tcW w:w="0" w:type="auto"/>
          </w:tcPr>
          <w:p w14:paraId="0F9BCD43" w14:textId="77777777" w:rsidR="007C0D28" w:rsidRPr="002541B6" w:rsidRDefault="007C0D28" w:rsidP="00515665">
            <w:r w:rsidRPr="002541B6">
              <w:rPr>
                <w:bCs/>
              </w:rPr>
              <w:t>173</w:t>
            </w:r>
          </w:p>
        </w:tc>
        <w:tc>
          <w:tcPr>
            <w:tcW w:w="0" w:type="auto"/>
          </w:tcPr>
          <w:p w14:paraId="10711BD6" w14:textId="77777777" w:rsidR="007C0D28" w:rsidRPr="002541B6" w:rsidRDefault="007C0D28" w:rsidP="00515665">
            <w:r w:rsidRPr="002541B6">
              <w:t>Caenorhabditis brenneri 2851</w:t>
            </w:r>
          </w:p>
        </w:tc>
        <w:tc>
          <w:tcPr>
            <w:tcW w:w="0" w:type="auto"/>
          </w:tcPr>
          <w:p w14:paraId="5E45AC0B" w14:textId="77777777" w:rsidR="007C0D28" w:rsidRPr="002541B6" w:rsidRDefault="007C0D28" w:rsidP="00515665">
            <w:r w:rsidRPr="002541B6">
              <w:t>Metazoa</w:t>
            </w:r>
          </w:p>
        </w:tc>
        <w:tc>
          <w:tcPr>
            <w:tcW w:w="0" w:type="auto"/>
          </w:tcPr>
          <w:p w14:paraId="31E610E4" w14:textId="77777777" w:rsidR="007C0D28" w:rsidRPr="002541B6" w:rsidRDefault="007C0D28" w:rsidP="00515665">
            <w:r w:rsidRPr="002541B6">
              <w:t>unikonta</w:t>
            </w:r>
          </w:p>
        </w:tc>
      </w:tr>
      <w:tr w:rsidR="007C0D28" w:rsidRPr="002541B6" w14:paraId="0305FFA2" w14:textId="77777777" w:rsidTr="002E4524">
        <w:tc>
          <w:tcPr>
            <w:tcW w:w="0" w:type="auto"/>
          </w:tcPr>
          <w:p w14:paraId="6C48812C" w14:textId="77777777" w:rsidR="007C0D28" w:rsidRPr="002541B6" w:rsidRDefault="007C0D28" w:rsidP="00515665">
            <w:r w:rsidRPr="002541B6">
              <w:rPr>
                <w:bCs/>
              </w:rPr>
              <w:t>174</w:t>
            </w:r>
          </w:p>
        </w:tc>
        <w:tc>
          <w:tcPr>
            <w:tcW w:w="0" w:type="auto"/>
          </w:tcPr>
          <w:p w14:paraId="21B6692C" w14:textId="77777777" w:rsidR="007C0D28" w:rsidRPr="002541B6" w:rsidRDefault="007C0D28" w:rsidP="00515665">
            <w:r w:rsidRPr="002541B6">
              <w:t>Caenorhabditis brenneri 70</w:t>
            </w:r>
          </w:p>
        </w:tc>
        <w:tc>
          <w:tcPr>
            <w:tcW w:w="0" w:type="auto"/>
          </w:tcPr>
          <w:p w14:paraId="6DED92B3" w14:textId="77777777" w:rsidR="007C0D28" w:rsidRPr="002541B6" w:rsidRDefault="007C0D28" w:rsidP="00515665">
            <w:r w:rsidRPr="002541B6">
              <w:t>Metazoa</w:t>
            </w:r>
          </w:p>
        </w:tc>
        <w:tc>
          <w:tcPr>
            <w:tcW w:w="0" w:type="auto"/>
          </w:tcPr>
          <w:p w14:paraId="4E21D570" w14:textId="77777777" w:rsidR="007C0D28" w:rsidRPr="002541B6" w:rsidRDefault="007C0D28" w:rsidP="00515665">
            <w:r w:rsidRPr="002541B6">
              <w:t>unikonta</w:t>
            </w:r>
          </w:p>
        </w:tc>
      </w:tr>
      <w:tr w:rsidR="007C0D28" w:rsidRPr="002541B6" w14:paraId="37B736A6" w14:textId="77777777" w:rsidTr="002E4524">
        <w:tc>
          <w:tcPr>
            <w:tcW w:w="0" w:type="auto"/>
          </w:tcPr>
          <w:p w14:paraId="182CAA71" w14:textId="77777777" w:rsidR="007C0D28" w:rsidRPr="002541B6" w:rsidRDefault="007C0D28" w:rsidP="00515665">
            <w:r w:rsidRPr="002541B6">
              <w:rPr>
                <w:bCs/>
              </w:rPr>
              <w:t>175</w:t>
            </w:r>
          </w:p>
        </w:tc>
        <w:tc>
          <w:tcPr>
            <w:tcW w:w="0" w:type="auto"/>
          </w:tcPr>
          <w:p w14:paraId="28D191B3" w14:textId="77777777" w:rsidR="007C0D28" w:rsidRPr="002541B6" w:rsidRDefault="007C0D28" w:rsidP="00515665">
            <w:r w:rsidRPr="002541B6">
              <w:t>Caenorhabditis elegans</w:t>
            </w:r>
          </w:p>
        </w:tc>
        <w:tc>
          <w:tcPr>
            <w:tcW w:w="0" w:type="auto"/>
          </w:tcPr>
          <w:p w14:paraId="0ACF3A07" w14:textId="77777777" w:rsidR="007C0D28" w:rsidRPr="002541B6" w:rsidRDefault="007C0D28" w:rsidP="00515665">
            <w:r w:rsidRPr="002541B6">
              <w:t>Metazoa</w:t>
            </w:r>
          </w:p>
        </w:tc>
        <w:tc>
          <w:tcPr>
            <w:tcW w:w="0" w:type="auto"/>
          </w:tcPr>
          <w:p w14:paraId="4AF1C249" w14:textId="77777777" w:rsidR="007C0D28" w:rsidRPr="002541B6" w:rsidRDefault="007C0D28" w:rsidP="00515665">
            <w:r w:rsidRPr="002541B6">
              <w:t>unikonta</w:t>
            </w:r>
          </w:p>
        </w:tc>
      </w:tr>
      <w:tr w:rsidR="007C0D28" w:rsidRPr="002541B6" w14:paraId="5C3A190A" w14:textId="77777777" w:rsidTr="002E4524">
        <w:tc>
          <w:tcPr>
            <w:tcW w:w="0" w:type="auto"/>
          </w:tcPr>
          <w:p w14:paraId="0AB846C4" w14:textId="77777777" w:rsidR="007C0D28" w:rsidRPr="002541B6" w:rsidRDefault="007C0D28" w:rsidP="00515665">
            <w:r w:rsidRPr="002541B6">
              <w:rPr>
                <w:bCs/>
              </w:rPr>
              <w:t>176</w:t>
            </w:r>
          </w:p>
        </w:tc>
        <w:tc>
          <w:tcPr>
            <w:tcW w:w="0" w:type="auto"/>
          </w:tcPr>
          <w:p w14:paraId="66701C4A" w14:textId="77777777" w:rsidR="007C0D28" w:rsidRPr="002541B6" w:rsidRDefault="007C0D28" w:rsidP="00515665">
            <w:r w:rsidRPr="002541B6">
              <w:t>Caenorhabditis japonica</w:t>
            </w:r>
          </w:p>
        </w:tc>
        <w:tc>
          <w:tcPr>
            <w:tcW w:w="0" w:type="auto"/>
          </w:tcPr>
          <w:p w14:paraId="75FA2D47" w14:textId="77777777" w:rsidR="007C0D28" w:rsidRPr="002541B6" w:rsidRDefault="007C0D28" w:rsidP="00515665">
            <w:r w:rsidRPr="002541B6">
              <w:t>Metazoa</w:t>
            </w:r>
          </w:p>
        </w:tc>
        <w:tc>
          <w:tcPr>
            <w:tcW w:w="0" w:type="auto"/>
          </w:tcPr>
          <w:p w14:paraId="19A7FA4D" w14:textId="77777777" w:rsidR="007C0D28" w:rsidRPr="002541B6" w:rsidRDefault="007C0D28" w:rsidP="00515665">
            <w:r w:rsidRPr="002541B6">
              <w:t>unikonta</w:t>
            </w:r>
          </w:p>
        </w:tc>
      </w:tr>
      <w:tr w:rsidR="007C0D28" w:rsidRPr="002541B6" w14:paraId="0F2B0E40" w14:textId="77777777" w:rsidTr="002E4524">
        <w:tc>
          <w:tcPr>
            <w:tcW w:w="0" w:type="auto"/>
          </w:tcPr>
          <w:p w14:paraId="3BDF6FE5" w14:textId="77777777" w:rsidR="007C0D28" w:rsidRPr="002541B6" w:rsidRDefault="007C0D28" w:rsidP="00515665">
            <w:r w:rsidRPr="002541B6">
              <w:rPr>
                <w:bCs/>
              </w:rPr>
              <w:t>177</w:t>
            </w:r>
          </w:p>
        </w:tc>
        <w:tc>
          <w:tcPr>
            <w:tcW w:w="0" w:type="auto"/>
          </w:tcPr>
          <w:p w14:paraId="45527ACD" w14:textId="77777777" w:rsidR="007C0D28" w:rsidRPr="002541B6" w:rsidRDefault="007C0D28" w:rsidP="00515665">
            <w:r w:rsidRPr="002541B6">
              <w:t>Caenorhabditis remanei</w:t>
            </w:r>
          </w:p>
        </w:tc>
        <w:tc>
          <w:tcPr>
            <w:tcW w:w="0" w:type="auto"/>
          </w:tcPr>
          <w:p w14:paraId="083DDFD2" w14:textId="77777777" w:rsidR="007C0D28" w:rsidRPr="002541B6" w:rsidRDefault="007C0D28" w:rsidP="00515665">
            <w:r w:rsidRPr="002541B6">
              <w:t>Metazoa</w:t>
            </w:r>
          </w:p>
        </w:tc>
        <w:tc>
          <w:tcPr>
            <w:tcW w:w="0" w:type="auto"/>
          </w:tcPr>
          <w:p w14:paraId="48C02A7E" w14:textId="77777777" w:rsidR="007C0D28" w:rsidRPr="002541B6" w:rsidRDefault="007C0D28" w:rsidP="00515665">
            <w:r w:rsidRPr="002541B6">
              <w:t>unikonta</w:t>
            </w:r>
          </w:p>
        </w:tc>
      </w:tr>
      <w:tr w:rsidR="007C0D28" w:rsidRPr="002541B6" w14:paraId="6E15FB4C" w14:textId="77777777" w:rsidTr="002E4524">
        <w:tc>
          <w:tcPr>
            <w:tcW w:w="0" w:type="auto"/>
          </w:tcPr>
          <w:p w14:paraId="01CE6500" w14:textId="77777777" w:rsidR="007C0D28" w:rsidRPr="002541B6" w:rsidRDefault="007C0D28" w:rsidP="00515665">
            <w:r w:rsidRPr="002541B6">
              <w:rPr>
                <w:bCs/>
              </w:rPr>
              <w:t>178</w:t>
            </w:r>
          </w:p>
        </w:tc>
        <w:tc>
          <w:tcPr>
            <w:tcW w:w="0" w:type="auto"/>
          </w:tcPr>
          <w:p w14:paraId="78BB64AE" w14:textId="77777777" w:rsidR="007C0D28" w:rsidRPr="002541B6" w:rsidRDefault="007C0D28" w:rsidP="00515665">
            <w:r w:rsidRPr="002541B6">
              <w:t>Callithrix jacchus</w:t>
            </w:r>
          </w:p>
        </w:tc>
        <w:tc>
          <w:tcPr>
            <w:tcW w:w="0" w:type="auto"/>
          </w:tcPr>
          <w:p w14:paraId="481261CB" w14:textId="77777777" w:rsidR="007C0D28" w:rsidRPr="002541B6" w:rsidRDefault="007C0D28" w:rsidP="00515665">
            <w:r w:rsidRPr="002541B6">
              <w:t>Metazoa</w:t>
            </w:r>
          </w:p>
        </w:tc>
        <w:tc>
          <w:tcPr>
            <w:tcW w:w="0" w:type="auto"/>
          </w:tcPr>
          <w:p w14:paraId="043E88E2" w14:textId="77777777" w:rsidR="007C0D28" w:rsidRPr="002541B6" w:rsidRDefault="007C0D28" w:rsidP="00515665">
            <w:r w:rsidRPr="002541B6">
              <w:t>unikonta</w:t>
            </w:r>
          </w:p>
        </w:tc>
      </w:tr>
      <w:tr w:rsidR="007C0D28" w:rsidRPr="002541B6" w14:paraId="782EA307" w14:textId="77777777" w:rsidTr="002E4524">
        <w:tc>
          <w:tcPr>
            <w:tcW w:w="0" w:type="auto"/>
          </w:tcPr>
          <w:p w14:paraId="5C569176" w14:textId="77777777" w:rsidR="007C0D28" w:rsidRPr="002541B6" w:rsidRDefault="007C0D28" w:rsidP="00515665">
            <w:r w:rsidRPr="002541B6">
              <w:rPr>
                <w:bCs/>
              </w:rPr>
              <w:t>179</w:t>
            </w:r>
          </w:p>
        </w:tc>
        <w:tc>
          <w:tcPr>
            <w:tcW w:w="0" w:type="auto"/>
          </w:tcPr>
          <w:p w14:paraId="1870D007" w14:textId="77777777" w:rsidR="007C0D28" w:rsidRPr="002541B6" w:rsidRDefault="007C0D28" w:rsidP="00515665">
            <w:r w:rsidRPr="002541B6">
              <w:t>Canis familiaris</w:t>
            </w:r>
          </w:p>
        </w:tc>
        <w:tc>
          <w:tcPr>
            <w:tcW w:w="0" w:type="auto"/>
          </w:tcPr>
          <w:p w14:paraId="3AE95FE8" w14:textId="77777777" w:rsidR="007C0D28" w:rsidRPr="002541B6" w:rsidRDefault="007C0D28" w:rsidP="00515665">
            <w:r w:rsidRPr="002541B6">
              <w:t>Metazoa</w:t>
            </w:r>
          </w:p>
        </w:tc>
        <w:tc>
          <w:tcPr>
            <w:tcW w:w="0" w:type="auto"/>
          </w:tcPr>
          <w:p w14:paraId="261113BB" w14:textId="77777777" w:rsidR="007C0D28" w:rsidRPr="002541B6" w:rsidRDefault="007C0D28" w:rsidP="00515665">
            <w:r w:rsidRPr="002541B6">
              <w:t>unikonta</w:t>
            </w:r>
          </w:p>
        </w:tc>
      </w:tr>
      <w:tr w:rsidR="007C0D28" w:rsidRPr="002541B6" w14:paraId="27BA1F6D" w14:textId="77777777" w:rsidTr="002E4524">
        <w:tc>
          <w:tcPr>
            <w:tcW w:w="0" w:type="auto"/>
          </w:tcPr>
          <w:p w14:paraId="3031494B" w14:textId="77777777" w:rsidR="007C0D28" w:rsidRPr="002541B6" w:rsidRDefault="007C0D28" w:rsidP="00515665">
            <w:r w:rsidRPr="002541B6">
              <w:rPr>
                <w:bCs/>
              </w:rPr>
              <w:t>180</w:t>
            </w:r>
          </w:p>
        </w:tc>
        <w:tc>
          <w:tcPr>
            <w:tcW w:w="0" w:type="auto"/>
          </w:tcPr>
          <w:p w14:paraId="32653C9F" w14:textId="77777777" w:rsidR="007C0D28" w:rsidRPr="002541B6" w:rsidRDefault="007C0D28" w:rsidP="00515665">
            <w:r w:rsidRPr="002541B6">
              <w:t>Capitella capitata</w:t>
            </w:r>
          </w:p>
        </w:tc>
        <w:tc>
          <w:tcPr>
            <w:tcW w:w="0" w:type="auto"/>
          </w:tcPr>
          <w:p w14:paraId="70D35F39" w14:textId="77777777" w:rsidR="007C0D28" w:rsidRPr="002541B6" w:rsidRDefault="007C0D28" w:rsidP="00515665">
            <w:r w:rsidRPr="002541B6">
              <w:t>Metazoa</w:t>
            </w:r>
          </w:p>
        </w:tc>
        <w:tc>
          <w:tcPr>
            <w:tcW w:w="0" w:type="auto"/>
          </w:tcPr>
          <w:p w14:paraId="77F90823" w14:textId="77777777" w:rsidR="007C0D28" w:rsidRPr="002541B6" w:rsidRDefault="007C0D28" w:rsidP="00515665">
            <w:r w:rsidRPr="002541B6">
              <w:t>unikonta</w:t>
            </w:r>
          </w:p>
        </w:tc>
      </w:tr>
      <w:tr w:rsidR="007C0D28" w:rsidRPr="002541B6" w14:paraId="007470F5" w14:textId="77777777" w:rsidTr="002E4524">
        <w:tc>
          <w:tcPr>
            <w:tcW w:w="0" w:type="auto"/>
          </w:tcPr>
          <w:p w14:paraId="2A54640D" w14:textId="77777777" w:rsidR="007C0D28" w:rsidRPr="002541B6" w:rsidRDefault="007C0D28" w:rsidP="00515665">
            <w:r w:rsidRPr="002541B6">
              <w:rPr>
                <w:bCs/>
              </w:rPr>
              <w:t>181</w:t>
            </w:r>
          </w:p>
        </w:tc>
        <w:tc>
          <w:tcPr>
            <w:tcW w:w="0" w:type="auto"/>
          </w:tcPr>
          <w:p w14:paraId="475FABCE" w14:textId="77777777" w:rsidR="007C0D28" w:rsidRPr="002541B6" w:rsidRDefault="007C0D28" w:rsidP="00515665">
            <w:r w:rsidRPr="002541B6">
              <w:t>Cavia porcellus</w:t>
            </w:r>
          </w:p>
        </w:tc>
        <w:tc>
          <w:tcPr>
            <w:tcW w:w="0" w:type="auto"/>
          </w:tcPr>
          <w:p w14:paraId="3C4ED0DC" w14:textId="77777777" w:rsidR="007C0D28" w:rsidRPr="002541B6" w:rsidRDefault="007C0D28" w:rsidP="00515665">
            <w:r w:rsidRPr="002541B6">
              <w:t>Metazoa</w:t>
            </w:r>
          </w:p>
        </w:tc>
        <w:tc>
          <w:tcPr>
            <w:tcW w:w="0" w:type="auto"/>
          </w:tcPr>
          <w:p w14:paraId="36AF5C4B" w14:textId="77777777" w:rsidR="007C0D28" w:rsidRPr="002541B6" w:rsidRDefault="007C0D28" w:rsidP="00515665">
            <w:r w:rsidRPr="002541B6">
              <w:t>unikonta</w:t>
            </w:r>
          </w:p>
        </w:tc>
      </w:tr>
      <w:tr w:rsidR="007C0D28" w:rsidRPr="002541B6" w14:paraId="64C99713" w14:textId="77777777" w:rsidTr="002E4524">
        <w:tc>
          <w:tcPr>
            <w:tcW w:w="0" w:type="auto"/>
          </w:tcPr>
          <w:p w14:paraId="0E1E13F7" w14:textId="77777777" w:rsidR="007C0D28" w:rsidRPr="002541B6" w:rsidRDefault="007C0D28" w:rsidP="00515665">
            <w:r w:rsidRPr="002541B6">
              <w:rPr>
                <w:bCs/>
              </w:rPr>
              <w:t>182</w:t>
            </w:r>
          </w:p>
        </w:tc>
        <w:tc>
          <w:tcPr>
            <w:tcW w:w="0" w:type="auto"/>
          </w:tcPr>
          <w:p w14:paraId="53DB3576" w14:textId="77777777" w:rsidR="007C0D28" w:rsidRPr="002541B6" w:rsidRDefault="007C0D28" w:rsidP="00515665">
            <w:r w:rsidRPr="002541B6">
              <w:t>Choloepus hoffmanni</w:t>
            </w:r>
          </w:p>
        </w:tc>
        <w:tc>
          <w:tcPr>
            <w:tcW w:w="0" w:type="auto"/>
          </w:tcPr>
          <w:p w14:paraId="1B9ED283" w14:textId="77777777" w:rsidR="007C0D28" w:rsidRPr="002541B6" w:rsidRDefault="007C0D28" w:rsidP="00515665">
            <w:r w:rsidRPr="002541B6">
              <w:t>Metazoa</w:t>
            </w:r>
          </w:p>
        </w:tc>
        <w:tc>
          <w:tcPr>
            <w:tcW w:w="0" w:type="auto"/>
          </w:tcPr>
          <w:p w14:paraId="36FEB745" w14:textId="77777777" w:rsidR="007C0D28" w:rsidRPr="002541B6" w:rsidRDefault="007C0D28" w:rsidP="00515665">
            <w:r w:rsidRPr="002541B6">
              <w:t>unikonta</w:t>
            </w:r>
          </w:p>
        </w:tc>
      </w:tr>
      <w:tr w:rsidR="007C0D28" w:rsidRPr="002541B6" w14:paraId="6630A6F6" w14:textId="77777777" w:rsidTr="002E4524">
        <w:tc>
          <w:tcPr>
            <w:tcW w:w="0" w:type="auto"/>
          </w:tcPr>
          <w:p w14:paraId="24B598E8" w14:textId="77777777" w:rsidR="007C0D28" w:rsidRPr="002541B6" w:rsidRDefault="007C0D28" w:rsidP="00515665">
            <w:r w:rsidRPr="002541B6">
              <w:rPr>
                <w:bCs/>
              </w:rPr>
              <w:t>183</w:t>
            </w:r>
          </w:p>
        </w:tc>
        <w:tc>
          <w:tcPr>
            <w:tcW w:w="0" w:type="auto"/>
          </w:tcPr>
          <w:p w14:paraId="57C3BEC3" w14:textId="77777777" w:rsidR="007C0D28" w:rsidRPr="002541B6" w:rsidRDefault="007C0D28" w:rsidP="00515665">
            <w:r w:rsidRPr="002541B6">
              <w:t>Ciona intestinalis</w:t>
            </w:r>
          </w:p>
        </w:tc>
        <w:tc>
          <w:tcPr>
            <w:tcW w:w="0" w:type="auto"/>
          </w:tcPr>
          <w:p w14:paraId="0B7A1E87" w14:textId="77777777" w:rsidR="007C0D28" w:rsidRPr="002541B6" w:rsidRDefault="007C0D28" w:rsidP="00515665">
            <w:r w:rsidRPr="002541B6">
              <w:t>Metazoa</w:t>
            </w:r>
          </w:p>
        </w:tc>
        <w:tc>
          <w:tcPr>
            <w:tcW w:w="0" w:type="auto"/>
          </w:tcPr>
          <w:p w14:paraId="66F1D2CB" w14:textId="77777777" w:rsidR="007C0D28" w:rsidRPr="002541B6" w:rsidRDefault="007C0D28" w:rsidP="00515665">
            <w:r w:rsidRPr="002541B6">
              <w:t>unikonta</w:t>
            </w:r>
          </w:p>
        </w:tc>
      </w:tr>
      <w:tr w:rsidR="007C0D28" w:rsidRPr="002541B6" w14:paraId="40BF6E5D" w14:textId="77777777" w:rsidTr="002E4524">
        <w:tc>
          <w:tcPr>
            <w:tcW w:w="0" w:type="auto"/>
          </w:tcPr>
          <w:p w14:paraId="738216D0" w14:textId="77777777" w:rsidR="007C0D28" w:rsidRPr="002541B6" w:rsidRDefault="007C0D28" w:rsidP="00515665">
            <w:r w:rsidRPr="002541B6">
              <w:rPr>
                <w:bCs/>
              </w:rPr>
              <w:t>184</w:t>
            </w:r>
          </w:p>
        </w:tc>
        <w:tc>
          <w:tcPr>
            <w:tcW w:w="0" w:type="auto"/>
          </w:tcPr>
          <w:p w14:paraId="2AF0F8DF" w14:textId="77777777" w:rsidR="007C0D28" w:rsidRPr="002541B6" w:rsidRDefault="007C0D28" w:rsidP="00515665">
            <w:r w:rsidRPr="002541B6">
              <w:t>Ciona savignyi</w:t>
            </w:r>
          </w:p>
        </w:tc>
        <w:tc>
          <w:tcPr>
            <w:tcW w:w="0" w:type="auto"/>
          </w:tcPr>
          <w:p w14:paraId="79883D27" w14:textId="77777777" w:rsidR="007C0D28" w:rsidRPr="002541B6" w:rsidRDefault="007C0D28" w:rsidP="00515665">
            <w:r w:rsidRPr="002541B6">
              <w:t>Metazoa</w:t>
            </w:r>
          </w:p>
        </w:tc>
        <w:tc>
          <w:tcPr>
            <w:tcW w:w="0" w:type="auto"/>
          </w:tcPr>
          <w:p w14:paraId="7A9EFF92" w14:textId="77777777" w:rsidR="007C0D28" w:rsidRPr="002541B6" w:rsidRDefault="007C0D28" w:rsidP="00515665">
            <w:r w:rsidRPr="002541B6">
              <w:t>unikonta</w:t>
            </w:r>
          </w:p>
        </w:tc>
      </w:tr>
      <w:tr w:rsidR="007C0D28" w:rsidRPr="002541B6" w14:paraId="1AEA682F" w14:textId="77777777" w:rsidTr="002E4524">
        <w:tc>
          <w:tcPr>
            <w:tcW w:w="0" w:type="auto"/>
          </w:tcPr>
          <w:p w14:paraId="0AF9B609" w14:textId="77777777" w:rsidR="007C0D28" w:rsidRPr="002541B6" w:rsidRDefault="007C0D28" w:rsidP="00515665">
            <w:r w:rsidRPr="002541B6">
              <w:rPr>
                <w:bCs/>
              </w:rPr>
              <w:t>185</w:t>
            </w:r>
          </w:p>
        </w:tc>
        <w:tc>
          <w:tcPr>
            <w:tcW w:w="0" w:type="auto"/>
          </w:tcPr>
          <w:p w14:paraId="4B902F7E" w14:textId="77777777" w:rsidR="007C0D28" w:rsidRPr="002541B6" w:rsidRDefault="007C0D28" w:rsidP="00515665">
            <w:r w:rsidRPr="002541B6">
              <w:t>Culex pipiens quinquefasciatus</w:t>
            </w:r>
          </w:p>
        </w:tc>
        <w:tc>
          <w:tcPr>
            <w:tcW w:w="0" w:type="auto"/>
          </w:tcPr>
          <w:p w14:paraId="757ADFC5" w14:textId="77777777" w:rsidR="007C0D28" w:rsidRPr="002541B6" w:rsidRDefault="007C0D28" w:rsidP="00515665">
            <w:r w:rsidRPr="002541B6">
              <w:t>Metazoa</w:t>
            </w:r>
          </w:p>
        </w:tc>
        <w:tc>
          <w:tcPr>
            <w:tcW w:w="0" w:type="auto"/>
          </w:tcPr>
          <w:p w14:paraId="05E77118" w14:textId="77777777" w:rsidR="007C0D28" w:rsidRPr="002541B6" w:rsidRDefault="007C0D28" w:rsidP="00515665">
            <w:r w:rsidRPr="002541B6">
              <w:t>unikonta</w:t>
            </w:r>
          </w:p>
        </w:tc>
      </w:tr>
      <w:tr w:rsidR="007C0D28" w:rsidRPr="002541B6" w14:paraId="0C5E7D06" w14:textId="77777777" w:rsidTr="002E4524">
        <w:tc>
          <w:tcPr>
            <w:tcW w:w="0" w:type="auto"/>
          </w:tcPr>
          <w:p w14:paraId="2DAB8AF9" w14:textId="77777777" w:rsidR="007C0D28" w:rsidRPr="002541B6" w:rsidRDefault="007C0D28" w:rsidP="00515665">
            <w:r w:rsidRPr="002541B6">
              <w:rPr>
                <w:bCs/>
              </w:rPr>
              <w:t>186</w:t>
            </w:r>
          </w:p>
        </w:tc>
        <w:tc>
          <w:tcPr>
            <w:tcW w:w="0" w:type="auto"/>
          </w:tcPr>
          <w:p w14:paraId="6244B221" w14:textId="77777777" w:rsidR="007C0D28" w:rsidRPr="002541B6" w:rsidRDefault="007C0D28" w:rsidP="00515665">
            <w:r w:rsidRPr="002541B6">
              <w:t>Danio rerio</w:t>
            </w:r>
          </w:p>
        </w:tc>
        <w:tc>
          <w:tcPr>
            <w:tcW w:w="0" w:type="auto"/>
          </w:tcPr>
          <w:p w14:paraId="00728052" w14:textId="77777777" w:rsidR="007C0D28" w:rsidRPr="002541B6" w:rsidRDefault="007C0D28" w:rsidP="00515665">
            <w:r w:rsidRPr="002541B6">
              <w:t>Metazoa</w:t>
            </w:r>
          </w:p>
        </w:tc>
        <w:tc>
          <w:tcPr>
            <w:tcW w:w="0" w:type="auto"/>
          </w:tcPr>
          <w:p w14:paraId="43B18595" w14:textId="77777777" w:rsidR="007C0D28" w:rsidRPr="002541B6" w:rsidRDefault="007C0D28" w:rsidP="00515665">
            <w:r w:rsidRPr="002541B6">
              <w:t>unikonta</w:t>
            </w:r>
          </w:p>
        </w:tc>
      </w:tr>
      <w:tr w:rsidR="007C0D28" w:rsidRPr="002541B6" w14:paraId="04116723" w14:textId="77777777" w:rsidTr="002E4524">
        <w:tc>
          <w:tcPr>
            <w:tcW w:w="0" w:type="auto"/>
          </w:tcPr>
          <w:p w14:paraId="1FEF1098" w14:textId="77777777" w:rsidR="007C0D28" w:rsidRPr="002541B6" w:rsidRDefault="007C0D28" w:rsidP="00515665">
            <w:r w:rsidRPr="002541B6">
              <w:rPr>
                <w:bCs/>
              </w:rPr>
              <w:t>187</w:t>
            </w:r>
          </w:p>
        </w:tc>
        <w:tc>
          <w:tcPr>
            <w:tcW w:w="0" w:type="auto"/>
          </w:tcPr>
          <w:p w14:paraId="3FF49A72" w14:textId="77777777" w:rsidR="007C0D28" w:rsidRPr="002541B6" w:rsidRDefault="007C0D28" w:rsidP="00515665">
            <w:r w:rsidRPr="002541B6">
              <w:t>Daphnia pulex</w:t>
            </w:r>
          </w:p>
        </w:tc>
        <w:tc>
          <w:tcPr>
            <w:tcW w:w="0" w:type="auto"/>
          </w:tcPr>
          <w:p w14:paraId="25D5CE99" w14:textId="77777777" w:rsidR="007C0D28" w:rsidRPr="002541B6" w:rsidRDefault="007C0D28" w:rsidP="00515665">
            <w:r w:rsidRPr="002541B6">
              <w:t>Metazoa</w:t>
            </w:r>
          </w:p>
        </w:tc>
        <w:tc>
          <w:tcPr>
            <w:tcW w:w="0" w:type="auto"/>
          </w:tcPr>
          <w:p w14:paraId="16638C7D" w14:textId="77777777" w:rsidR="007C0D28" w:rsidRPr="002541B6" w:rsidRDefault="007C0D28" w:rsidP="00515665">
            <w:r w:rsidRPr="002541B6">
              <w:t>unikonta</w:t>
            </w:r>
          </w:p>
        </w:tc>
      </w:tr>
      <w:tr w:rsidR="007C0D28" w:rsidRPr="002541B6" w14:paraId="1A202C8A" w14:textId="77777777" w:rsidTr="002E4524">
        <w:tc>
          <w:tcPr>
            <w:tcW w:w="0" w:type="auto"/>
          </w:tcPr>
          <w:p w14:paraId="2AAE6762" w14:textId="77777777" w:rsidR="007C0D28" w:rsidRPr="002541B6" w:rsidRDefault="007C0D28" w:rsidP="00515665">
            <w:r w:rsidRPr="002541B6">
              <w:rPr>
                <w:bCs/>
              </w:rPr>
              <w:t>188</w:t>
            </w:r>
          </w:p>
        </w:tc>
        <w:tc>
          <w:tcPr>
            <w:tcW w:w="0" w:type="auto"/>
          </w:tcPr>
          <w:p w14:paraId="2580267B" w14:textId="77777777" w:rsidR="007C0D28" w:rsidRPr="002541B6" w:rsidRDefault="007C0D28" w:rsidP="00515665">
            <w:r w:rsidRPr="002541B6">
              <w:t>Dasypus novemcinctus</w:t>
            </w:r>
          </w:p>
        </w:tc>
        <w:tc>
          <w:tcPr>
            <w:tcW w:w="0" w:type="auto"/>
          </w:tcPr>
          <w:p w14:paraId="4050F135" w14:textId="77777777" w:rsidR="007C0D28" w:rsidRPr="002541B6" w:rsidRDefault="007C0D28" w:rsidP="00515665">
            <w:r w:rsidRPr="002541B6">
              <w:t>Metazoa</w:t>
            </w:r>
          </w:p>
        </w:tc>
        <w:tc>
          <w:tcPr>
            <w:tcW w:w="0" w:type="auto"/>
          </w:tcPr>
          <w:p w14:paraId="7C4264C1" w14:textId="77777777" w:rsidR="007C0D28" w:rsidRPr="002541B6" w:rsidRDefault="007C0D28" w:rsidP="00515665">
            <w:r w:rsidRPr="002541B6">
              <w:t>unikonta</w:t>
            </w:r>
          </w:p>
        </w:tc>
      </w:tr>
      <w:tr w:rsidR="007C0D28" w:rsidRPr="002541B6" w14:paraId="40080680" w14:textId="77777777" w:rsidTr="002E4524">
        <w:tc>
          <w:tcPr>
            <w:tcW w:w="0" w:type="auto"/>
          </w:tcPr>
          <w:p w14:paraId="5F595750" w14:textId="77777777" w:rsidR="007C0D28" w:rsidRPr="002541B6" w:rsidRDefault="007C0D28" w:rsidP="00515665">
            <w:r w:rsidRPr="002541B6">
              <w:rPr>
                <w:bCs/>
              </w:rPr>
              <w:t>189</w:t>
            </w:r>
          </w:p>
        </w:tc>
        <w:tc>
          <w:tcPr>
            <w:tcW w:w="0" w:type="auto"/>
          </w:tcPr>
          <w:p w14:paraId="6164798A" w14:textId="77777777" w:rsidR="007C0D28" w:rsidRPr="002541B6" w:rsidRDefault="007C0D28" w:rsidP="00515665">
            <w:r w:rsidRPr="002541B6">
              <w:t>Dipodomys ordii</w:t>
            </w:r>
          </w:p>
        </w:tc>
        <w:tc>
          <w:tcPr>
            <w:tcW w:w="0" w:type="auto"/>
          </w:tcPr>
          <w:p w14:paraId="66979E9D" w14:textId="77777777" w:rsidR="007C0D28" w:rsidRPr="002541B6" w:rsidRDefault="007C0D28" w:rsidP="00515665">
            <w:r w:rsidRPr="002541B6">
              <w:t>Metazoa</w:t>
            </w:r>
          </w:p>
        </w:tc>
        <w:tc>
          <w:tcPr>
            <w:tcW w:w="0" w:type="auto"/>
          </w:tcPr>
          <w:p w14:paraId="61ACDF86" w14:textId="77777777" w:rsidR="007C0D28" w:rsidRPr="002541B6" w:rsidRDefault="007C0D28" w:rsidP="00515665">
            <w:r w:rsidRPr="002541B6">
              <w:t>unikonta</w:t>
            </w:r>
          </w:p>
        </w:tc>
      </w:tr>
      <w:tr w:rsidR="007C0D28" w:rsidRPr="002541B6" w14:paraId="75A0D97B" w14:textId="77777777" w:rsidTr="002E4524">
        <w:tc>
          <w:tcPr>
            <w:tcW w:w="0" w:type="auto"/>
          </w:tcPr>
          <w:p w14:paraId="0EEE28C8" w14:textId="77777777" w:rsidR="007C0D28" w:rsidRPr="002541B6" w:rsidRDefault="007C0D28" w:rsidP="00515665">
            <w:r w:rsidRPr="002541B6">
              <w:rPr>
                <w:bCs/>
              </w:rPr>
              <w:t>190</w:t>
            </w:r>
          </w:p>
        </w:tc>
        <w:tc>
          <w:tcPr>
            <w:tcW w:w="0" w:type="auto"/>
          </w:tcPr>
          <w:p w14:paraId="331B93F9" w14:textId="77777777" w:rsidR="007C0D28" w:rsidRPr="002541B6" w:rsidRDefault="007C0D28" w:rsidP="00515665">
            <w:r w:rsidRPr="002541B6">
              <w:t>Drosophila ananassae</w:t>
            </w:r>
          </w:p>
        </w:tc>
        <w:tc>
          <w:tcPr>
            <w:tcW w:w="0" w:type="auto"/>
          </w:tcPr>
          <w:p w14:paraId="44088E99" w14:textId="77777777" w:rsidR="007C0D28" w:rsidRPr="002541B6" w:rsidRDefault="007C0D28" w:rsidP="00515665">
            <w:r w:rsidRPr="002541B6">
              <w:t>Metazoa</w:t>
            </w:r>
          </w:p>
        </w:tc>
        <w:tc>
          <w:tcPr>
            <w:tcW w:w="0" w:type="auto"/>
          </w:tcPr>
          <w:p w14:paraId="175366F1" w14:textId="77777777" w:rsidR="007C0D28" w:rsidRPr="002541B6" w:rsidRDefault="007C0D28" w:rsidP="00515665">
            <w:r w:rsidRPr="002541B6">
              <w:t>unikonta</w:t>
            </w:r>
          </w:p>
        </w:tc>
      </w:tr>
      <w:tr w:rsidR="007C0D28" w:rsidRPr="002541B6" w14:paraId="3C620B7E" w14:textId="77777777" w:rsidTr="002E4524">
        <w:tc>
          <w:tcPr>
            <w:tcW w:w="0" w:type="auto"/>
          </w:tcPr>
          <w:p w14:paraId="36C42AC9" w14:textId="77777777" w:rsidR="007C0D28" w:rsidRPr="002541B6" w:rsidRDefault="007C0D28" w:rsidP="00515665">
            <w:r w:rsidRPr="002541B6">
              <w:rPr>
                <w:bCs/>
              </w:rPr>
              <w:t>191</w:t>
            </w:r>
          </w:p>
        </w:tc>
        <w:tc>
          <w:tcPr>
            <w:tcW w:w="0" w:type="auto"/>
          </w:tcPr>
          <w:p w14:paraId="0344DFBC" w14:textId="77777777" w:rsidR="007C0D28" w:rsidRPr="002541B6" w:rsidRDefault="007C0D28" w:rsidP="00515665">
            <w:r w:rsidRPr="002541B6">
              <w:t>Drosophila erecta</w:t>
            </w:r>
          </w:p>
        </w:tc>
        <w:tc>
          <w:tcPr>
            <w:tcW w:w="0" w:type="auto"/>
          </w:tcPr>
          <w:p w14:paraId="0447F31C" w14:textId="77777777" w:rsidR="007C0D28" w:rsidRPr="002541B6" w:rsidRDefault="007C0D28" w:rsidP="00515665">
            <w:r w:rsidRPr="002541B6">
              <w:t>Metazoa</w:t>
            </w:r>
          </w:p>
        </w:tc>
        <w:tc>
          <w:tcPr>
            <w:tcW w:w="0" w:type="auto"/>
          </w:tcPr>
          <w:p w14:paraId="57463B69" w14:textId="77777777" w:rsidR="007C0D28" w:rsidRPr="002541B6" w:rsidRDefault="007C0D28" w:rsidP="00515665">
            <w:r w:rsidRPr="002541B6">
              <w:t>unikonta</w:t>
            </w:r>
          </w:p>
        </w:tc>
      </w:tr>
      <w:tr w:rsidR="007C0D28" w:rsidRPr="002541B6" w14:paraId="25E2A12F" w14:textId="77777777" w:rsidTr="002E4524">
        <w:tc>
          <w:tcPr>
            <w:tcW w:w="0" w:type="auto"/>
          </w:tcPr>
          <w:p w14:paraId="185FC1F5" w14:textId="77777777" w:rsidR="007C0D28" w:rsidRPr="002541B6" w:rsidRDefault="007C0D28" w:rsidP="00515665">
            <w:r w:rsidRPr="002541B6">
              <w:rPr>
                <w:bCs/>
              </w:rPr>
              <w:t>192</w:t>
            </w:r>
          </w:p>
        </w:tc>
        <w:tc>
          <w:tcPr>
            <w:tcW w:w="0" w:type="auto"/>
          </w:tcPr>
          <w:p w14:paraId="28DB846E" w14:textId="77777777" w:rsidR="007C0D28" w:rsidRPr="002541B6" w:rsidRDefault="007C0D28" w:rsidP="00515665">
            <w:r w:rsidRPr="002541B6">
              <w:t>Drosophila grimshawi</w:t>
            </w:r>
          </w:p>
        </w:tc>
        <w:tc>
          <w:tcPr>
            <w:tcW w:w="0" w:type="auto"/>
          </w:tcPr>
          <w:p w14:paraId="08743C8B" w14:textId="77777777" w:rsidR="007C0D28" w:rsidRPr="002541B6" w:rsidRDefault="007C0D28" w:rsidP="00515665">
            <w:r w:rsidRPr="002541B6">
              <w:t>Metazoa</w:t>
            </w:r>
          </w:p>
        </w:tc>
        <w:tc>
          <w:tcPr>
            <w:tcW w:w="0" w:type="auto"/>
          </w:tcPr>
          <w:p w14:paraId="6E434608" w14:textId="77777777" w:rsidR="007C0D28" w:rsidRPr="002541B6" w:rsidRDefault="007C0D28" w:rsidP="00515665">
            <w:r w:rsidRPr="002541B6">
              <w:t>unikonta</w:t>
            </w:r>
          </w:p>
        </w:tc>
      </w:tr>
      <w:tr w:rsidR="007C0D28" w:rsidRPr="002541B6" w14:paraId="3EED4092" w14:textId="77777777" w:rsidTr="002E4524">
        <w:tc>
          <w:tcPr>
            <w:tcW w:w="0" w:type="auto"/>
          </w:tcPr>
          <w:p w14:paraId="024E60B8" w14:textId="77777777" w:rsidR="007C0D28" w:rsidRPr="002541B6" w:rsidRDefault="007C0D28" w:rsidP="00515665">
            <w:r w:rsidRPr="002541B6">
              <w:rPr>
                <w:bCs/>
              </w:rPr>
              <w:t>193</w:t>
            </w:r>
          </w:p>
        </w:tc>
        <w:tc>
          <w:tcPr>
            <w:tcW w:w="0" w:type="auto"/>
          </w:tcPr>
          <w:p w14:paraId="3ED8915A" w14:textId="77777777" w:rsidR="007C0D28" w:rsidRPr="002541B6" w:rsidRDefault="007C0D28" w:rsidP="00515665">
            <w:r w:rsidRPr="002541B6">
              <w:t>Drosophila melanogaster</w:t>
            </w:r>
          </w:p>
        </w:tc>
        <w:tc>
          <w:tcPr>
            <w:tcW w:w="0" w:type="auto"/>
          </w:tcPr>
          <w:p w14:paraId="154D08EF" w14:textId="77777777" w:rsidR="007C0D28" w:rsidRPr="002541B6" w:rsidRDefault="007C0D28" w:rsidP="00515665">
            <w:r w:rsidRPr="002541B6">
              <w:t>Metazoa</w:t>
            </w:r>
          </w:p>
        </w:tc>
        <w:tc>
          <w:tcPr>
            <w:tcW w:w="0" w:type="auto"/>
          </w:tcPr>
          <w:p w14:paraId="475C6721" w14:textId="77777777" w:rsidR="007C0D28" w:rsidRPr="002541B6" w:rsidRDefault="007C0D28" w:rsidP="00515665">
            <w:r w:rsidRPr="002541B6">
              <w:t>unikonta</w:t>
            </w:r>
          </w:p>
        </w:tc>
      </w:tr>
      <w:tr w:rsidR="007C0D28" w:rsidRPr="002541B6" w14:paraId="56C40AF5" w14:textId="77777777" w:rsidTr="002E4524">
        <w:tc>
          <w:tcPr>
            <w:tcW w:w="0" w:type="auto"/>
          </w:tcPr>
          <w:p w14:paraId="2ED2E3E0" w14:textId="77777777" w:rsidR="007C0D28" w:rsidRPr="002541B6" w:rsidRDefault="007C0D28" w:rsidP="00515665">
            <w:r w:rsidRPr="002541B6">
              <w:rPr>
                <w:bCs/>
              </w:rPr>
              <w:t>194</w:t>
            </w:r>
          </w:p>
        </w:tc>
        <w:tc>
          <w:tcPr>
            <w:tcW w:w="0" w:type="auto"/>
          </w:tcPr>
          <w:p w14:paraId="3121A81A" w14:textId="77777777" w:rsidR="007C0D28" w:rsidRPr="002541B6" w:rsidRDefault="007C0D28" w:rsidP="00515665">
            <w:r w:rsidRPr="002541B6">
              <w:t>Drosophila mojavensis</w:t>
            </w:r>
          </w:p>
        </w:tc>
        <w:tc>
          <w:tcPr>
            <w:tcW w:w="0" w:type="auto"/>
          </w:tcPr>
          <w:p w14:paraId="733ABBE4" w14:textId="77777777" w:rsidR="007C0D28" w:rsidRPr="002541B6" w:rsidRDefault="007C0D28" w:rsidP="00515665">
            <w:r w:rsidRPr="002541B6">
              <w:t>Metazoa</w:t>
            </w:r>
          </w:p>
        </w:tc>
        <w:tc>
          <w:tcPr>
            <w:tcW w:w="0" w:type="auto"/>
          </w:tcPr>
          <w:p w14:paraId="2F4720DA" w14:textId="77777777" w:rsidR="007C0D28" w:rsidRPr="002541B6" w:rsidRDefault="007C0D28" w:rsidP="00515665">
            <w:r w:rsidRPr="002541B6">
              <w:t>unikonta</w:t>
            </w:r>
          </w:p>
        </w:tc>
      </w:tr>
      <w:tr w:rsidR="007C0D28" w:rsidRPr="002541B6" w14:paraId="1C89C060" w14:textId="77777777" w:rsidTr="002E4524">
        <w:tc>
          <w:tcPr>
            <w:tcW w:w="0" w:type="auto"/>
          </w:tcPr>
          <w:p w14:paraId="39E548F3" w14:textId="77777777" w:rsidR="007C0D28" w:rsidRPr="002541B6" w:rsidRDefault="007C0D28" w:rsidP="00515665">
            <w:r w:rsidRPr="002541B6">
              <w:rPr>
                <w:bCs/>
              </w:rPr>
              <w:t>195</w:t>
            </w:r>
          </w:p>
        </w:tc>
        <w:tc>
          <w:tcPr>
            <w:tcW w:w="0" w:type="auto"/>
          </w:tcPr>
          <w:p w14:paraId="3B9EF637" w14:textId="77777777" w:rsidR="007C0D28" w:rsidRPr="002541B6" w:rsidRDefault="007C0D28" w:rsidP="00515665">
            <w:r w:rsidRPr="002541B6">
              <w:t>Drosophila persimilis</w:t>
            </w:r>
          </w:p>
        </w:tc>
        <w:tc>
          <w:tcPr>
            <w:tcW w:w="0" w:type="auto"/>
          </w:tcPr>
          <w:p w14:paraId="5C5865A2" w14:textId="77777777" w:rsidR="007C0D28" w:rsidRPr="002541B6" w:rsidRDefault="007C0D28" w:rsidP="00515665">
            <w:r w:rsidRPr="002541B6">
              <w:t>Metazoa</w:t>
            </w:r>
          </w:p>
        </w:tc>
        <w:tc>
          <w:tcPr>
            <w:tcW w:w="0" w:type="auto"/>
          </w:tcPr>
          <w:p w14:paraId="463FE6E5" w14:textId="77777777" w:rsidR="007C0D28" w:rsidRPr="002541B6" w:rsidRDefault="007C0D28" w:rsidP="00515665">
            <w:r w:rsidRPr="002541B6">
              <w:t>unikonta</w:t>
            </w:r>
          </w:p>
        </w:tc>
      </w:tr>
      <w:tr w:rsidR="007C0D28" w:rsidRPr="002541B6" w14:paraId="7E02795D" w14:textId="77777777" w:rsidTr="002E4524">
        <w:tc>
          <w:tcPr>
            <w:tcW w:w="0" w:type="auto"/>
          </w:tcPr>
          <w:p w14:paraId="6BA5ECE7" w14:textId="77777777" w:rsidR="007C0D28" w:rsidRPr="002541B6" w:rsidRDefault="007C0D28" w:rsidP="00515665">
            <w:r w:rsidRPr="002541B6">
              <w:rPr>
                <w:bCs/>
              </w:rPr>
              <w:t>196</w:t>
            </w:r>
          </w:p>
        </w:tc>
        <w:tc>
          <w:tcPr>
            <w:tcW w:w="0" w:type="auto"/>
          </w:tcPr>
          <w:p w14:paraId="223ACCB4" w14:textId="77777777" w:rsidR="007C0D28" w:rsidRPr="002541B6" w:rsidRDefault="007C0D28" w:rsidP="00515665">
            <w:r w:rsidRPr="002541B6">
              <w:t>Drosophila pseudoobscura</w:t>
            </w:r>
          </w:p>
        </w:tc>
        <w:tc>
          <w:tcPr>
            <w:tcW w:w="0" w:type="auto"/>
          </w:tcPr>
          <w:p w14:paraId="44CBE843" w14:textId="77777777" w:rsidR="007C0D28" w:rsidRPr="002541B6" w:rsidRDefault="007C0D28" w:rsidP="00515665">
            <w:r w:rsidRPr="002541B6">
              <w:t>Metazoa</w:t>
            </w:r>
          </w:p>
        </w:tc>
        <w:tc>
          <w:tcPr>
            <w:tcW w:w="0" w:type="auto"/>
          </w:tcPr>
          <w:p w14:paraId="5D9A2822" w14:textId="77777777" w:rsidR="007C0D28" w:rsidRPr="002541B6" w:rsidRDefault="007C0D28" w:rsidP="00515665">
            <w:r w:rsidRPr="002541B6">
              <w:t>unikonta</w:t>
            </w:r>
          </w:p>
        </w:tc>
      </w:tr>
      <w:tr w:rsidR="007C0D28" w:rsidRPr="002541B6" w14:paraId="1E17307C" w14:textId="77777777" w:rsidTr="002E4524">
        <w:tc>
          <w:tcPr>
            <w:tcW w:w="0" w:type="auto"/>
          </w:tcPr>
          <w:p w14:paraId="3FF6DCE5" w14:textId="77777777" w:rsidR="007C0D28" w:rsidRPr="002541B6" w:rsidRDefault="007C0D28" w:rsidP="00515665">
            <w:r w:rsidRPr="002541B6">
              <w:rPr>
                <w:bCs/>
              </w:rPr>
              <w:t>197</w:t>
            </w:r>
          </w:p>
        </w:tc>
        <w:tc>
          <w:tcPr>
            <w:tcW w:w="0" w:type="auto"/>
          </w:tcPr>
          <w:p w14:paraId="19CE5433" w14:textId="77777777" w:rsidR="007C0D28" w:rsidRPr="002541B6" w:rsidRDefault="007C0D28" w:rsidP="00515665">
            <w:r w:rsidRPr="002541B6">
              <w:t>Drosophila sechellia</w:t>
            </w:r>
          </w:p>
        </w:tc>
        <w:tc>
          <w:tcPr>
            <w:tcW w:w="0" w:type="auto"/>
          </w:tcPr>
          <w:p w14:paraId="1B80F0B0" w14:textId="77777777" w:rsidR="007C0D28" w:rsidRPr="002541B6" w:rsidRDefault="007C0D28" w:rsidP="00515665">
            <w:r w:rsidRPr="002541B6">
              <w:t>Metazoa</w:t>
            </w:r>
          </w:p>
        </w:tc>
        <w:tc>
          <w:tcPr>
            <w:tcW w:w="0" w:type="auto"/>
          </w:tcPr>
          <w:p w14:paraId="3C9E4057" w14:textId="77777777" w:rsidR="007C0D28" w:rsidRPr="002541B6" w:rsidRDefault="007C0D28" w:rsidP="00515665">
            <w:r w:rsidRPr="002541B6">
              <w:t>unikonta</w:t>
            </w:r>
          </w:p>
        </w:tc>
      </w:tr>
      <w:tr w:rsidR="007C0D28" w:rsidRPr="002541B6" w14:paraId="56830975" w14:textId="77777777" w:rsidTr="002E4524">
        <w:tc>
          <w:tcPr>
            <w:tcW w:w="0" w:type="auto"/>
          </w:tcPr>
          <w:p w14:paraId="7AABC794" w14:textId="77777777" w:rsidR="007C0D28" w:rsidRPr="002541B6" w:rsidRDefault="007C0D28" w:rsidP="00515665">
            <w:r w:rsidRPr="002541B6">
              <w:rPr>
                <w:bCs/>
              </w:rPr>
              <w:t>198</w:t>
            </w:r>
          </w:p>
        </w:tc>
        <w:tc>
          <w:tcPr>
            <w:tcW w:w="0" w:type="auto"/>
          </w:tcPr>
          <w:p w14:paraId="4D26802F" w14:textId="77777777" w:rsidR="007C0D28" w:rsidRPr="002541B6" w:rsidRDefault="007C0D28" w:rsidP="00515665">
            <w:r w:rsidRPr="002541B6">
              <w:t>Drosophila simulans</w:t>
            </w:r>
          </w:p>
        </w:tc>
        <w:tc>
          <w:tcPr>
            <w:tcW w:w="0" w:type="auto"/>
          </w:tcPr>
          <w:p w14:paraId="59105ED8" w14:textId="77777777" w:rsidR="007C0D28" w:rsidRPr="002541B6" w:rsidRDefault="007C0D28" w:rsidP="00515665">
            <w:r w:rsidRPr="002541B6">
              <w:t>Metazoa</w:t>
            </w:r>
          </w:p>
        </w:tc>
        <w:tc>
          <w:tcPr>
            <w:tcW w:w="0" w:type="auto"/>
          </w:tcPr>
          <w:p w14:paraId="64136127" w14:textId="77777777" w:rsidR="007C0D28" w:rsidRPr="002541B6" w:rsidRDefault="007C0D28" w:rsidP="00515665">
            <w:r w:rsidRPr="002541B6">
              <w:t>unikonta</w:t>
            </w:r>
          </w:p>
        </w:tc>
      </w:tr>
      <w:tr w:rsidR="007C0D28" w:rsidRPr="002541B6" w14:paraId="0313561D" w14:textId="77777777" w:rsidTr="002E4524">
        <w:tc>
          <w:tcPr>
            <w:tcW w:w="0" w:type="auto"/>
          </w:tcPr>
          <w:p w14:paraId="7C0EA3BE" w14:textId="77777777" w:rsidR="007C0D28" w:rsidRPr="002541B6" w:rsidRDefault="007C0D28" w:rsidP="00515665">
            <w:r w:rsidRPr="002541B6">
              <w:rPr>
                <w:bCs/>
              </w:rPr>
              <w:t>199</w:t>
            </w:r>
          </w:p>
        </w:tc>
        <w:tc>
          <w:tcPr>
            <w:tcW w:w="0" w:type="auto"/>
          </w:tcPr>
          <w:p w14:paraId="74560E5D" w14:textId="77777777" w:rsidR="007C0D28" w:rsidRPr="002541B6" w:rsidRDefault="007C0D28" w:rsidP="00515665">
            <w:r w:rsidRPr="002541B6">
              <w:t>Drosophila virilis</w:t>
            </w:r>
          </w:p>
        </w:tc>
        <w:tc>
          <w:tcPr>
            <w:tcW w:w="0" w:type="auto"/>
          </w:tcPr>
          <w:p w14:paraId="2471F654" w14:textId="77777777" w:rsidR="007C0D28" w:rsidRPr="002541B6" w:rsidRDefault="007C0D28" w:rsidP="00515665">
            <w:r w:rsidRPr="002541B6">
              <w:t>Metazoa</w:t>
            </w:r>
          </w:p>
        </w:tc>
        <w:tc>
          <w:tcPr>
            <w:tcW w:w="0" w:type="auto"/>
          </w:tcPr>
          <w:p w14:paraId="4303C7C3" w14:textId="77777777" w:rsidR="007C0D28" w:rsidRPr="002541B6" w:rsidRDefault="007C0D28" w:rsidP="00515665">
            <w:r w:rsidRPr="002541B6">
              <w:t>unikonta</w:t>
            </w:r>
          </w:p>
        </w:tc>
      </w:tr>
      <w:tr w:rsidR="007C0D28" w:rsidRPr="002541B6" w14:paraId="6D8EECE2" w14:textId="77777777" w:rsidTr="002E4524">
        <w:tc>
          <w:tcPr>
            <w:tcW w:w="0" w:type="auto"/>
          </w:tcPr>
          <w:p w14:paraId="17DB5AF3" w14:textId="77777777" w:rsidR="007C0D28" w:rsidRPr="002541B6" w:rsidRDefault="007C0D28" w:rsidP="00515665">
            <w:r w:rsidRPr="002541B6">
              <w:rPr>
                <w:bCs/>
              </w:rPr>
              <w:t>200</w:t>
            </w:r>
          </w:p>
        </w:tc>
        <w:tc>
          <w:tcPr>
            <w:tcW w:w="0" w:type="auto"/>
          </w:tcPr>
          <w:p w14:paraId="180C7286" w14:textId="77777777" w:rsidR="007C0D28" w:rsidRPr="002541B6" w:rsidRDefault="007C0D28" w:rsidP="00515665">
            <w:r w:rsidRPr="002541B6">
              <w:t>Drosophila willistoni</w:t>
            </w:r>
          </w:p>
        </w:tc>
        <w:tc>
          <w:tcPr>
            <w:tcW w:w="0" w:type="auto"/>
          </w:tcPr>
          <w:p w14:paraId="30924BC8" w14:textId="77777777" w:rsidR="007C0D28" w:rsidRPr="002541B6" w:rsidRDefault="007C0D28" w:rsidP="00515665">
            <w:r w:rsidRPr="002541B6">
              <w:t>Metazoa</w:t>
            </w:r>
          </w:p>
        </w:tc>
        <w:tc>
          <w:tcPr>
            <w:tcW w:w="0" w:type="auto"/>
          </w:tcPr>
          <w:p w14:paraId="77720DF8" w14:textId="77777777" w:rsidR="007C0D28" w:rsidRPr="002541B6" w:rsidRDefault="007C0D28" w:rsidP="00515665">
            <w:r w:rsidRPr="002541B6">
              <w:t>unikonta</w:t>
            </w:r>
          </w:p>
        </w:tc>
      </w:tr>
      <w:tr w:rsidR="007C0D28" w:rsidRPr="002541B6" w14:paraId="775828B6" w14:textId="77777777" w:rsidTr="002E4524">
        <w:tc>
          <w:tcPr>
            <w:tcW w:w="0" w:type="auto"/>
          </w:tcPr>
          <w:p w14:paraId="1F229BCE" w14:textId="77777777" w:rsidR="007C0D28" w:rsidRPr="002541B6" w:rsidRDefault="007C0D28" w:rsidP="00515665">
            <w:r w:rsidRPr="002541B6">
              <w:rPr>
                <w:bCs/>
              </w:rPr>
              <w:t>201</w:t>
            </w:r>
          </w:p>
        </w:tc>
        <w:tc>
          <w:tcPr>
            <w:tcW w:w="0" w:type="auto"/>
          </w:tcPr>
          <w:p w14:paraId="17A06FCE" w14:textId="77777777" w:rsidR="007C0D28" w:rsidRPr="002541B6" w:rsidRDefault="007C0D28" w:rsidP="00515665">
            <w:r w:rsidRPr="002541B6">
              <w:t>Drosophila yakuba</w:t>
            </w:r>
          </w:p>
        </w:tc>
        <w:tc>
          <w:tcPr>
            <w:tcW w:w="0" w:type="auto"/>
          </w:tcPr>
          <w:p w14:paraId="00EDDD13" w14:textId="77777777" w:rsidR="007C0D28" w:rsidRPr="002541B6" w:rsidRDefault="007C0D28" w:rsidP="00515665">
            <w:r w:rsidRPr="002541B6">
              <w:t>Metazoa</w:t>
            </w:r>
          </w:p>
        </w:tc>
        <w:tc>
          <w:tcPr>
            <w:tcW w:w="0" w:type="auto"/>
          </w:tcPr>
          <w:p w14:paraId="4046CDF6" w14:textId="77777777" w:rsidR="007C0D28" w:rsidRPr="002541B6" w:rsidRDefault="007C0D28" w:rsidP="00515665">
            <w:r w:rsidRPr="002541B6">
              <w:t>unikonta</w:t>
            </w:r>
          </w:p>
        </w:tc>
      </w:tr>
      <w:tr w:rsidR="007C0D28" w:rsidRPr="002541B6" w14:paraId="79C79207" w14:textId="77777777" w:rsidTr="002E4524">
        <w:tc>
          <w:tcPr>
            <w:tcW w:w="0" w:type="auto"/>
          </w:tcPr>
          <w:p w14:paraId="0C1ECB53" w14:textId="77777777" w:rsidR="007C0D28" w:rsidRPr="002541B6" w:rsidRDefault="007C0D28" w:rsidP="00515665">
            <w:r w:rsidRPr="002541B6">
              <w:rPr>
                <w:bCs/>
              </w:rPr>
              <w:t>202</w:t>
            </w:r>
          </w:p>
        </w:tc>
        <w:tc>
          <w:tcPr>
            <w:tcW w:w="0" w:type="auto"/>
          </w:tcPr>
          <w:p w14:paraId="66876980" w14:textId="77777777" w:rsidR="007C0D28" w:rsidRPr="002541B6" w:rsidRDefault="007C0D28" w:rsidP="00515665">
            <w:r w:rsidRPr="002541B6">
              <w:t>Echinops telfairi</w:t>
            </w:r>
          </w:p>
        </w:tc>
        <w:tc>
          <w:tcPr>
            <w:tcW w:w="0" w:type="auto"/>
          </w:tcPr>
          <w:p w14:paraId="73E734FB" w14:textId="77777777" w:rsidR="007C0D28" w:rsidRPr="002541B6" w:rsidRDefault="007C0D28" w:rsidP="00515665">
            <w:r w:rsidRPr="002541B6">
              <w:t>Metazoa</w:t>
            </w:r>
          </w:p>
        </w:tc>
        <w:tc>
          <w:tcPr>
            <w:tcW w:w="0" w:type="auto"/>
          </w:tcPr>
          <w:p w14:paraId="07E86717" w14:textId="77777777" w:rsidR="007C0D28" w:rsidRPr="002541B6" w:rsidRDefault="007C0D28" w:rsidP="00515665">
            <w:r w:rsidRPr="002541B6">
              <w:t>unikonta</w:t>
            </w:r>
          </w:p>
        </w:tc>
      </w:tr>
      <w:tr w:rsidR="007C0D28" w:rsidRPr="002541B6" w14:paraId="72803E75" w14:textId="77777777" w:rsidTr="002E4524">
        <w:tc>
          <w:tcPr>
            <w:tcW w:w="0" w:type="auto"/>
          </w:tcPr>
          <w:p w14:paraId="783A0AFA" w14:textId="77777777" w:rsidR="007C0D28" w:rsidRPr="002541B6" w:rsidRDefault="007C0D28" w:rsidP="00515665">
            <w:r w:rsidRPr="002541B6">
              <w:rPr>
                <w:bCs/>
              </w:rPr>
              <w:t>203</w:t>
            </w:r>
          </w:p>
        </w:tc>
        <w:tc>
          <w:tcPr>
            <w:tcW w:w="0" w:type="auto"/>
          </w:tcPr>
          <w:p w14:paraId="30933AD2" w14:textId="77777777" w:rsidR="007C0D28" w:rsidRPr="002541B6" w:rsidRDefault="007C0D28" w:rsidP="00515665">
            <w:r w:rsidRPr="002541B6">
              <w:t>Equus caballus</w:t>
            </w:r>
          </w:p>
        </w:tc>
        <w:tc>
          <w:tcPr>
            <w:tcW w:w="0" w:type="auto"/>
          </w:tcPr>
          <w:p w14:paraId="1B446927" w14:textId="77777777" w:rsidR="007C0D28" w:rsidRPr="002541B6" w:rsidRDefault="007C0D28" w:rsidP="00515665">
            <w:r w:rsidRPr="002541B6">
              <w:t>Metazoa</w:t>
            </w:r>
          </w:p>
        </w:tc>
        <w:tc>
          <w:tcPr>
            <w:tcW w:w="0" w:type="auto"/>
          </w:tcPr>
          <w:p w14:paraId="2A82AEFF" w14:textId="77777777" w:rsidR="007C0D28" w:rsidRPr="002541B6" w:rsidRDefault="007C0D28" w:rsidP="00515665">
            <w:r w:rsidRPr="002541B6">
              <w:t>unikonta</w:t>
            </w:r>
          </w:p>
        </w:tc>
      </w:tr>
      <w:tr w:rsidR="007C0D28" w:rsidRPr="002541B6" w14:paraId="7DF39100" w14:textId="77777777" w:rsidTr="002E4524">
        <w:tc>
          <w:tcPr>
            <w:tcW w:w="0" w:type="auto"/>
          </w:tcPr>
          <w:p w14:paraId="3CE8F5D5" w14:textId="77777777" w:rsidR="007C0D28" w:rsidRPr="002541B6" w:rsidRDefault="007C0D28" w:rsidP="00515665">
            <w:r w:rsidRPr="002541B6">
              <w:rPr>
                <w:bCs/>
              </w:rPr>
              <w:t>204</w:t>
            </w:r>
          </w:p>
        </w:tc>
        <w:tc>
          <w:tcPr>
            <w:tcW w:w="0" w:type="auto"/>
          </w:tcPr>
          <w:p w14:paraId="37694629" w14:textId="77777777" w:rsidR="007C0D28" w:rsidRPr="002541B6" w:rsidRDefault="007C0D28" w:rsidP="00515665">
            <w:r w:rsidRPr="002541B6">
              <w:t>Erinaceus europaeus</w:t>
            </w:r>
          </w:p>
        </w:tc>
        <w:tc>
          <w:tcPr>
            <w:tcW w:w="0" w:type="auto"/>
          </w:tcPr>
          <w:p w14:paraId="5CB553B5" w14:textId="77777777" w:rsidR="007C0D28" w:rsidRPr="002541B6" w:rsidRDefault="007C0D28" w:rsidP="00515665">
            <w:r w:rsidRPr="002541B6">
              <w:t>Metazoa</w:t>
            </w:r>
          </w:p>
        </w:tc>
        <w:tc>
          <w:tcPr>
            <w:tcW w:w="0" w:type="auto"/>
          </w:tcPr>
          <w:p w14:paraId="3359252A" w14:textId="77777777" w:rsidR="007C0D28" w:rsidRPr="002541B6" w:rsidRDefault="007C0D28" w:rsidP="00515665">
            <w:r w:rsidRPr="002541B6">
              <w:t>unikonta</w:t>
            </w:r>
          </w:p>
        </w:tc>
      </w:tr>
      <w:tr w:rsidR="007C0D28" w:rsidRPr="002541B6" w14:paraId="254CA4ED" w14:textId="77777777" w:rsidTr="002E4524">
        <w:tc>
          <w:tcPr>
            <w:tcW w:w="0" w:type="auto"/>
          </w:tcPr>
          <w:p w14:paraId="040E978D" w14:textId="77777777" w:rsidR="007C0D28" w:rsidRPr="002541B6" w:rsidRDefault="007C0D28" w:rsidP="00515665">
            <w:r w:rsidRPr="002541B6">
              <w:rPr>
                <w:bCs/>
              </w:rPr>
              <w:t>205</w:t>
            </w:r>
          </w:p>
        </w:tc>
        <w:tc>
          <w:tcPr>
            <w:tcW w:w="0" w:type="auto"/>
          </w:tcPr>
          <w:p w14:paraId="1B8E240B" w14:textId="77777777" w:rsidR="007C0D28" w:rsidRPr="002541B6" w:rsidRDefault="007C0D28" w:rsidP="00515665">
            <w:r w:rsidRPr="002541B6">
              <w:t>Felis catus</w:t>
            </w:r>
          </w:p>
        </w:tc>
        <w:tc>
          <w:tcPr>
            <w:tcW w:w="0" w:type="auto"/>
          </w:tcPr>
          <w:p w14:paraId="370986CC" w14:textId="77777777" w:rsidR="007C0D28" w:rsidRPr="002541B6" w:rsidRDefault="007C0D28" w:rsidP="00515665">
            <w:r w:rsidRPr="002541B6">
              <w:t>Metazoa</w:t>
            </w:r>
          </w:p>
        </w:tc>
        <w:tc>
          <w:tcPr>
            <w:tcW w:w="0" w:type="auto"/>
          </w:tcPr>
          <w:p w14:paraId="038520EC" w14:textId="77777777" w:rsidR="007C0D28" w:rsidRPr="002541B6" w:rsidRDefault="007C0D28" w:rsidP="00515665">
            <w:r w:rsidRPr="002541B6">
              <w:t>unikonta</w:t>
            </w:r>
          </w:p>
        </w:tc>
      </w:tr>
      <w:tr w:rsidR="007C0D28" w:rsidRPr="002541B6" w14:paraId="6011FD0F" w14:textId="77777777" w:rsidTr="002E4524">
        <w:tc>
          <w:tcPr>
            <w:tcW w:w="0" w:type="auto"/>
          </w:tcPr>
          <w:p w14:paraId="085FCB81" w14:textId="77777777" w:rsidR="007C0D28" w:rsidRPr="002541B6" w:rsidRDefault="007C0D28" w:rsidP="00515665">
            <w:r w:rsidRPr="002541B6">
              <w:rPr>
                <w:bCs/>
              </w:rPr>
              <w:t>206</w:t>
            </w:r>
          </w:p>
        </w:tc>
        <w:tc>
          <w:tcPr>
            <w:tcW w:w="0" w:type="auto"/>
          </w:tcPr>
          <w:p w14:paraId="75BD8066" w14:textId="77777777" w:rsidR="007C0D28" w:rsidRPr="002541B6" w:rsidRDefault="007C0D28" w:rsidP="00515665">
            <w:r w:rsidRPr="002541B6">
              <w:t>Takifugu rubripes</w:t>
            </w:r>
          </w:p>
        </w:tc>
        <w:tc>
          <w:tcPr>
            <w:tcW w:w="0" w:type="auto"/>
          </w:tcPr>
          <w:p w14:paraId="01F3BD46" w14:textId="77777777" w:rsidR="007C0D28" w:rsidRPr="002541B6" w:rsidRDefault="007C0D28" w:rsidP="00515665">
            <w:r w:rsidRPr="002541B6">
              <w:t>Metazoa</w:t>
            </w:r>
          </w:p>
        </w:tc>
        <w:tc>
          <w:tcPr>
            <w:tcW w:w="0" w:type="auto"/>
          </w:tcPr>
          <w:p w14:paraId="7EB0CF69" w14:textId="77777777" w:rsidR="007C0D28" w:rsidRPr="002541B6" w:rsidRDefault="007C0D28" w:rsidP="00515665">
            <w:r w:rsidRPr="002541B6">
              <w:t>unikonta</w:t>
            </w:r>
          </w:p>
        </w:tc>
      </w:tr>
      <w:tr w:rsidR="007C0D28" w:rsidRPr="002541B6" w14:paraId="7C269362" w14:textId="77777777" w:rsidTr="002E4524">
        <w:tc>
          <w:tcPr>
            <w:tcW w:w="0" w:type="auto"/>
          </w:tcPr>
          <w:p w14:paraId="2D261A6B" w14:textId="77777777" w:rsidR="007C0D28" w:rsidRPr="002541B6" w:rsidRDefault="007C0D28" w:rsidP="00515665">
            <w:r w:rsidRPr="002541B6">
              <w:rPr>
                <w:bCs/>
              </w:rPr>
              <w:t>207</w:t>
            </w:r>
          </w:p>
        </w:tc>
        <w:tc>
          <w:tcPr>
            <w:tcW w:w="0" w:type="auto"/>
          </w:tcPr>
          <w:p w14:paraId="34242BC5" w14:textId="77777777" w:rsidR="007C0D28" w:rsidRPr="002541B6" w:rsidRDefault="007C0D28" w:rsidP="00515665">
            <w:r w:rsidRPr="002541B6">
              <w:t>Gadus morhua</w:t>
            </w:r>
          </w:p>
        </w:tc>
        <w:tc>
          <w:tcPr>
            <w:tcW w:w="0" w:type="auto"/>
          </w:tcPr>
          <w:p w14:paraId="6AAFF855" w14:textId="77777777" w:rsidR="007C0D28" w:rsidRPr="002541B6" w:rsidRDefault="007C0D28" w:rsidP="00515665">
            <w:r w:rsidRPr="002541B6">
              <w:t>Metazoa</w:t>
            </w:r>
          </w:p>
        </w:tc>
        <w:tc>
          <w:tcPr>
            <w:tcW w:w="0" w:type="auto"/>
          </w:tcPr>
          <w:p w14:paraId="7BD6D7ED" w14:textId="77777777" w:rsidR="007C0D28" w:rsidRPr="002541B6" w:rsidRDefault="007C0D28" w:rsidP="00515665">
            <w:r w:rsidRPr="002541B6">
              <w:t>unikonta</w:t>
            </w:r>
          </w:p>
        </w:tc>
      </w:tr>
      <w:tr w:rsidR="007C0D28" w:rsidRPr="002541B6" w14:paraId="6411F5C7" w14:textId="77777777" w:rsidTr="002E4524">
        <w:tc>
          <w:tcPr>
            <w:tcW w:w="0" w:type="auto"/>
          </w:tcPr>
          <w:p w14:paraId="6EF11334" w14:textId="77777777" w:rsidR="007C0D28" w:rsidRPr="002541B6" w:rsidRDefault="007C0D28" w:rsidP="00515665">
            <w:r w:rsidRPr="002541B6">
              <w:rPr>
                <w:bCs/>
              </w:rPr>
              <w:t>208</w:t>
            </w:r>
          </w:p>
        </w:tc>
        <w:tc>
          <w:tcPr>
            <w:tcW w:w="0" w:type="auto"/>
          </w:tcPr>
          <w:p w14:paraId="4B768FCF" w14:textId="77777777" w:rsidR="007C0D28" w:rsidRPr="002541B6" w:rsidRDefault="007C0D28" w:rsidP="00515665">
            <w:r w:rsidRPr="002541B6">
              <w:t>Gallus gallus</w:t>
            </w:r>
          </w:p>
        </w:tc>
        <w:tc>
          <w:tcPr>
            <w:tcW w:w="0" w:type="auto"/>
          </w:tcPr>
          <w:p w14:paraId="1E77DDA8" w14:textId="77777777" w:rsidR="007C0D28" w:rsidRPr="002541B6" w:rsidRDefault="007C0D28" w:rsidP="00515665">
            <w:r w:rsidRPr="002541B6">
              <w:t>Metazoa</w:t>
            </w:r>
          </w:p>
        </w:tc>
        <w:tc>
          <w:tcPr>
            <w:tcW w:w="0" w:type="auto"/>
          </w:tcPr>
          <w:p w14:paraId="777F2742" w14:textId="77777777" w:rsidR="007C0D28" w:rsidRPr="002541B6" w:rsidRDefault="007C0D28" w:rsidP="00515665">
            <w:r w:rsidRPr="002541B6">
              <w:t>unikonta</w:t>
            </w:r>
          </w:p>
        </w:tc>
      </w:tr>
      <w:tr w:rsidR="007C0D28" w:rsidRPr="002541B6" w14:paraId="1A9DD945" w14:textId="77777777" w:rsidTr="002E4524">
        <w:tc>
          <w:tcPr>
            <w:tcW w:w="0" w:type="auto"/>
          </w:tcPr>
          <w:p w14:paraId="200EB53A" w14:textId="77777777" w:rsidR="007C0D28" w:rsidRPr="002541B6" w:rsidRDefault="007C0D28" w:rsidP="00515665">
            <w:r w:rsidRPr="002541B6">
              <w:rPr>
                <w:bCs/>
              </w:rPr>
              <w:t>209</w:t>
            </w:r>
          </w:p>
        </w:tc>
        <w:tc>
          <w:tcPr>
            <w:tcW w:w="0" w:type="auto"/>
          </w:tcPr>
          <w:p w14:paraId="333F42C3" w14:textId="77777777" w:rsidR="007C0D28" w:rsidRPr="002541B6" w:rsidRDefault="007C0D28" w:rsidP="00515665">
            <w:r w:rsidRPr="002541B6">
              <w:t>Gasterosteus aculeatus</w:t>
            </w:r>
          </w:p>
        </w:tc>
        <w:tc>
          <w:tcPr>
            <w:tcW w:w="0" w:type="auto"/>
          </w:tcPr>
          <w:p w14:paraId="1CF1033E" w14:textId="77777777" w:rsidR="007C0D28" w:rsidRPr="002541B6" w:rsidRDefault="007C0D28" w:rsidP="00515665">
            <w:r w:rsidRPr="002541B6">
              <w:t>Metazoa</w:t>
            </w:r>
          </w:p>
        </w:tc>
        <w:tc>
          <w:tcPr>
            <w:tcW w:w="0" w:type="auto"/>
          </w:tcPr>
          <w:p w14:paraId="6516112D" w14:textId="77777777" w:rsidR="007C0D28" w:rsidRPr="002541B6" w:rsidRDefault="007C0D28" w:rsidP="00515665">
            <w:r w:rsidRPr="002541B6">
              <w:t>unikonta</w:t>
            </w:r>
          </w:p>
        </w:tc>
      </w:tr>
      <w:tr w:rsidR="007C0D28" w:rsidRPr="002541B6" w14:paraId="011B7355" w14:textId="77777777" w:rsidTr="002E4524">
        <w:tc>
          <w:tcPr>
            <w:tcW w:w="0" w:type="auto"/>
          </w:tcPr>
          <w:p w14:paraId="34A4F173" w14:textId="77777777" w:rsidR="007C0D28" w:rsidRPr="002541B6" w:rsidRDefault="007C0D28" w:rsidP="00515665">
            <w:r w:rsidRPr="002541B6">
              <w:rPr>
                <w:bCs/>
              </w:rPr>
              <w:t>210</w:t>
            </w:r>
          </w:p>
        </w:tc>
        <w:tc>
          <w:tcPr>
            <w:tcW w:w="0" w:type="auto"/>
          </w:tcPr>
          <w:p w14:paraId="57C38BE1" w14:textId="77777777" w:rsidR="007C0D28" w:rsidRPr="002541B6" w:rsidRDefault="007C0D28" w:rsidP="00515665">
            <w:r w:rsidRPr="002541B6">
              <w:t>Gorilla gorilla</w:t>
            </w:r>
          </w:p>
        </w:tc>
        <w:tc>
          <w:tcPr>
            <w:tcW w:w="0" w:type="auto"/>
          </w:tcPr>
          <w:p w14:paraId="03DA11C8" w14:textId="77777777" w:rsidR="007C0D28" w:rsidRPr="002541B6" w:rsidRDefault="007C0D28" w:rsidP="00515665">
            <w:r w:rsidRPr="002541B6">
              <w:t>Metazoa</w:t>
            </w:r>
          </w:p>
        </w:tc>
        <w:tc>
          <w:tcPr>
            <w:tcW w:w="0" w:type="auto"/>
          </w:tcPr>
          <w:p w14:paraId="5FE8CD5E" w14:textId="77777777" w:rsidR="007C0D28" w:rsidRPr="002541B6" w:rsidRDefault="007C0D28" w:rsidP="00515665">
            <w:r w:rsidRPr="002541B6">
              <w:t>unikonta</w:t>
            </w:r>
          </w:p>
        </w:tc>
      </w:tr>
      <w:tr w:rsidR="007C0D28" w:rsidRPr="002541B6" w14:paraId="47B4D546" w14:textId="77777777" w:rsidTr="002E4524">
        <w:tc>
          <w:tcPr>
            <w:tcW w:w="0" w:type="auto"/>
          </w:tcPr>
          <w:p w14:paraId="152431BD" w14:textId="77777777" w:rsidR="007C0D28" w:rsidRPr="002541B6" w:rsidRDefault="007C0D28" w:rsidP="00515665">
            <w:r w:rsidRPr="002541B6">
              <w:rPr>
                <w:bCs/>
              </w:rPr>
              <w:t>211</w:t>
            </w:r>
          </w:p>
        </w:tc>
        <w:tc>
          <w:tcPr>
            <w:tcW w:w="0" w:type="auto"/>
          </w:tcPr>
          <w:p w14:paraId="71663806" w14:textId="77777777" w:rsidR="007C0D28" w:rsidRPr="002541B6" w:rsidRDefault="007C0D28" w:rsidP="00515665">
            <w:r w:rsidRPr="002541B6">
              <w:t>Helobdella robusta</w:t>
            </w:r>
          </w:p>
        </w:tc>
        <w:tc>
          <w:tcPr>
            <w:tcW w:w="0" w:type="auto"/>
          </w:tcPr>
          <w:p w14:paraId="79802551" w14:textId="77777777" w:rsidR="007C0D28" w:rsidRPr="002541B6" w:rsidRDefault="007C0D28" w:rsidP="00515665">
            <w:r w:rsidRPr="002541B6">
              <w:t>Metazoa</w:t>
            </w:r>
          </w:p>
        </w:tc>
        <w:tc>
          <w:tcPr>
            <w:tcW w:w="0" w:type="auto"/>
          </w:tcPr>
          <w:p w14:paraId="442482A5" w14:textId="77777777" w:rsidR="007C0D28" w:rsidRPr="002541B6" w:rsidRDefault="007C0D28" w:rsidP="00515665">
            <w:r w:rsidRPr="002541B6">
              <w:t>unikonta</w:t>
            </w:r>
          </w:p>
        </w:tc>
      </w:tr>
      <w:tr w:rsidR="007C0D28" w:rsidRPr="002541B6" w14:paraId="73FD006C" w14:textId="77777777" w:rsidTr="002E4524">
        <w:tc>
          <w:tcPr>
            <w:tcW w:w="0" w:type="auto"/>
          </w:tcPr>
          <w:p w14:paraId="7F66B664" w14:textId="77777777" w:rsidR="007C0D28" w:rsidRPr="002541B6" w:rsidRDefault="007C0D28" w:rsidP="00515665">
            <w:r w:rsidRPr="002541B6">
              <w:rPr>
                <w:bCs/>
              </w:rPr>
              <w:t>212</w:t>
            </w:r>
          </w:p>
        </w:tc>
        <w:tc>
          <w:tcPr>
            <w:tcW w:w="0" w:type="auto"/>
          </w:tcPr>
          <w:p w14:paraId="4320D4DC" w14:textId="77777777" w:rsidR="007C0D28" w:rsidRPr="002541B6" w:rsidRDefault="007C0D28" w:rsidP="00515665">
            <w:r w:rsidRPr="002541B6">
              <w:t>Homo sapiens</w:t>
            </w:r>
          </w:p>
        </w:tc>
        <w:tc>
          <w:tcPr>
            <w:tcW w:w="0" w:type="auto"/>
          </w:tcPr>
          <w:p w14:paraId="5D92C7BF" w14:textId="77777777" w:rsidR="007C0D28" w:rsidRPr="002541B6" w:rsidRDefault="007C0D28" w:rsidP="00515665">
            <w:r w:rsidRPr="002541B6">
              <w:t>Metazoa</w:t>
            </w:r>
          </w:p>
        </w:tc>
        <w:tc>
          <w:tcPr>
            <w:tcW w:w="0" w:type="auto"/>
          </w:tcPr>
          <w:p w14:paraId="6305E3B2" w14:textId="77777777" w:rsidR="007C0D28" w:rsidRPr="002541B6" w:rsidRDefault="007C0D28" w:rsidP="00515665">
            <w:r w:rsidRPr="002541B6">
              <w:t>unikonta</w:t>
            </w:r>
          </w:p>
        </w:tc>
      </w:tr>
      <w:tr w:rsidR="007C0D28" w:rsidRPr="002541B6" w14:paraId="544FB73C" w14:textId="77777777" w:rsidTr="002E4524">
        <w:tc>
          <w:tcPr>
            <w:tcW w:w="0" w:type="auto"/>
          </w:tcPr>
          <w:p w14:paraId="4C062A7E" w14:textId="77777777" w:rsidR="007C0D28" w:rsidRPr="002541B6" w:rsidRDefault="007C0D28" w:rsidP="00515665">
            <w:r w:rsidRPr="002541B6">
              <w:rPr>
                <w:bCs/>
              </w:rPr>
              <w:t>213</w:t>
            </w:r>
          </w:p>
        </w:tc>
        <w:tc>
          <w:tcPr>
            <w:tcW w:w="0" w:type="auto"/>
          </w:tcPr>
          <w:p w14:paraId="3E210EE6" w14:textId="77777777" w:rsidR="007C0D28" w:rsidRPr="002541B6" w:rsidRDefault="007C0D28" w:rsidP="00515665">
            <w:r w:rsidRPr="002541B6">
              <w:t>Hydra magnipapillata</w:t>
            </w:r>
          </w:p>
        </w:tc>
        <w:tc>
          <w:tcPr>
            <w:tcW w:w="0" w:type="auto"/>
          </w:tcPr>
          <w:p w14:paraId="1545654C" w14:textId="77777777" w:rsidR="007C0D28" w:rsidRPr="002541B6" w:rsidRDefault="007C0D28" w:rsidP="00515665">
            <w:r w:rsidRPr="002541B6">
              <w:t>Metazoa</w:t>
            </w:r>
          </w:p>
        </w:tc>
        <w:tc>
          <w:tcPr>
            <w:tcW w:w="0" w:type="auto"/>
          </w:tcPr>
          <w:p w14:paraId="224BE2FD" w14:textId="77777777" w:rsidR="007C0D28" w:rsidRPr="002541B6" w:rsidRDefault="007C0D28" w:rsidP="00515665">
            <w:r w:rsidRPr="002541B6">
              <w:t>unikonta</w:t>
            </w:r>
          </w:p>
        </w:tc>
      </w:tr>
      <w:tr w:rsidR="007C0D28" w:rsidRPr="002541B6" w14:paraId="60E1E09A" w14:textId="77777777" w:rsidTr="002E4524">
        <w:tc>
          <w:tcPr>
            <w:tcW w:w="0" w:type="auto"/>
          </w:tcPr>
          <w:p w14:paraId="113562E6" w14:textId="77777777" w:rsidR="007C0D28" w:rsidRPr="002541B6" w:rsidRDefault="007C0D28" w:rsidP="00515665">
            <w:r w:rsidRPr="002541B6">
              <w:rPr>
                <w:bCs/>
              </w:rPr>
              <w:t>214</w:t>
            </w:r>
          </w:p>
        </w:tc>
        <w:tc>
          <w:tcPr>
            <w:tcW w:w="0" w:type="auto"/>
          </w:tcPr>
          <w:p w14:paraId="07018822" w14:textId="77777777" w:rsidR="007C0D28" w:rsidRPr="002541B6" w:rsidRDefault="007C0D28" w:rsidP="00515665">
            <w:r w:rsidRPr="002541B6">
              <w:t>Ixodes scapularis</w:t>
            </w:r>
          </w:p>
        </w:tc>
        <w:tc>
          <w:tcPr>
            <w:tcW w:w="0" w:type="auto"/>
          </w:tcPr>
          <w:p w14:paraId="60D02CC8" w14:textId="77777777" w:rsidR="007C0D28" w:rsidRPr="002541B6" w:rsidRDefault="007C0D28" w:rsidP="00515665">
            <w:r w:rsidRPr="002541B6">
              <w:t>Metazoa</w:t>
            </w:r>
          </w:p>
        </w:tc>
        <w:tc>
          <w:tcPr>
            <w:tcW w:w="0" w:type="auto"/>
          </w:tcPr>
          <w:p w14:paraId="2D52E9D8" w14:textId="77777777" w:rsidR="007C0D28" w:rsidRPr="002541B6" w:rsidRDefault="007C0D28" w:rsidP="00515665">
            <w:r w:rsidRPr="002541B6">
              <w:t>unikonta</w:t>
            </w:r>
          </w:p>
        </w:tc>
      </w:tr>
      <w:tr w:rsidR="007C0D28" w:rsidRPr="002541B6" w14:paraId="3B4DDBE8" w14:textId="77777777" w:rsidTr="002E4524">
        <w:tc>
          <w:tcPr>
            <w:tcW w:w="0" w:type="auto"/>
          </w:tcPr>
          <w:p w14:paraId="54726BAE" w14:textId="77777777" w:rsidR="007C0D28" w:rsidRPr="002541B6" w:rsidRDefault="007C0D28" w:rsidP="00515665">
            <w:r w:rsidRPr="002541B6">
              <w:rPr>
                <w:bCs/>
              </w:rPr>
              <w:t>215</w:t>
            </w:r>
          </w:p>
        </w:tc>
        <w:tc>
          <w:tcPr>
            <w:tcW w:w="0" w:type="auto"/>
          </w:tcPr>
          <w:p w14:paraId="5CB70F10" w14:textId="77777777" w:rsidR="007C0D28" w:rsidRPr="002541B6" w:rsidRDefault="007C0D28" w:rsidP="00515665">
            <w:r w:rsidRPr="002541B6">
              <w:t>Lama pacos</w:t>
            </w:r>
          </w:p>
        </w:tc>
        <w:tc>
          <w:tcPr>
            <w:tcW w:w="0" w:type="auto"/>
          </w:tcPr>
          <w:p w14:paraId="75C9C96D" w14:textId="77777777" w:rsidR="007C0D28" w:rsidRPr="002541B6" w:rsidRDefault="007C0D28" w:rsidP="00515665">
            <w:r w:rsidRPr="002541B6">
              <w:t>Metazoa</w:t>
            </w:r>
          </w:p>
        </w:tc>
        <w:tc>
          <w:tcPr>
            <w:tcW w:w="0" w:type="auto"/>
          </w:tcPr>
          <w:p w14:paraId="59415B06" w14:textId="77777777" w:rsidR="007C0D28" w:rsidRPr="002541B6" w:rsidRDefault="007C0D28" w:rsidP="00515665">
            <w:r w:rsidRPr="002541B6">
              <w:t>unikonta</w:t>
            </w:r>
          </w:p>
        </w:tc>
      </w:tr>
      <w:tr w:rsidR="007C0D28" w:rsidRPr="002541B6" w14:paraId="6A2A6A4C" w14:textId="77777777" w:rsidTr="002E4524">
        <w:tc>
          <w:tcPr>
            <w:tcW w:w="0" w:type="auto"/>
          </w:tcPr>
          <w:p w14:paraId="34FA2E3F" w14:textId="77777777" w:rsidR="007C0D28" w:rsidRPr="002541B6" w:rsidRDefault="007C0D28" w:rsidP="00515665">
            <w:r w:rsidRPr="002541B6">
              <w:rPr>
                <w:bCs/>
              </w:rPr>
              <w:t>216</w:t>
            </w:r>
          </w:p>
        </w:tc>
        <w:tc>
          <w:tcPr>
            <w:tcW w:w="0" w:type="auto"/>
          </w:tcPr>
          <w:p w14:paraId="5CD31192" w14:textId="77777777" w:rsidR="007C0D28" w:rsidRPr="002541B6" w:rsidRDefault="007C0D28" w:rsidP="00515665">
            <w:r w:rsidRPr="002541B6">
              <w:t>Lepisosteus oculatus</w:t>
            </w:r>
          </w:p>
        </w:tc>
        <w:tc>
          <w:tcPr>
            <w:tcW w:w="0" w:type="auto"/>
          </w:tcPr>
          <w:p w14:paraId="28560840" w14:textId="77777777" w:rsidR="007C0D28" w:rsidRPr="002541B6" w:rsidRDefault="007C0D28" w:rsidP="00515665">
            <w:r w:rsidRPr="002541B6">
              <w:t>Metazoa</w:t>
            </w:r>
          </w:p>
        </w:tc>
        <w:tc>
          <w:tcPr>
            <w:tcW w:w="0" w:type="auto"/>
          </w:tcPr>
          <w:p w14:paraId="07873C8C" w14:textId="77777777" w:rsidR="007C0D28" w:rsidRPr="002541B6" w:rsidRDefault="007C0D28" w:rsidP="00515665">
            <w:r w:rsidRPr="002541B6">
              <w:t>unikonta</w:t>
            </w:r>
          </w:p>
        </w:tc>
      </w:tr>
      <w:tr w:rsidR="007C0D28" w:rsidRPr="002541B6" w14:paraId="440089CB" w14:textId="77777777" w:rsidTr="002E4524">
        <w:tc>
          <w:tcPr>
            <w:tcW w:w="0" w:type="auto"/>
          </w:tcPr>
          <w:p w14:paraId="783CE296" w14:textId="77777777" w:rsidR="007C0D28" w:rsidRPr="002541B6" w:rsidRDefault="007C0D28" w:rsidP="00515665">
            <w:r w:rsidRPr="002541B6">
              <w:rPr>
                <w:bCs/>
              </w:rPr>
              <w:t>217</w:t>
            </w:r>
          </w:p>
        </w:tc>
        <w:tc>
          <w:tcPr>
            <w:tcW w:w="0" w:type="auto"/>
          </w:tcPr>
          <w:p w14:paraId="33ABC3F7" w14:textId="77777777" w:rsidR="007C0D28" w:rsidRPr="002541B6" w:rsidRDefault="007C0D28" w:rsidP="00515665">
            <w:r w:rsidRPr="002541B6">
              <w:t>Loa loa</w:t>
            </w:r>
          </w:p>
        </w:tc>
        <w:tc>
          <w:tcPr>
            <w:tcW w:w="0" w:type="auto"/>
          </w:tcPr>
          <w:p w14:paraId="5F899FD0" w14:textId="77777777" w:rsidR="007C0D28" w:rsidRPr="002541B6" w:rsidRDefault="007C0D28" w:rsidP="00515665">
            <w:r w:rsidRPr="002541B6">
              <w:t>Metazoa</w:t>
            </w:r>
          </w:p>
        </w:tc>
        <w:tc>
          <w:tcPr>
            <w:tcW w:w="0" w:type="auto"/>
          </w:tcPr>
          <w:p w14:paraId="3DC4DA89" w14:textId="77777777" w:rsidR="007C0D28" w:rsidRPr="002541B6" w:rsidRDefault="007C0D28" w:rsidP="00515665">
            <w:r w:rsidRPr="002541B6">
              <w:t>unikonta</w:t>
            </w:r>
          </w:p>
        </w:tc>
      </w:tr>
      <w:tr w:rsidR="007C0D28" w:rsidRPr="002541B6" w14:paraId="4C3DDE3F" w14:textId="77777777" w:rsidTr="002E4524">
        <w:tc>
          <w:tcPr>
            <w:tcW w:w="0" w:type="auto"/>
          </w:tcPr>
          <w:p w14:paraId="63B30A49" w14:textId="77777777" w:rsidR="007C0D28" w:rsidRPr="002541B6" w:rsidRDefault="007C0D28" w:rsidP="00515665">
            <w:r w:rsidRPr="002541B6">
              <w:rPr>
                <w:bCs/>
              </w:rPr>
              <w:t>218</w:t>
            </w:r>
          </w:p>
        </w:tc>
        <w:tc>
          <w:tcPr>
            <w:tcW w:w="0" w:type="auto"/>
          </w:tcPr>
          <w:p w14:paraId="6708F315" w14:textId="77777777" w:rsidR="007C0D28" w:rsidRPr="002541B6" w:rsidRDefault="007C0D28" w:rsidP="00515665">
            <w:r w:rsidRPr="002541B6">
              <w:t>Lottia gigantea</w:t>
            </w:r>
          </w:p>
        </w:tc>
        <w:tc>
          <w:tcPr>
            <w:tcW w:w="0" w:type="auto"/>
          </w:tcPr>
          <w:p w14:paraId="5D625FB8" w14:textId="77777777" w:rsidR="007C0D28" w:rsidRPr="002541B6" w:rsidRDefault="007C0D28" w:rsidP="00515665">
            <w:r w:rsidRPr="002541B6">
              <w:t>Metazoa</w:t>
            </w:r>
          </w:p>
        </w:tc>
        <w:tc>
          <w:tcPr>
            <w:tcW w:w="0" w:type="auto"/>
          </w:tcPr>
          <w:p w14:paraId="21FEEFAF" w14:textId="77777777" w:rsidR="007C0D28" w:rsidRPr="002541B6" w:rsidRDefault="007C0D28" w:rsidP="00515665">
            <w:r w:rsidRPr="002541B6">
              <w:t>unikonta</w:t>
            </w:r>
          </w:p>
        </w:tc>
      </w:tr>
      <w:tr w:rsidR="007C0D28" w:rsidRPr="002541B6" w14:paraId="1C9741A8" w14:textId="77777777" w:rsidTr="002E4524">
        <w:tc>
          <w:tcPr>
            <w:tcW w:w="0" w:type="auto"/>
          </w:tcPr>
          <w:p w14:paraId="7C83F046" w14:textId="77777777" w:rsidR="007C0D28" w:rsidRPr="002541B6" w:rsidRDefault="007C0D28" w:rsidP="00515665">
            <w:r w:rsidRPr="002541B6">
              <w:rPr>
                <w:bCs/>
              </w:rPr>
              <w:t>219</w:t>
            </w:r>
          </w:p>
        </w:tc>
        <w:tc>
          <w:tcPr>
            <w:tcW w:w="0" w:type="auto"/>
          </w:tcPr>
          <w:p w14:paraId="29456592" w14:textId="77777777" w:rsidR="007C0D28" w:rsidRPr="002541B6" w:rsidRDefault="007C0D28" w:rsidP="00515665">
            <w:r w:rsidRPr="002541B6">
              <w:t>Loxodonta africana</w:t>
            </w:r>
          </w:p>
        </w:tc>
        <w:tc>
          <w:tcPr>
            <w:tcW w:w="0" w:type="auto"/>
          </w:tcPr>
          <w:p w14:paraId="66565E17" w14:textId="77777777" w:rsidR="007C0D28" w:rsidRPr="002541B6" w:rsidRDefault="007C0D28" w:rsidP="00515665">
            <w:r w:rsidRPr="002541B6">
              <w:t>Metazoa</w:t>
            </w:r>
          </w:p>
        </w:tc>
        <w:tc>
          <w:tcPr>
            <w:tcW w:w="0" w:type="auto"/>
          </w:tcPr>
          <w:p w14:paraId="1A648035" w14:textId="77777777" w:rsidR="007C0D28" w:rsidRPr="002541B6" w:rsidRDefault="007C0D28" w:rsidP="00515665">
            <w:r w:rsidRPr="002541B6">
              <w:t>unikonta</w:t>
            </w:r>
          </w:p>
        </w:tc>
      </w:tr>
      <w:tr w:rsidR="007C0D28" w:rsidRPr="002541B6" w14:paraId="76305A12" w14:textId="77777777" w:rsidTr="002E4524">
        <w:tc>
          <w:tcPr>
            <w:tcW w:w="0" w:type="auto"/>
          </w:tcPr>
          <w:p w14:paraId="71BE79AF" w14:textId="77777777" w:rsidR="007C0D28" w:rsidRPr="002541B6" w:rsidRDefault="007C0D28" w:rsidP="00515665">
            <w:r w:rsidRPr="002541B6">
              <w:rPr>
                <w:bCs/>
              </w:rPr>
              <w:t>220</w:t>
            </w:r>
          </w:p>
        </w:tc>
        <w:tc>
          <w:tcPr>
            <w:tcW w:w="0" w:type="auto"/>
          </w:tcPr>
          <w:p w14:paraId="7D04F998" w14:textId="77777777" w:rsidR="007C0D28" w:rsidRPr="002541B6" w:rsidRDefault="007C0D28" w:rsidP="00515665">
            <w:r w:rsidRPr="002541B6">
              <w:t>Macropus eugenii</w:t>
            </w:r>
          </w:p>
        </w:tc>
        <w:tc>
          <w:tcPr>
            <w:tcW w:w="0" w:type="auto"/>
          </w:tcPr>
          <w:p w14:paraId="42E824AB" w14:textId="77777777" w:rsidR="007C0D28" w:rsidRPr="002541B6" w:rsidRDefault="007C0D28" w:rsidP="00515665">
            <w:r w:rsidRPr="002541B6">
              <w:t>Metazoa</w:t>
            </w:r>
          </w:p>
        </w:tc>
        <w:tc>
          <w:tcPr>
            <w:tcW w:w="0" w:type="auto"/>
          </w:tcPr>
          <w:p w14:paraId="5ED3960D" w14:textId="77777777" w:rsidR="007C0D28" w:rsidRPr="002541B6" w:rsidRDefault="007C0D28" w:rsidP="00515665">
            <w:r w:rsidRPr="002541B6">
              <w:t>unikonta</w:t>
            </w:r>
          </w:p>
        </w:tc>
      </w:tr>
      <w:tr w:rsidR="007C0D28" w:rsidRPr="002541B6" w14:paraId="7C5787CC" w14:textId="77777777" w:rsidTr="002E4524">
        <w:tc>
          <w:tcPr>
            <w:tcW w:w="0" w:type="auto"/>
          </w:tcPr>
          <w:p w14:paraId="37FC4D37" w14:textId="77777777" w:rsidR="007C0D28" w:rsidRPr="002541B6" w:rsidRDefault="007C0D28" w:rsidP="00515665">
            <w:r w:rsidRPr="002541B6">
              <w:rPr>
                <w:bCs/>
              </w:rPr>
              <w:t>221</w:t>
            </w:r>
          </w:p>
        </w:tc>
        <w:tc>
          <w:tcPr>
            <w:tcW w:w="0" w:type="auto"/>
          </w:tcPr>
          <w:p w14:paraId="3EC6EA42" w14:textId="77777777" w:rsidR="007C0D28" w:rsidRPr="002541B6" w:rsidRDefault="007C0D28" w:rsidP="00515665">
            <w:r w:rsidRPr="002541B6">
              <w:t>Macaca mulatta</w:t>
            </w:r>
          </w:p>
        </w:tc>
        <w:tc>
          <w:tcPr>
            <w:tcW w:w="0" w:type="auto"/>
          </w:tcPr>
          <w:p w14:paraId="7015AD88" w14:textId="77777777" w:rsidR="007C0D28" w:rsidRPr="002541B6" w:rsidRDefault="007C0D28" w:rsidP="00515665">
            <w:r w:rsidRPr="002541B6">
              <w:t>Metazoa</w:t>
            </w:r>
          </w:p>
        </w:tc>
        <w:tc>
          <w:tcPr>
            <w:tcW w:w="0" w:type="auto"/>
          </w:tcPr>
          <w:p w14:paraId="0AAF2628" w14:textId="77777777" w:rsidR="007C0D28" w:rsidRPr="002541B6" w:rsidRDefault="007C0D28" w:rsidP="00515665">
            <w:r w:rsidRPr="002541B6">
              <w:t>unikonta</w:t>
            </w:r>
          </w:p>
        </w:tc>
      </w:tr>
      <w:tr w:rsidR="007C0D28" w:rsidRPr="002541B6" w14:paraId="0F19E73F" w14:textId="77777777" w:rsidTr="002E4524">
        <w:tc>
          <w:tcPr>
            <w:tcW w:w="0" w:type="auto"/>
          </w:tcPr>
          <w:p w14:paraId="450190F3" w14:textId="77777777" w:rsidR="007C0D28" w:rsidRPr="002541B6" w:rsidRDefault="007C0D28" w:rsidP="00515665">
            <w:r w:rsidRPr="002541B6">
              <w:rPr>
                <w:bCs/>
              </w:rPr>
              <w:t>222</w:t>
            </w:r>
          </w:p>
        </w:tc>
        <w:tc>
          <w:tcPr>
            <w:tcW w:w="0" w:type="auto"/>
          </w:tcPr>
          <w:p w14:paraId="1090A079" w14:textId="77777777" w:rsidR="007C0D28" w:rsidRPr="002541B6" w:rsidRDefault="007C0D28" w:rsidP="00515665">
            <w:r w:rsidRPr="002541B6">
              <w:t>Microcebus murinus</w:t>
            </w:r>
          </w:p>
        </w:tc>
        <w:tc>
          <w:tcPr>
            <w:tcW w:w="0" w:type="auto"/>
          </w:tcPr>
          <w:p w14:paraId="1768F07E" w14:textId="77777777" w:rsidR="007C0D28" w:rsidRPr="002541B6" w:rsidRDefault="007C0D28" w:rsidP="00515665">
            <w:r w:rsidRPr="002541B6">
              <w:t>Metazoa</w:t>
            </w:r>
          </w:p>
        </w:tc>
        <w:tc>
          <w:tcPr>
            <w:tcW w:w="0" w:type="auto"/>
          </w:tcPr>
          <w:p w14:paraId="2FDEBD88" w14:textId="77777777" w:rsidR="007C0D28" w:rsidRPr="002541B6" w:rsidRDefault="007C0D28" w:rsidP="00515665">
            <w:r w:rsidRPr="002541B6">
              <w:t>unikonta</w:t>
            </w:r>
          </w:p>
        </w:tc>
      </w:tr>
      <w:tr w:rsidR="007C0D28" w:rsidRPr="002541B6" w14:paraId="3612D8DB" w14:textId="77777777" w:rsidTr="002E4524">
        <w:tc>
          <w:tcPr>
            <w:tcW w:w="0" w:type="auto"/>
          </w:tcPr>
          <w:p w14:paraId="6FC91162" w14:textId="77777777" w:rsidR="007C0D28" w:rsidRPr="002541B6" w:rsidRDefault="007C0D28" w:rsidP="00515665">
            <w:r w:rsidRPr="002541B6">
              <w:rPr>
                <w:bCs/>
              </w:rPr>
              <w:t>223</w:t>
            </w:r>
          </w:p>
        </w:tc>
        <w:tc>
          <w:tcPr>
            <w:tcW w:w="0" w:type="auto"/>
          </w:tcPr>
          <w:p w14:paraId="73D97103" w14:textId="77777777" w:rsidR="007C0D28" w:rsidRPr="002541B6" w:rsidRDefault="007C0D28" w:rsidP="00515665">
            <w:r w:rsidRPr="002541B6">
              <w:t>Monodelphis domestica</w:t>
            </w:r>
          </w:p>
        </w:tc>
        <w:tc>
          <w:tcPr>
            <w:tcW w:w="0" w:type="auto"/>
          </w:tcPr>
          <w:p w14:paraId="77D185C2" w14:textId="77777777" w:rsidR="007C0D28" w:rsidRPr="002541B6" w:rsidRDefault="007C0D28" w:rsidP="00515665">
            <w:r w:rsidRPr="002541B6">
              <w:t>Metazoa</w:t>
            </w:r>
          </w:p>
        </w:tc>
        <w:tc>
          <w:tcPr>
            <w:tcW w:w="0" w:type="auto"/>
          </w:tcPr>
          <w:p w14:paraId="3C05657A" w14:textId="77777777" w:rsidR="007C0D28" w:rsidRPr="002541B6" w:rsidRDefault="007C0D28" w:rsidP="00515665">
            <w:r w:rsidRPr="002541B6">
              <w:t>unikonta</w:t>
            </w:r>
          </w:p>
        </w:tc>
      </w:tr>
      <w:tr w:rsidR="007C0D28" w:rsidRPr="002541B6" w14:paraId="29B102FD" w14:textId="77777777" w:rsidTr="002E4524">
        <w:tc>
          <w:tcPr>
            <w:tcW w:w="0" w:type="auto"/>
          </w:tcPr>
          <w:p w14:paraId="0C1613BE" w14:textId="77777777" w:rsidR="007C0D28" w:rsidRPr="002541B6" w:rsidRDefault="007C0D28" w:rsidP="00515665">
            <w:r w:rsidRPr="002541B6">
              <w:rPr>
                <w:bCs/>
              </w:rPr>
              <w:t>224</w:t>
            </w:r>
          </w:p>
        </w:tc>
        <w:tc>
          <w:tcPr>
            <w:tcW w:w="0" w:type="auto"/>
          </w:tcPr>
          <w:p w14:paraId="0AF632D1" w14:textId="77777777" w:rsidR="007C0D28" w:rsidRPr="002541B6" w:rsidRDefault="007C0D28" w:rsidP="00515665">
            <w:r w:rsidRPr="002541B6">
              <w:t>Mus musculus</w:t>
            </w:r>
          </w:p>
        </w:tc>
        <w:tc>
          <w:tcPr>
            <w:tcW w:w="0" w:type="auto"/>
          </w:tcPr>
          <w:p w14:paraId="22082237" w14:textId="77777777" w:rsidR="007C0D28" w:rsidRPr="002541B6" w:rsidRDefault="007C0D28" w:rsidP="00515665">
            <w:r w:rsidRPr="002541B6">
              <w:t>Metazoa</w:t>
            </w:r>
          </w:p>
        </w:tc>
        <w:tc>
          <w:tcPr>
            <w:tcW w:w="0" w:type="auto"/>
          </w:tcPr>
          <w:p w14:paraId="2D156ADA" w14:textId="77777777" w:rsidR="007C0D28" w:rsidRPr="002541B6" w:rsidRDefault="007C0D28" w:rsidP="00515665">
            <w:r w:rsidRPr="002541B6">
              <w:t>unikonta</w:t>
            </w:r>
          </w:p>
        </w:tc>
      </w:tr>
      <w:tr w:rsidR="007C0D28" w:rsidRPr="002541B6" w14:paraId="4DB0336F" w14:textId="77777777" w:rsidTr="002E4524">
        <w:tc>
          <w:tcPr>
            <w:tcW w:w="0" w:type="auto"/>
          </w:tcPr>
          <w:p w14:paraId="06CC7CEE" w14:textId="77777777" w:rsidR="007C0D28" w:rsidRPr="002541B6" w:rsidRDefault="007C0D28" w:rsidP="00515665">
            <w:r w:rsidRPr="002541B6">
              <w:rPr>
                <w:bCs/>
              </w:rPr>
              <w:t>225</w:t>
            </w:r>
          </w:p>
        </w:tc>
        <w:tc>
          <w:tcPr>
            <w:tcW w:w="0" w:type="auto"/>
          </w:tcPr>
          <w:p w14:paraId="7A737BD3" w14:textId="77777777" w:rsidR="007C0D28" w:rsidRPr="002541B6" w:rsidRDefault="007C0D28" w:rsidP="00515665">
            <w:r w:rsidRPr="002541B6">
              <w:t>Myotis lucifugus</w:t>
            </w:r>
          </w:p>
        </w:tc>
        <w:tc>
          <w:tcPr>
            <w:tcW w:w="0" w:type="auto"/>
          </w:tcPr>
          <w:p w14:paraId="3B623E45" w14:textId="77777777" w:rsidR="007C0D28" w:rsidRPr="002541B6" w:rsidRDefault="007C0D28" w:rsidP="00515665">
            <w:r w:rsidRPr="002541B6">
              <w:t>Metazoa</w:t>
            </w:r>
          </w:p>
        </w:tc>
        <w:tc>
          <w:tcPr>
            <w:tcW w:w="0" w:type="auto"/>
          </w:tcPr>
          <w:p w14:paraId="42FBB735" w14:textId="77777777" w:rsidR="007C0D28" w:rsidRPr="002541B6" w:rsidRDefault="007C0D28" w:rsidP="00515665">
            <w:r w:rsidRPr="002541B6">
              <w:t>unikonta</w:t>
            </w:r>
          </w:p>
        </w:tc>
      </w:tr>
      <w:tr w:rsidR="007C0D28" w:rsidRPr="002541B6" w14:paraId="3C8CE405" w14:textId="77777777" w:rsidTr="002E4524">
        <w:tc>
          <w:tcPr>
            <w:tcW w:w="0" w:type="auto"/>
          </w:tcPr>
          <w:p w14:paraId="7BB21897" w14:textId="77777777" w:rsidR="007C0D28" w:rsidRPr="002541B6" w:rsidRDefault="007C0D28" w:rsidP="00515665">
            <w:r w:rsidRPr="002541B6">
              <w:rPr>
                <w:bCs/>
              </w:rPr>
              <w:t>226</w:t>
            </w:r>
          </w:p>
        </w:tc>
        <w:tc>
          <w:tcPr>
            <w:tcW w:w="0" w:type="auto"/>
          </w:tcPr>
          <w:p w14:paraId="41EF5795" w14:textId="77777777" w:rsidR="007C0D28" w:rsidRPr="002541B6" w:rsidRDefault="007C0D28" w:rsidP="00515665">
            <w:r w:rsidRPr="002541B6">
              <w:t>Nasonia vitripennis</w:t>
            </w:r>
          </w:p>
        </w:tc>
        <w:tc>
          <w:tcPr>
            <w:tcW w:w="0" w:type="auto"/>
          </w:tcPr>
          <w:p w14:paraId="15FFB57D" w14:textId="77777777" w:rsidR="007C0D28" w:rsidRPr="002541B6" w:rsidRDefault="007C0D28" w:rsidP="00515665">
            <w:r w:rsidRPr="002541B6">
              <w:t>Metazoa</w:t>
            </w:r>
          </w:p>
        </w:tc>
        <w:tc>
          <w:tcPr>
            <w:tcW w:w="0" w:type="auto"/>
          </w:tcPr>
          <w:p w14:paraId="0DE24565" w14:textId="77777777" w:rsidR="007C0D28" w:rsidRPr="002541B6" w:rsidRDefault="007C0D28" w:rsidP="00515665">
            <w:r w:rsidRPr="002541B6">
              <w:t>unikonta</w:t>
            </w:r>
          </w:p>
        </w:tc>
      </w:tr>
      <w:tr w:rsidR="007C0D28" w:rsidRPr="002541B6" w14:paraId="3D5804F5" w14:textId="77777777" w:rsidTr="002E4524">
        <w:tc>
          <w:tcPr>
            <w:tcW w:w="0" w:type="auto"/>
          </w:tcPr>
          <w:p w14:paraId="041473BB" w14:textId="77777777" w:rsidR="007C0D28" w:rsidRPr="002541B6" w:rsidRDefault="007C0D28" w:rsidP="00515665">
            <w:r w:rsidRPr="002541B6">
              <w:rPr>
                <w:bCs/>
              </w:rPr>
              <w:t>227</w:t>
            </w:r>
          </w:p>
        </w:tc>
        <w:tc>
          <w:tcPr>
            <w:tcW w:w="0" w:type="auto"/>
          </w:tcPr>
          <w:p w14:paraId="1B732EED" w14:textId="77777777" w:rsidR="007C0D28" w:rsidRPr="002541B6" w:rsidRDefault="007C0D28" w:rsidP="00515665">
            <w:r w:rsidRPr="002541B6">
              <w:t>Nematostella vectensis</w:t>
            </w:r>
          </w:p>
        </w:tc>
        <w:tc>
          <w:tcPr>
            <w:tcW w:w="0" w:type="auto"/>
          </w:tcPr>
          <w:p w14:paraId="2CDC004F" w14:textId="77777777" w:rsidR="007C0D28" w:rsidRPr="002541B6" w:rsidRDefault="007C0D28" w:rsidP="00515665">
            <w:r w:rsidRPr="002541B6">
              <w:t>Metazoa</w:t>
            </w:r>
          </w:p>
        </w:tc>
        <w:tc>
          <w:tcPr>
            <w:tcW w:w="0" w:type="auto"/>
          </w:tcPr>
          <w:p w14:paraId="0F0491BF" w14:textId="77777777" w:rsidR="007C0D28" w:rsidRPr="002541B6" w:rsidRDefault="007C0D28" w:rsidP="00515665">
            <w:r w:rsidRPr="002541B6">
              <w:t>unikonta</w:t>
            </w:r>
          </w:p>
        </w:tc>
      </w:tr>
      <w:tr w:rsidR="007C0D28" w:rsidRPr="002541B6" w14:paraId="5635596D" w14:textId="77777777" w:rsidTr="002E4524">
        <w:tc>
          <w:tcPr>
            <w:tcW w:w="0" w:type="auto"/>
          </w:tcPr>
          <w:p w14:paraId="74C30A29" w14:textId="77777777" w:rsidR="007C0D28" w:rsidRPr="002541B6" w:rsidRDefault="007C0D28" w:rsidP="00515665">
            <w:r w:rsidRPr="002541B6">
              <w:rPr>
                <w:bCs/>
              </w:rPr>
              <w:t>228</w:t>
            </w:r>
          </w:p>
        </w:tc>
        <w:tc>
          <w:tcPr>
            <w:tcW w:w="0" w:type="auto"/>
          </w:tcPr>
          <w:p w14:paraId="683630C7" w14:textId="77777777" w:rsidR="007C0D28" w:rsidRPr="002541B6" w:rsidRDefault="007C0D28" w:rsidP="00515665">
            <w:r w:rsidRPr="002541B6">
              <w:t>Nomascus leucogenys</w:t>
            </w:r>
          </w:p>
        </w:tc>
        <w:tc>
          <w:tcPr>
            <w:tcW w:w="0" w:type="auto"/>
          </w:tcPr>
          <w:p w14:paraId="01FA322A" w14:textId="77777777" w:rsidR="007C0D28" w:rsidRPr="002541B6" w:rsidRDefault="007C0D28" w:rsidP="00515665">
            <w:r w:rsidRPr="002541B6">
              <w:t>Metazoa</w:t>
            </w:r>
          </w:p>
        </w:tc>
        <w:tc>
          <w:tcPr>
            <w:tcW w:w="0" w:type="auto"/>
          </w:tcPr>
          <w:p w14:paraId="76633000" w14:textId="77777777" w:rsidR="007C0D28" w:rsidRPr="002541B6" w:rsidRDefault="007C0D28" w:rsidP="00515665">
            <w:r w:rsidRPr="002541B6">
              <w:t>unikonta</w:t>
            </w:r>
          </w:p>
        </w:tc>
      </w:tr>
      <w:tr w:rsidR="007C0D28" w:rsidRPr="002541B6" w14:paraId="67374AA5" w14:textId="77777777" w:rsidTr="002E4524">
        <w:tc>
          <w:tcPr>
            <w:tcW w:w="0" w:type="auto"/>
          </w:tcPr>
          <w:p w14:paraId="57B48AE1" w14:textId="77777777" w:rsidR="007C0D28" w:rsidRPr="002541B6" w:rsidRDefault="007C0D28" w:rsidP="00515665">
            <w:r w:rsidRPr="002541B6">
              <w:rPr>
                <w:bCs/>
              </w:rPr>
              <w:t>229</w:t>
            </w:r>
          </w:p>
        </w:tc>
        <w:tc>
          <w:tcPr>
            <w:tcW w:w="0" w:type="auto"/>
          </w:tcPr>
          <w:p w14:paraId="038ECB6A" w14:textId="77777777" w:rsidR="007C0D28" w:rsidRPr="002541B6" w:rsidRDefault="007C0D28" w:rsidP="00515665">
            <w:r w:rsidRPr="002541B6">
              <w:t>Ochotona princeps</w:t>
            </w:r>
          </w:p>
        </w:tc>
        <w:tc>
          <w:tcPr>
            <w:tcW w:w="0" w:type="auto"/>
          </w:tcPr>
          <w:p w14:paraId="181E433A" w14:textId="77777777" w:rsidR="007C0D28" w:rsidRPr="002541B6" w:rsidRDefault="007C0D28" w:rsidP="00515665">
            <w:r w:rsidRPr="002541B6">
              <w:t>Metazoa</w:t>
            </w:r>
          </w:p>
        </w:tc>
        <w:tc>
          <w:tcPr>
            <w:tcW w:w="0" w:type="auto"/>
          </w:tcPr>
          <w:p w14:paraId="5C05D7DE" w14:textId="77777777" w:rsidR="007C0D28" w:rsidRPr="002541B6" w:rsidRDefault="007C0D28" w:rsidP="00515665">
            <w:r w:rsidRPr="002541B6">
              <w:t>unikonta</w:t>
            </w:r>
          </w:p>
        </w:tc>
      </w:tr>
      <w:tr w:rsidR="007C0D28" w:rsidRPr="002541B6" w14:paraId="326E18D3" w14:textId="77777777" w:rsidTr="002E4524">
        <w:tc>
          <w:tcPr>
            <w:tcW w:w="0" w:type="auto"/>
          </w:tcPr>
          <w:p w14:paraId="4F378477" w14:textId="77777777" w:rsidR="007C0D28" w:rsidRPr="002541B6" w:rsidRDefault="007C0D28" w:rsidP="00515665">
            <w:r w:rsidRPr="002541B6">
              <w:rPr>
                <w:bCs/>
              </w:rPr>
              <w:t>230</w:t>
            </w:r>
          </w:p>
        </w:tc>
        <w:tc>
          <w:tcPr>
            <w:tcW w:w="0" w:type="auto"/>
          </w:tcPr>
          <w:p w14:paraId="3075C17A" w14:textId="77777777" w:rsidR="007C0D28" w:rsidRPr="002541B6" w:rsidRDefault="007C0D28" w:rsidP="00515665">
            <w:r w:rsidRPr="002541B6">
              <w:t>Ornithorhynchus anatinus</w:t>
            </w:r>
          </w:p>
        </w:tc>
        <w:tc>
          <w:tcPr>
            <w:tcW w:w="0" w:type="auto"/>
          </w:tcPr>
          <w:p w14:paraId="308C3040" w14:textId="77777777" w:rsidR="007C0D28" w:rsidRPr="002541B6" w:rsidRDefault="007C0D28" w:rsidP="00515665">
            <w:r w:rsidRPr="002541B6">
              <w:t>Metazoa</w:t>
            </w:r>
          </w:p>
        </w:tc>
        <w:tc>
          <w:tcPr>
            <w:tcW w:w="0" w:type="auto"/>
          </w:tcPr>
          <w:p w14:paraId="0D23D34E" w14:textId="77777777" w:rsidR="007C0D28" w:rsidRPr="002541B6" w:rsidRDefault="007C0D28" w:rsidP="00515665">
            <w:r w:rsidRPr="002541B6">
              <w:t>unikonta</w:t>
            </w:r>
          </w:p>
        </w:tc>
      </w:tr>
      <w:tr w:rsidR="007C0D28" w:rsidRPr="002541B6" w14:paraId="47937371" w14:textId="77777777" w:rsidTr="002E4524">
        <w:tc>
          <w:tcPr>
            <w:tcW w:w="0" w:type="auto"/>
          </w:tcPr>
          <w:p w14:paraId="44BB270D" w14:textId="77777777" w:rsidR="007C0D28" w:rsidRPr="002541B6" w:rsidRDefault="007C0D28" w:rsidP="00515665">
            <w:r w:rsidRPr="002541B6">
              <w:rPr>
                <w:bCs/>
              </w:rPr>
              <w:t>231</w:t>
            </w:r>
          </w:p>
        </w:tc>
        <w:tc>
          <w:tcPr>
            <w:tcW w:w="0" w:type="auto"/>
          </w:tcPr>
          <w:p w14:paraId="5CF48794" w14:textId="77777777" w:rsidR="007C0D28" w:rsidRPr="002541B6" w:rsidRDefault="007C0D28" w:rsidP="00515665">
            <w:r w:rsidRPr="002541B6">
              <w:t>Oryctolagus cuniculus</w:t>
            </w:r>
          </w:p>
        </w:tc>
        <w:tc>
          <w:tcPr>
            <w:tcW w:w="0" w:type="auto"/>
          </w:tcPr>
          <w:p w14:paraId="2C022484" w14:textId="77777777" w:rsidR="007C0D28" w:rsidRPr="002541B6" w:rsidRDefault="007C0D28" w:rsidP="00515665">
            <w:r w:rsidRPr="002541B6">
              <w:t>Metazoa</w:t>
            </w:r>
          </w:p>
        </w:tc>
        <w:tc>
          <w:tcPr>
            <w:tcW w:w="0" w:type="auto"/>
          </w:tcPr>
          <w:p w14:paraId="693F9712" w14:textId="77777777" w:rsidR="007C0D28" w:rsidRPr="002541B6" w:rsidRDefault="007C0D28" w:rsidP="00515665">
            <w:r w:rsidRPr="002541B6">
              <w:t>unikonta</w:t>
            </w:r>
          </w:p>
        </w:tc>
      </w:tr>
      <w:tr w:rsidR="007C0D28" w:rsidRPr="002541B6" w14:paraId="5D4169FD" w14:textId="77777777" w:rsidTr="002E4524">
        <w:tc>
          <w:tcPr>
            <w:tcW w:w="0" w:type="auto"/>
          </w:tcPr>
          <w:p w14:paraId="7EC09116" w14:textId="77777777" w:rsidR="007C0D28" w:rsidRPr="002541B6" w:rsidRDefault="007C0D28" w:rsidP="00515665">
            <w:r w:rsidRPr="002541B6">
              <w:rPr>
                <w:bCs/>
              </w:rPr>
              <w:t>232</w:t>
            </w:r>
          </w:p>
        </w:tc>
        <w:tc>
          <w:tcPr>
            <w:tcW w:w="0" w:type="auto"/>
          </w:tcPr>
          <w:p w14:paraId="38C3794A" w14:textId="77777777" w:rsidR="007C0D28" w:rsidRPr="002541B6" w:rsidRDefault="007C0D28" w:rsidP="00515665">
            <w:r w:rsidRPr="002541B6">
              <w:t>Oryzias latipes</w:t>
            </w:r>
          </w:p>
        </w:tc>
        <w:tc>
          <w:tcPr>
            <w:tcW w:w="0" w:type="auto"/>
          </w:tcPr>
          <w:p w14:paraId="3E10EE0A" w14:textId="77777777" w:rsidR="007C0D28" w:rsidRPr="002541B6" w:rsidRDefault="007C0D28" w:rsidP="00515665">
            <w:r w:rsidRPr="002541B6">
              <w:t>Metazoa</w:t>
            </w:r>
          </w:p>
        </w:tc>
        <w:tc>
          <w:tcPr>
            <w:tcW w:w="0" w:type="auto"/>
          </w:tcPr>
          <w:p w14:paraId="2A88CD86" w14:textId="77777777" w:rsidR="007C0D28" w:rsidRPr="002541B6" w:rsidRDefault="007C0D28" w:rsidP="00515665">
            <w:r w:rsidRPr="002541B6">
              <w:t>unikonta</w:t>
            </w:r>
          </w:p>
        </w:tc>
      </w:tr>
      <w:tr w:rsidR="007C0D28" w:rsidRPr="002541B6" w14:paraId="0D17F956" w14:textId="77777777" w:rsidTr="002E4524">
        <w:tc>
          <w:tcPr>
            <w:tcW w:w="0" w:type="auto"/>
          </w:tcPr>
          <w:p w14:paraId="318C06B9" w14:textId="77777777" w:rsidR="007C0D28" w:rsidRPr="002541B6" w:rsidRDefault="007C0D28" w:rsidP="00515665">
            <w:r w:rsidRPr="002541B6">
              <w:rPr>
                <w:bCs/>
              </w:rPr>
              <w:t>233</w:t>
            </w:r>
          </w:p>
        </w:tc>
        <w:tc>
          <w:tcPr>
            <w:tcW w:w="0" w:type="auto"/>
          </w:tcPr>
          <w:p w14:paraId="3CC97FE4" w14:textId="77777777" w:rsidR="007C0D28" w:rsidRPr="002541B6" w:rsidRDefault="007C0D28" w:rsidP="00515665">
            <w:r w:rsidRPr="002541B6">
              <w:t>Otolemur garnettii</w:t>
            </w:r>
          </w:p>
        </w:tc>
        <w:tc>
          <w:tcPr>
            <w:tcW w:w="0" w:type="auto"/>
          </w:tcPr>
          <w:p w14:paraId="193C1876" w14:textId="77777777" w:rsidR="007C0D28" w:rsidRPr="002541B6" w:rsidRDefault="007C0D28" w:rsidP="00515665">
            <w:r w:rsidRPr="002541B6">
              <w:t>Metazoa</w:t>
            </w:r>
          </w:p>
        </w:tc>
        <w:tc>
          <w:tcPr>
            <w:tcW w:w="0" w:type="auto"/>
          </w:tcPr>
          <w:p w14:paraId="3183170C" w14:textId="77777777" w:rsidR="007C0D28" w:rsidRPr="002541B6" w:rsidRDefault="007C0D28" w:rsidP="00515665">
            <w:r w:rsidRPr="002541B6">
              <w:t>unikonta</w:t>
            </w:r>
          </w:p>
        </w:tc>
      </w:tr>
      <w:tr w:rsidR="007C0D28" w:rsidRPr="002541B6" w14:paraId="2A672FE6" w14:textId="77777777" w:rsidTr="002E4524">
        <w:tc>
          <w:tcPr>
            <w:tcW w:w="0" w:type="auto"/>
          </w:tcPr>
          <w:p w14:paraId="6BC500C7" w14:textId="77777777" w:rsidR="007C0D28" w:rsidRPr="002541B6" w:rsidRDefault="007C0D28" w:rsidP="00515665">
            <w:r w:rsidRPr="002541B6">
              <w:rPr>
                <w:bCs/>
              </w:rPr>
              <w:t>234</w:t>
            </w:r>
          </w:p>
        </w:tc>
        <w:tc>
          <w:tcPr>
            <w:tcW w:w="0" w:type="auto"/>
          </w:tcPr>
          <w:p w14:paraId="5F51344E" w14:textId="77777777" w:rsidR="007C0D28" w:rsidRPr="002541B6" w:rsidRDefault="007C0D28" w:rsidP="00515665">
            <w:r w:rsidRPr="002541B6">
              <w:t>Pan troglodytes</w:t>
            </w:r>
          </w:p>
        </w:tc>
        <w:tc>
          <w:tcPr>
            <w:tcW w:w="0" w:type="auto"/>
          </w:tcPr>
          <w:p w14:paraId="495078AA" w14:textId="77777777" w:rsidR="007C0D28" w:rsidRPr="002541B6" w:rsidRDefault="007C0D28" w:rsidP="00515665">
            <w:r w:rsidRPr="002541B6">
              <w:t>Metazoa</w:t>
            </w:r>
          </w:p>
        </w:tc>
        <w:tc>
          <w:tcPr>
            <w:tcW w:w="0" w:type="auto"/>
          </w:tcPr>
          <w:p w14:paraId="2F31F3EA" w14:textId="77777777" w:rsidR="007C0D28" w:rsidRPr="002541B6" w:rsidRDefault="007C0D28" w:rsidP="00515665">
            <w:r w:rsidRPr="002541B6">
              <w:t>unikonta</w:t>
            </w:r>
          </w:p>
        </w:tc>
      </w:tr>
      <w:tr w:rsidR="007C0D28" w:rsidRPr="002541B6" w14:paraId="7A08B26B" w14:textId="77777777" w:rsidTr="002E4524">
        <w:tc>
          <w:tcPr>
            <w:tcW w:w="0" w:type="auto"/>
          </w:tcPr>
          <w:p w14:paraId="53A566DE" w14:textId="77777777" w:rsidR="007C0D28" w:rsidRPr="002541B6" w:rsidRDefault="007C0D28" w:rsidP="00515665">
            <w:r w:rsidRPr="002541B6">
              <w:rPr>
                <w:bCs/>
              </w:rPr>
              <w:t>235</w:t>
            </w:r>
          </w:p>
        </w:tc>
        <w:tc>
          <w:tcPr>
            <w:tcW w:w="0" w:type="auto"/>
          </w:tcPr>
          <w:p w14:paraId="353D9791" w14:textId="77777777" w:rsidR="007C0D28" w:rsidRPr="002541B6" w:rsidRDefault="007C0D28" w:rsidP="00515665">
            <w:r w:rsidRPr="002541B6">
              <w:t>Pediculus humanus</w:t>
            </w:r>
          </w:p>
        </w:tc>
        <w:tc>
          <w:tcPr>
            <w:tcW w:w="0" w:type="auto"/>
          </w:tcPr>
          <w:p w14:paraId="16EC7044" w14:textId="77777777" w:rsidR="007C0D28" w:rsidRPr="002541B6" w:rsidRDefault="007C0D28" w:rsidP="00515665">
            <w:r w:rsidRPr="002541B6">
              <w:t>Metazoa</w:t>
            </w:r>
          </w:p>
        </w:tc>
        <w:tc>
          <w:tcPr>
            <w:tcW w:w="0" w:type="auto"/>
          </w:tcPr>
          <w:p w14:paraId="079BAB56" w14:textId="77777777" w:rsidR="007C0D28" w:rsidRPr="002541B6" w:rsidRDefault="007C0D28" w:rsidP="00515665">
            <w:r w:rsidRPr="002541B6">
              <w:t>unikonta</w:t>
            </w:r>
          </w:p>
        </w:tc>
      </w:tr>
      <w:tr w:rsidR="007C0D28" w:rsidRPr="002541B6" w14:paraId="189AEF29" w14:textId="77777777" w:rsidTr="002E4524">
        <w:tc>
          <w:tcPr>
            <w:tcW w:w="0" w:type="auto"/>
          </w:tcPr>
          <w:p w14:paraId="3AB1AB35" w14:textId="77777777" w:rsidR="007C0D28" w:rsidRPr="002541B6" w:rsidRDefault="007C0D28" w:rsidP="00515665">
            <w:r w:rsidRPr="002541B6">
              <w:rPr>
                <w:bCs/>
              </w:rPr>
              <w:t>236</w:t>
            </w:r>
          </w:p>
        </w:tc>
        <w:tc>
          <w:tcPr>
            <w:tcW w:w="0" w:type="auto"/>
          </w:tcPr>
          <w:p w14:paraId="5BE07F03" w14:textId="77777777" w:rsidR="007C0D28" w:rsidRPr="002541B6" w:rsidRDefault="007C0D28" w:rsidP="00515665">
            <w:r w:rsidRPr="002541B6">
              <w:t>Petromyzon marinus</w:t>
            </w:r>
          </w:p>
        </w:tc>
        <w:tc>
          <w:tcPr>
            <w:tcW w:w="0" w:type="auto"/>
          </w:tcPr>
          <w:p w14:paraId="4E758176" w14:textId="77777777" w:rsidR="007C0D28" w:rsidRPr="002541B6" w:rsidRDefault="007C0D28" w:rsidP="00515665">
            <w:r w:rsidRPr="002541B6">
              <w:t>Metazoa</w:t>
            </w:r>
          </w:p>
        </w:tc>
        <w:tc>
          <w:tcPr>
            <w:tcW w:w="0" w:type="auto"/>
          </w:tcPr>
          <w:p w14:paraId="0CF470E0" w14:textId="77777777" w:rsidR="007C0D28" w:rsidRPr="002541B6" w:rsidRDefault="007C0D28" w:rsidP="00515665">
            <w:r w:rsidRPr="002541B6">
              <w:t>unikonta</w:t>
            </w:r>
          </w:p>
        </w:tc>
      </w:tr>
      <w:tr w:rsidR="007C0D28" w:rsidRPr="002541B6" w14:paraId="5D01E5AA" w14:textId="77777777" w:rsidTr="002E4524">
        <w:tc>
          <w:tcPr>
            <w:tcW w:w="0" w:type="auto"/>
          </w:tcPr>
          <w:p w14:paraId="0AD5AAB3" w14:textId="77777777" w:rsidR="007C0D28" w:rsidRPr="002541B6" w:rsidRDefault="007C0D28" w:rsidP="00515665">
            <w:r w:rsidRPr="002541B6">
              <w:rPr>
                <w:bCs/>
              </w:rPr>
              <w:t>237</w:t>
            </w:r>
          </w:p>
        </w:tc>
        <w:tc>
          <w:tcPr>
            <w:tcW w:w="0" w:type="auto"/>
          </w:tcPr>
          <w:p w14:paraId="6D848472" w14:textId="77777777" w:rsidR="007C0D28" w:rsidRPr="002541B6" w:rsidRDefault="007C0D28" w:rsidP="00515665">
            <w:r w:rsidRPr="002541B6">
              <w:t>Pongo pygmaeus</w:t>
            </w:r>
          </w:p>
        </w:tc>
        <w:tc>
          <w:tcPr>
            <w:tcW w:w="0" w:type="auto"/>
          </w:tcPr>
          <w:p w14:paraId="0FD9FAA2" w14:textId="77777777" w:rsidR="007C0D28" w:rsidRPr="002541B6" w:rsidRDefault="007C0D28" w:rsidP="00515665">
            <w:r w:rsidRPr="002541B6">
              <w:t>Metazoa</w:t>
            </w:r>
          </w:p>
        </w:tc>
        <w:tc>
          <w:tcPr>
            <w:tcW w:w="0" w:type="auto"/>
          </w:tcPr>
          <w:p w14:paraId="3870DE03" w14:textId="77777777" w:rsidR="007C0D28" w:rsidRPr="002541B6" w:rsidRDefault="007C0D28" w:rsidP="00515665">
            <w:r w:rsidRPr="002541B6">
              <w:t>unikonta</w:t>
            </w:r>
          </w:p>
        </w:tc>
      </w:tr>
      <w:tr w:rsidR="007C0D28" w:rsidRPr="002541B6" w14:paraId="08F8B00B" w14:textId="77777777" w:rsidTr="002E4524">
        <w:tc>
          <w:tcPr>
            <w:tcW w:w="0" w:type="auto"/>
          </w:tcPr>
          <w:p w14:paraId="2CD49D06" w14:textId="77777777" w:rsidR="007C0D28" w:rsidRPr="002541B6" w:rsidRDefault="007C0D28" w:rsidP="00515665">
            <w:r w:rsidRPr="002541B6">
              <w:rPr>
                <w:bCs/>
              </w:rPr>
              <w:t>238</w:t>
            </w:r>
          </w:p>
        </w:tc>
        <w:tc>
          <w:tcPr>
            <w:tcW w:w="0" w:type="auto"/>
          </w:tcPr>
          <w:p w14:paraId="4767765C" w14:textId="77777777" w:rsidR="007C0D28" w:rsidRPr="002541B6" w:rsidRDefault="007C0D28" w:rsidP="00515665">
            <w:r w:rsidRPr="002541B6">
              <w:t>Pristionchus pacificus</w:t>
            </w:r>
          </w:p>
        </w:tc>
        <w:tc>
          <w:tcPr>
            <w:tcW w:w="0" w:type="auto"/>
          </w:tcPr>
          <w:p w14:paraId="67347CC3" w14:textId="77777777" w:rsidR="007C0D28" w:rsidRPr="002541B6" w:rsidRDefault="007C0D28" w:rsidP="00515665">
            <w:r w:rsidRPr="002541B6">
              <w:t>Metazoa</w:t>
            </w:r>
          </w:p>
        </w:tc>
        <w:tc>
          <w:tcPr>
            <w:tcW w:w="0" w:type="auto"/>
          </w:tcPr>
          <w:p w14:paraId="63A340C5" w14:textId="77777777" w:rsidR="007C0D28" w:rsidRPr="002541B6" w:rsidRDefault="007C0D28" w:rsidP="00515665">
            <w:r w:rsidRPr="002541B6">
              <w:t>unikonta</w:t>
            </w:r>
          </w:p>
        </w:tc>
      </w:tr>
      <w:tr w:rsidR="007C0D28" w:rsidRPr="002541B6" w14:paraId="7AA5BBB0" w14:textId="77777777" w:rsidTr="002E4524">
        <w:tc>
          <w:tcPr>
            <w:tcW w:w="0" w:type="auto"/>
          </w:tcPr>
          <w:p w14:paraId="47864DBE" w14:textId="77777777" w:rsidR="007C0D28" w:rsidRPr="002541B6" w:rsidRDefault="007C0D28" w:rsidP="00515665">
            <w:r w:rsidRPr="002541B6">
              <w:rPr>
                <w:bCs/>
              </w:rPr>
              <w:t>239</w:t>
            </w:r>
          </w:p>
        </w:tc>
        <w:tc>
          <w:tcPr>
            <w:tcW w:w="0" w:type="auto"/>
          </w:tcPr>
          <w:p w14:paraId="5E7725A5" w14:textId="77777777" w:rsidR="007C0D28" w:rsidRPr="002541B6" w:rsidRDefault="007C0D28" w:rsidP="00515665">
            <w:r w:rsidRPr="002541B6">
              <w:t>Procavia capensis</w:t>
            </w:r>
          </w:p>
        </w:tc>
        <w:tc>
          <w:tcPr>
            <w:tcW w:w="0" w:type="auto"/>
          </w:tcPr>
          <w:p w14:paraId="1BEC0E86" w14:textId="77777777" w:rsidR="007C0D28" w:rsidRPr="002541B6" w:rsidRDefault="007C0D28" w:rsidP="00515665">
            <w:r w:rsidRPr="002541B6">
              <w:t>Metazoa</w:t>
            </w:r>
          </w:p>
        </w:tc>
        <w:tc>
          <w:tcPr>
            <w:tcW w:w="0" w:type="auto"/>
          </w:tcPr>
          <w:p w14:paraId="49F5ED84" w14:textId="77777777" w:rsidR="007C0D28" w:rsidRPr="002541B6" w:rsidRDefault="007C0D28" w:rsidP="00515665">
            <w:r w:rsidRPr="002541B6">
              <w:t>unikonta</w:t>
            </w:r>
          </w:p>
        </w:tc>
      </w:tr>
      <w:tr w:rsidR="007C0D28" w:rsidRPr="002541B6" w14:paraId="4C05BA71" w14:textId="77777777" w:rsidTr="002E4524">
        <w:tc>
          <w:tcPr>
            <w:tcW w:w="0" w:type="auto"/>
          </w:tcPr>
          <w:p w14:paraId="431E4DDE" w14:textId="77777777" w:rsidR="007C0D28" w:rsidRPr="002541B6" w:rsidRDefault="007C0D28" w:rsidP="00515665">
            <w:r w:rsidRPr="002541B6">
              <w:rPr>
                <w:bCs/>
              </w:rPr>
              <w:t>240</w:t>
            </w:r>
          </w:p>
        </w:tc>
        <w:tc>
          <w:tcPr>
            <w:tcW w:w="0" w:type="auto"/>
          </w:tcPr>
          <w:p w14:paraId="5642FBBD" w14:textId="77777777" w:rsidR="007C0D28" w:rsidRPr="002541B6" w:rsidRDefault="007C0D28" w:rsidP="00515665">
            <w:r w:rsidRPr="002541B6">
              <w:t>Pteropus vampyrus</w:t>
            </w:r>
          </w:p>
        </w:tc>
        <w:tc>
          <w:tcPr>
            <w:tcW w:w="0" w:type="auto"/>
          </w:tcPr>
          <w:p w14:paraId="62C067C9" w14:textId="77777777" w:rsidR="007C0D28" w:rsidRPr="002541B6" w:rsidRDefault="007C0D28" w:rsidP="00515665">
            <w:r w:rsidRPr="002541B6">
              <w:t>Metazoa</w:t>
            </w:r>
          </w:p>
        </w:tc>
        <w:tc>
          <w:tcPr>
            <w:tcW w:w="0" w:type="auto"/>
          </w:tcPr>
          <w:p w14:paraId="0A5A79F7" w14:textId="77777777" w:rsidR="007C0D28" w:rsidRPr="002541B6" w:rsidRDefault="007C0D28" w:rsidP="00515665">
            <w:r w:rsidRPr="002541B6">
              <w:t>unikonta</w:t>
            </w:r>
          </w:p>
        </w:tc>
      </w:tr>
      <w:tr w:rsidR="007C0D28" w:rsidRPr="002541B6" w14:paraId="413B86C5" w14:textId="77777777" w:rsidTr="002E4524">
        <w:tc>
          <w:tcPr>
            <w:tcW w:w="0" w:type="auto"/>
          </w:tcPr>
          <w:p w14:paraId="12CE665B" w14:textId="77777777" w:rsidR="007C0D28" w:rsidRPr="002541B6" w:rsidRDefault="007C0D28" w:rsidP="00515665">
            <w:r w:rsidRPr="002541B6">
              <w:rPr>
                <w:bCs/>
              </w:rPr>
              <w:t>241</w:t>
            </w:r>
          </w:p>
        </w:tc>
        <w:tc>
          <w:tcPr>
            <w:tcW w:w="0" w:type="auto"/>
          </w:tcPr>
          <w:p w14:paraId="1F25872A" w14:textId="77777777" w:rsidR="007C0D28" w:rsidRPr="002541B6" w:rsidRDefault="007C0D28" w:rsidP="00515665">
            <w:r w:rsidRPr="002541B6">
              <w:t>Rattus norvegicus</w:t>
            </w:r>
          </w:p>
        </w:tc>
        <w:tc>
          <w:tcPr>
            <w:tcW w:w="0" w:type="auto"/>
          </w:tcPr>
          <w:p w14:paraId="7DBF1113" w14:textId="77777777" w:rsidR="007C0D28" w:rsidRPr="002541B6" w:rsidRDefault="007C0D28" w:rsidP="00515665">
            <w:r w:rsidRPr="002541B6">
              <w:t>Metazoa</w:t>
            </w:r>
          </w:p>
        </w:tc>
        <w:tc>
          <w:tcPr>
            <w:tcW w:w="0" w:type="auto"/>
          </w:tcPr>
          <w:p w14:paraId="25FEF64C" w14:textId="77777777" w:rsidR="007C0D28" w:rsidRPr="002541B6" w:rsidRDefault="007C0D28" w:rsidP="00515665">
            <w:r w:rsidRPr="002541B6">
              <w:t>unikonta</w:t>
            </w:r>
          </w:p>
        </w:tc>
      </w:tr>
      <w:tr w:rsidR="007C0D28" w:rsidRPr="002541B6" w14:paraId="2D527BD9" w14:textId="77777777" w:rsidTr="002E4524">
        <w:tc>
          <w:tcPr>
            <w:tcW w:w="0" w:type="auto"/>
          </w:tcPr>
          <w:p w14:paraId="23AE0025" w14:textId="77777777" w:rsidR="007C0D28" w:rsidRPr="002541B6" w:rsidRDefault="007C0D28" w:rsidP="00515665">
            <w:r w:rsidRPr="002541B6">
              <w:rPr>
                <w:bCs/>
              </w:rPr>
              <w:t>242</w:t>
            </w:r>
          </w:p>
        </w:tc>
        <w:tc>
          <w:tcPr>
            <w:tcW w:w="0" w:type="auto"/>
          </w:tcPr>
          <w:p w14:paraId="234BA4E3" w14:textId="77777777" w:rsidR="007C0D28" w:rsidRPr="002541B6" w:rsidRDefault="007C0D28" w:rsidP="00515665">
            <w:r w:rsidRPr="002541B6">
              <w:t>Sarcophilus_harrisii</w:t>
            </w:r>
          </w:p>
        </w:tc>
        <w:tc>
          <w:tcPr>
            <w:tcW w:w="0" w:type="auto"/>
          </w:tcPr>
          <w:p w14:paraId="28014ABE" w14:textId="77777777" w:rsidR="007C0D28" w:rsidRPr="002541B6" w:rsidRDefault="007C0D28" w:rsidP="00515665">
            <w:r w:rsidRPr="002541B6">
              <w:t>Metazoa</w:t>
            </w:r>
          </w:p>
        </w:tc>
        <w:tc>
          <w:tcPr>
            <w:tcW w:w="0" w:type="auto"/>
          </w:tcPr>
          <w:p w14:paraId="549D304A" w14:textId="77777777" w:rsidR="007C0D28" w:rsidRPr="002541B6" w:rsidRDefault="007C0D28" w:rsidP="00515665">
            <w:r w:rsidRPr="002541B6">
              <w:t>unikonta</w:t>
            </w:r>
          </w:p>
        </w:tc>
      </w:tr>
      <w:tr w:rsidR="007C0D28" w:rsidRPr="002541B6" w14:paraId="1B765629" w14:textId="77777777" w:rsidTr="002E4524">
        <w:tc>
          <w:tcPr>
            <w:tcW w:w="0" w:type="auto"/>
          </w:tcPr>
          <w:p w14:paraId="5065FC10" w14:textId="77777777" w:rsidR="007C0D28" w:rsidRPr="002541B6" w:rsidRDefault="007C0D28" w:rsidP="00515665">
            <w:r w:rsidRPr="002541B6">
              <w:rPr>
                <w:bCs/>
              </w:rPr>
              <w:t>243</w:t>
            </w:r>
          </w:p>
        </w:tc>
        <w:tc>
          <w:tcPr>
            <w:tcW w:w="0" w:type="auto"/>
          </w:tcPr>
          <w:p w14:paraId="22BE109E" w14:textId="77777777" w:rsidR="007C0D28" w:rsidRPr="002541B6" w:rsidRDefault="007C0D28" w:rsidP="00515665">
            <w:r w:rsidRPr="002541B6">
              <w:t>Schistosoma mansoni</w:t>
            </w:r>
          </w:p>
        </w:tc>
        <w:tc>
          <w:tcPr>
            <w:tcW w:w="0" w:type="auto"/>
          </w:tcPr>
          <w:p w14:paraId="70904075" w14:textId="77777777" w:rsidR="007C0D28" w:rsidRPr="002541B6" w:rsidRDefault="007C0D28" w:rsidP="00515665">
            <w:r w:rsidRPr="002541B6">
              <w:t>Metazoa</w:t>
            </w:r>
          </w:p>
        </w:tc>
        <w:tc>
          <w:tcPr>
            <w:tcW w:w="0" w:type="auto"/>
          </w:tcPr>
          <w:p w14:paraId="6905B825" w14:textId="77777777" w:rsidR="007C0D28" w:rsidRPr="002541B6" w:rsidRDefault="007C0D28" w:rsidP="00515665">
            <w:r w:rsidRPr="002541B6">
              <w:t>unikonta</w:t>
            </w:r>
          </w:p>
        </w:tc>
      </w:tr>
      <w:tr w:rsidR="007C0D28" w:rsidRPr="002541B6" w14:paraId="417AB78F" w14:textId="77777777" w:rsidTr="002E4524">
        <w:tc>
          <w:tcPr>
            <w:tcW w:w="0" w:type="auto"/>
          </w:tcPr>
          <w:p w14:paraId="25D419E5" w14:textId="77777777" w:rsidR="007C0D28" w:rsidRPr="002541B6" w:rsidRDefault="007C0D28" w:rsidP="00515665">
            <w:r w:rsidRPr="002541B6">
              <w:rPr>
                <w:bCs/>
              </w:rPr>
              <w:t>244</w:t>
            </w:r>
          </w:p>
        </w:tc>
        <w:tc>
          <w:tcPr>
            <w:tcW w:w="0" w:type="auto"/>
          </w:tcPr>
          <w:p w14:paraId="68ACB153" w14:textId="77777777" w:rsidR="007C0D28" w:rsidRPr="002541B6" w:rsidRDefault="007C0D28" w:rsidP="00515665">
            <w:r w:rsidRPr="002541B6">
              <w:t>Sorex araneus</w:t>
            </w:r>
          </w:p>
        </w:tc>
        <w:tc>
          <w:tcPr>
            <w:tcW w:w="0" w:type="auto"/>
          </w:tcPr>
          <w:p w14:paraId="441B9CFC" w14:textId="77777777" w:rsidR="007C0D28" w:rsidRPr="002541B6" w:rsidRDefault="007C0D28" w:rsidP="00515665">
            <w:r w:rsidRPr="002541B6">
              <w:t>Metazoa</w:t>
            </w:r>
          </w:p>
        </w:tc>
        <w:tc>
          <w:tcPr>
            <w:tcW w:w="0" w:type="auto"/>
          </w:tcPr>
          <w:p w14:paraId="72625599" w14:textId="77777777" w:rsidR="007C0D28" w:rsidRPr="002541B6" w:rsidRDefault="007C0D28" w:rsidP="00515665">
            <w:r w:rsidRPr="002541B6">
              <w:t>unikonta</w:t>
            </w:r>
          </w:p>
        </w:tc>
      </w:tr>
      <w:tr w:rsidR="007C0D28" w:rsidRPr="002541B6" w14:paraId="30871CE7" w14:textId="77777777" w:rsidTr="002E4524">
        <w:tc>
          <w:tcPr>
            <w:tcW w:w="0" w:type="auto"/>
          </w:tcPr>
          <w:p w14:paraId="1BE0AEDC" w14:textId="77777777" w:rsidR="007C0D28" w:rsidRPr="002541B6" w:rsidRDefault="007C0D28" w:rsidP="00515665">
            <w:r w:rsidRPr="002541B6">
              <w:rPr>
                <w:bCs/>
              </w:rPr>
              <w:t>245</w:t>
            </w:r>
          </w:p>
        </w:tc>
        <w:tc>
          <w:tcPr>
            <w:tcW w:w="0" w:type="auto"/>
          </w:tcPr>
          <w:p w14:paraId="5AA8988F" w14:textId="77777777" w:rsidR="007C0D28" w:rsidRPr="002541B6" w:rsidRDefault="007C0D28" w:rsidP="00515665">
            <w:r w:rsidRPr="002541B6">
              <w:t>Spermophilus tridecemlineatus</w:t>
            </w:r>
          </w:p>
        </w:tc>
        <w:tc>
          <w:tcPr>
            <w:tcW w:w="0" w:type="auto"/>
          </w:tcPr>
          <w:p w14:paraId="10F1839D" w14:textId="77777777" w:rsidR="007C0D28" w:rsidRPr="002541B6" w:rsidRDefault="007C0D28" w:rsidP="00515665">
            <w:r w:rsidRPr="002541B6">
              <w:t>Metazoa</w:t>
            </w:r>
          </w:p>
        </w:tc>
        <w:tc>
          <w:tcPr>
            <w:tcW w:w="0" w:type="auto"/>
          </w:tcPr>
          <w:p w14:paraId="1C52D376" w14:textId="77777777" w:rsidR="007C0D28" w:rsidRPr="002541B6" w:rsidRDefault="007C0D28" w:rsidP="00515665">
            <w:r w:rsidRPr="002541B6">
              <w:t>unikonta</w:t>
            </w:r>
          </w:p>
        </w:tc>
      </w:tr>
      <w:tr w:rsidR="007C0D28" w:rsidRPr="002541B6" w14:paraId="177A5A3B" w14:textId="77777777" w:rsidTr="002E4524">
        <w:tc>
          <w:tcPr>
            <w:tcW w:w="0" w:type="auto"/>
          </w:tcPr>
          <w:p w14:paraId="4A6C84E3" w14:textId="77777777" w:rsidR="007C0D28" w:rsidRPr="002541B6" w:rsidRDefault="007C0D28" w:rsidP="00515665">
            <w:r w:rsidRPr="002541B6">
              <w:rPr>
                <w:bCs/>
              </w:rPr>
              <w:t>246</w:t>
            </w:r>
          </w:p>
        </w:tc>
        <w:tc>
          <w:tcPr>
            <w:tcW w:w="0" w:type="auto"/>
          </w:tcPr>
          <w:p w14:paraId="7872EF3D" w14:textId="77777777" w:rsidR="007C0D28" w:rsidRPr="002541B6" w:rsidRDefault="007C0D28" w:rsidP="00515665">
            <w:r w:rsidRPr="002541B6">
              <w:t>Strongylocentrotus purpuratus</w:t>
            </w:r>
          </w:p>
        </w:tc>
        <w:tc>
          <w:tcPr>
            <w:tcW w:w="0" w:type="auto"/>
          </w:tcPr>
          <w:p w14:paraId="6C50EAD9" w14:textId="77777777" w:rsidR="007C0D28" w:rsidRPr="002541B6" w:rsidRDefault="007C0D28" w:rsidP="00515665">
            <w:r w:rsidRPr="002541B6">
              <w:t>Metazoa</w:t>
            </w:r>
          </w:p>
        </w:tc>
        <w:tc>
          <w:tcPr>
            <w:tcW w:w="0" w:type="auto"/>
          </w:tcPr>
          <w:p w14:paraId="774E720D" w14:textId="77777777" w:rsidR="007C0D28" w:rsidRPr="002541B6" w:rsidRDefault="007C0D28" w:rsidP="00515665">
            <w:r w:rsidRPr="002541B6">
              <w:t>unikonta</w:t>
            </w:r>
          </w:p>
        </w:tc>
      </w:tr>
      <w:tr w:rsidR="007C0D28" w:rsidRPr="002541B6" w14:paraId="7EE2E8BC" w14:textId="77777777" w:rsidTr="002E4524">
        <w:tc>
          <w:tcPr>
            <w:tcW w:w="0" w:type="auto"/>
          </w:tcPr>
          <w:p w14:paraId="4BE44680" w14:textId="77777777" w:rsidR="007C0D28" w:rsidRPr="002541B6" w:rsidRDefault="007C0D28" w:rsidP="00515665">
            <w:r w:rsidRPr="002541B6">
              <w:rPr>
                <w:bCs/>
              </w:rPr>
              <w:t>247</w:t>
            </w:r>
          </w:p>
        </w:tc>
        <w:tc>
          <w:tcPr>
            <w:tcW w:w="0" w:type="auto"/>
          </w:tcPr>
          <w:p w14:paraId="0F0C56D3" w14:textId="77777777" w:rsidR="007C0D28" w:rsidRPr="002541B6" w:rsidRDefault="007C0D28" w:rsidP="00515665">
            <w:r w:rsidRPr="002541B6">
              <w:t>Sus scrofa</w:t>
            </w:r>
          </w:p>
        </w:tc>
        <w:tc>
          <w:tcPr>
            <w:tcW w:w="0" w:type="auto"/>
          </w:tcPr>
          <w:p w14:paraId="676B8E1A" w14:textId="77777777" w:rsidR="007C0D28" w:rsidRPr="002541B6" w:rsidRDefault="007C0D28" w:rsidP="00515665">
            <w:r w:rsidRPr="002541B6">
              <w:t>Metazoa</w:t>
            </w:r>
          </w:p>
        </w:tc>
        <w:tc>
          <w:tcPr>
            <w:tcW w:w="0" w:type="auto"/>
          </w:tcPr>
          <w:p w14:paraId="24377727" w14:textId="77777777" w:rsidR="007C0D28" w:rsidRPr="002541B6" w:rsidRDefault="007C0D28" w:rsidP="00515665">
            <w:r w:rsidRPr="002541B6">
              <w:t>unikonta</w:t>
            </w:r>
          </w:p>
        </w:tc>
      </w:tr>
      <w:tr w:rsidR="007C0D28" w:rsidRPr="002541B6" w14:paraId="4999DC01" w14:textId="77777777" w:rsidTr="002E4524">
        <w:tc>
          <w:tcPr>
            <w:tcW w:w="0" w:type="auto"/>
          </w:tcPr>
          <w:p w14:paraId="62075EC5" w14:textId="77777777" w:rsidR="007C0D28" w:rsidRPr="002541B6" w:rsidRDefault="007C0D28" w:rsidP="00515665">
            <w:r w:rsidRPr="002541B6">
              <w:rPr>
                <w:bCs/>
              </w:rPr>
              <w:t>248</w:t>
            </w:r>
          </w:p>
        </w:tc>
        <w:tc>
          <w:tcPr>
            <w:tcW w:w="0" w:type="auto"/>
          </w:tcPr>
          <w:p w14:paraId="4E7070F4" w14:textId="77777777" w:rsidR="007C0D28" w:rsidRPr="002541B6" w:rsidRDefault="007C0D28" w:rsidP="00515665">
            <w:r w:rsidRPr="002541B6">
              <w:t>Taeniopygia guttata</w:t>
            </w:r>
          </w:p>
        </w:tc>
        <w:tc>
          <w:tcPr>
            <w:tcW w:w="0" w:type="auto"/>
          </w:tcPr>
          <w:p w14:paraId="4AAA1130" w14:textId="77777777" w:rsidR="007C0D28" w:rsidRPr="002541B6" w:rsidRDefault="007C0D28" w:rsidP="00515665">
            <w:r w:rsidRPr="002541B6">
              <w:t>Metazoa</w:t>
            </w:r>
          </w:p>
        </w:tc>
        <w:tc>
          <w:tcPr>
            <w:tcW w:w="0" w:type="auto"/>
          </w:tcPr>
          <w:p w14:paraId="79624263" w14:textId="77777777" w:rsidR="007C0D28" w:rsidRPr="002541B6" w:rsidRDefault="007C0D28" w:rsidP="00515665">
            <w:r w:rsidRPr="002541B6">
              <w:t>unikonta</w:t>
            </w:r>
          </w:p>
        </w:tc>
      </w:tr>
      <w:tr w:rsidR="007C0D28" w:rsidRPr="002541B6" w14:paraId="7E8CE77E" w14:textId="77777777" w:rsidTr="002E4524">
        <w:tc>
          <w:tcPr>
            <w:tcW w:w="0" w:type="auto"/>
          </w:tcPr>
          <w:p w14:paraId="2E99FEF0" w14:textId="77777777" w:rsidR="007C0D28" w:rsidRPr="002541B6" w:rsidRDefault="007C0D28" w:rsidP="00515665">
            <w:r w:rsidRPr="002541B6">
              <w:rPr>
                <w:bCs/>
              </w:rPr>
              <w:t>249</w:t>
            </w:r>
          </w:p>
        </w:tc>
        <w:tc>
          <w:tcPr>
            <w:tcW w:w="0" w:type="auto"/>
          </w:tcPr>
          <w:p w14:paraId="7FA0CE5D" w14:textId="77777777" w:rsidR="007C0D28" w:rsidRPr="002541B6" w:rsidRDefault="007C0D28" w:rsidP="00515665">
            <w:r w:rsidRPr="002541B6">
              <w:t>Tarsius syrichta</w:t>
            </w:r>
          </w:p>
        </w:tc>
        <w:tc>
          <w:tcPr>
            <w:tcW w:w="0" w:type="auto"/>
          </w:tcPr>
          <w:p w14:paraId="5719CB4E" w14:textId="77777777" w:rsidR="007C0D28" w:rsidRPr="002541B6" w:rsidRDefault="007C0D28" w:rsidP="00515665">
            <w:r w:rsidRPr="002541B6">
              <w:t>Metazoa</w:t>
            </w:r>
          </w:p>
        </w:tc>
        <w:tc>
          <w:tcPr>
            <w:tcW w:w="0" w:type="auto"/>
          </w:tcPr>
          <w:p w14:paraId="1399638E" w14:textId="77777777" w:rsidR="007C0D28" w:rsidRPr="002541B6" w:rsidRDefault="007C0D28" w:rsidP="00515665">
            <w:r w:rsidRPr="002541B6">
              <w:t>unikonta</w:t>
            </w:r>
          </w:p>
        </w:tc>
      </w:tr>
      <w:tr w:rsidR="007C0D28" w:rsidRPr="002541B6" w14:paraId="3C59677E" w14:textId="77777777" w:rsidTr="002E4524">
        <w:tc>
          <w:tcPr>
            <w:tcW w:w="0" w:type="auto"/>
          </w:tcPr>
          <w:p w14:paraId="7E99D3B7" w14:textId="77777777" w:rsidR="007C0D28" w:rsidRPr="002541B6" w:rsidRDefault="007C0D28" w:rsidP="00515665">
            <w:r w:rsidRPr="002541B6">
              <w:rPr>
                <w:bCs/>
              </w:rPr>
              <w:t>250</w:t>
            </w:r>
          </w:p>
        </w:tc>
        <w:tc>
          <w:tcPr>
            <w:tcW w:w="0" w:type="auto"/>
          </w:tcPr>
          <w:p w14:paraId="5E352944" w14:textId="77777777" w:rsidR="007C0D28" w:rsidRPr="002541B6" w:rsidRDefault="007C0D28" w:rsidP="00515665">
            <w:r w:rsidRPr="002541B6">
              <w:t>Tetraodon nigroviridis</w:t>
            </w:r>
          </w:p>
        </w:tc>
        <w:tc>
          <w:tcPr>
            <w:tcW w:w="0" w:type="auto"/>
          </w:tcPr>
          <w:p w14:paraId="387D0892" w14:textId="77777777" w:rsidR="007C0D28" w:rsidRPr="002541B6" w:rsidRDefault="007C0D28" w:rsidP="00515665">
            <w:r w:rsidRPr="002541B6">
              <w:t>Metazoa</w:t>
            </w:r>
          </w:p>
        </w:tc>
        <w:tc>
          <w:tcPr>
            <w:tcW w:w="0" w:type="auto"/>
          </w:tcPr>
          <w:p w14:paraId="2FBE8DF9" w14:textId="77777777" w:rsidR="007C0D28" w:rsidRPr="002541B6" w:rsidRDefault="007C0D28" w:rsidP="00515665">
            <w:r w:rsidRPr="002541B6">
              <w:t>unikonta</w:t>
            </w:r>
          </w:p>
        </w:tc>
      </w:tr>
      <w:tr w:rsidR="007C0D28" w:rsidRPr="002541B6" w14:paraId="44446343" w14:textId="77777777" w:rsidTr="002E4524">
        <w:tc>
          <w:tcPr>
            <w:tcW w:w="0" w:type="auto"/>
          </w:tcPr>
          <w:p w14:paraId="4CE4250A" w14:textId="77777777" w:rsidR="007C0D28" w:rsidRPr="002541B6" w:rsidRDefault="007C0D28" w:rsidP="00515665">
            <w:r w:rsidRPr="002541B6">
              <w:rPr>
                <w:bCs/>
              </w:rPr>
              <w:t>251</w:t>
            </w:r>
          </w:p>
        </w:tc>
        <w:tc>
          <w:tcPr>
            <w:tcW w:w="0" w:type="auto"/>
          </w:tcPr>
          <w:p w14:paraId="79D51770" w14:textId="77777777" w:rsidR="007C0D28" w:rsidRPr="002541B6" w:rsidRDefault="007C0D28" w:rsidP="00515665">
            <w:r w:rsidRPr="002541B6">
              <w:t>Trichoplax adhaerens</w:t>
            </w:r>
          </w:p>
        </w:tc>
        <w:tc>
          <w:tcPr>
            <w:tcW w:w="0" w:type="auto"/>
          </w:tcPr>
          <w:p w14:paraId="7EF11068" w14:textId="77777777" w:rsidR="007C0D28" w:rsidRPr="002541B6" w:rsidRDefault="007C0D28" w:rsidP="00515665">
            <w:r w:rsidRPr="002541B6">
              <w:t>Metazoa</w:t>
            </w:r>
          </w:p>
        </w:tc>
        <w:tc>
          <w:tcPr>
            <w:tcW w:w="0" w:type="auto"/>
          </w:tcPr>
          <w:p w14:paraId="010F5534" w14:textId="77777777" w:rsidR="007C0D28" w:rsidRPr="002541B6" w:rsidRDefault="007C0D28" w:rsidP="00515665">
            <w:r w:rsidRPr="002541B6">
              <w:t>unikonta</w:t>
            </w:r>
          </w:p>
        </w:tc>
      </w:tr>
      <w:tr w:rsidR="007C0D28" w:rsidRPr="002541B6" w14:paraId="4E2A77EA" w14:textId="77777777" w:rsidTr="002E4524">
        <w:tc>
          <w:tcPr>
            <w:tcW w:w="0" w:type="auto"/>
          </w:tcPr>
          <w:p w14:paraId="0EA0E41A" w14:textId="77777777" w:rsidR="007C0D28" w:rsidRPr="002541B6" w:rsidRDefault="007C0D28" w:rsidP="00515665">
            <w:r w:rsidRPr="002541B6">
              <w:rPr>
                <w:bCs/>
              </w:rPr>
              <w:t>252</w:t>
            </w:r>
          </w:p>
        </w:tc>
        <w:tc>
          <w:tcPr>
            <w:tcW w:w="0" w:type="auto"/>
          </w:tcPr>
          <w:p w14:paraId="45B69F31" w14:textId="77777777" w:rsidR="007C0D28" w:rsidRPr="002541B6" w:rsidRDefault="007C0D28" w:rsidP="00515665">
            <w:r w:rsidRPr="002541B6">
              <w:t>Tribolium castaneum</w:t>
            </w:r>
          </w:p>
        </w:tc>
        <w:tc>
          <w:tcPr>
            <w:tcW w:w="0" w:type="auto"/>
          </w:tcPr>
          <w:p w14:paraId="0A0604E7" w14:textId="77777777" w:rsidR="007C0D28" w:rsidRPr="002541B6" w:rsidRDefault="007C0D28" w:rsidP="00515665">
            <w:r w:rsidRPr="002541B6">
              <w:t>Metazoa</w:t>
            </w:r>
          </w:p>
        </w:tc>
        <w:tc>
          <w:tcPr>
            <w:tcW w:w="0" w:type="auto"/>
          </w:tcPr>
          <w:p w14:paraId="23F6CD30" w14:textId="77777777" w:rsidR="007C0D28" w:rsidRPr="002541B6" w:rsidRDefault="007C0D28" w:rsidP="00515665">
            <w:r w:rsidRPr="002541B6">
              <w:t>unikonta</w:t>
            </w:r>
          </w:p>
        </w:tc>
      </w:tr>
      <w:tr w:rsidR="007C0D28" w:rsidRPr="002541B6" w14:paraId="51F6C9B1" w14:textId="77777777" w:rsidTr="002E4524">
        <w:tc>
          <w:tcPr>
            <w:tcW w:w="0" w:type="auto"/>
          </w:tcPr>
          <w:p w14:paraId="4E471ECE" w14:textId="77777777" w:rsidR="007C0D28" w:rsidRPr="002541B6" w:rsidRDefault="007C0D28" w:rsidP="00515665">
            <w:r w:rsidRPr="002541B6">
              <w:rPr>
                <w:bCs/>
              </w:rPr>
              <w:t>253</w:t>
            </w:r>
          </w:p>
        </w:tc>
        <w:tc>
          <w:tcPr>
            <w:tcW w:w="0" w:type="auto"/>
          </w:tcPr>
          <w:p w14:paraId="4EAE9788" w14:textId="77777777" w:rsidR="007C0D28" w:rsidRPr="002541B6" w:rsidRDefault="007C0D28" w:rsidP="00515665">
            <w:r w:rsidRPr="002541B6">
              <w:t>Tupaia belangeri</w:t>
            </w:r>
          </w:p>
        </w:tc>
        <w:tc>
          <w:tcPr>
            <w:tcW w:w="0" w:type="auto"/>
          </w:tcPr>
          <w:p w14:paraId="1AF80DC8" w14:textId="77777777" w:rsidR="007C0D28" w:rsidRPr="002541B6" w:rsidRDefault="007C0D28" w:rsidP="00515665">
            <w:r w:rsidRPr="002541B6">
              <w:t>Metazoa</w:t>
            </w:r>
          </w:p>
        </w:tc>
        <w:tc>
          <w:tcPr>
            <w:tcW w:w="0" w:type="auto"/>
          </w:tcPr>
          <w:p w14:paraId="39356F2C" w14:textId="77777777" w:rsidR="007C0D28" w:rsidRPr="002541B6" w:rsidRDefault="007C0D28" w:rsidP="00515665">
            <w:r w:rsidRPr="002541B6">
              <w:t>unikonta</w:t>
            </w:r>
          </w:p>
        </w:tc>
      </w:tr>
      <w:tr w:rsidR="007C0D28" w:rsidRPr="002541B6" w14:paraId="52BB7AE4" w14:textId="77777777" w:rsidTr="002E4524">
        <w:tc>
          <w:tcPr>
            <w:tcW w:w="0" w:type="auto"/>
          </w:tcPr>
          <w:p w14:paraId="03A47BEC" w14:textId="77777777" w:rsidR="007C0D28" w:rsidRPr="002541B6" w:rsidRDefault="007C0D28" w:rsidP="00515665">
            <w:r w:rsidRPr="002541B6">
              <w:rPr>
                <w:bCs/>
              </w:rPr>
              <w:t>254</w:t>
            </w:r>
          </w:p>
        </w:tc>
        <w:tc>
          <w:tcPr>
            <w:tcW w:w="0" w:type="auto"/>
          </w:tcPr>
          <w:p w14:paraId="2E0D48E7" w14:textId="77777777" w:rsidR="007C0D28" w:rsidRPr="002541B6" w:rsidRDefault="007C0D28" w:rsidP="00515665">
            <w:r w:rsidRPr="002541B6">
              <w:t>Tursiops truncatus</w:t>
            </w:r>
          </w:p>
        </w:tc>
        <w:tc>
          <w:tcPr>
            <w:tcW w:w="0" w:type="auto"/>
          </w:tcPr>
          <w:p w14:paraId="4EB292F2" w14:textId="77777777" w:rsidR="007C0D28" w:rsidRPr="002541B6" w:rsidRDefault="007C0D28" w:rsidP="00515665">
            <w:r w:rsidRPr="002541B6">
              <w:t>Metazoa</w:t>
            </w:r>
          </w:p>
        </w:tc>
        <w:tc>
          <w:tcPr>
            <w:tcW w:w="0" w:type="auto"/>
          </w:tcPr>
          <w:p w14:paraId="33BC1D44" w14:textId="77777777" w:rsidR="007C0D28" w:rsidRPr="002541B6" w:rsidRDefault="007C0D28" w:rsidP="00515665">
            <w:r w:rsidRPr="002541B6">
              <w:t>unikonta</w:t>
            </w:r>
          </w:p>
        </w:tc>
      </w:tr>
      <w:tr w:rsidR="007C0D28" w:rsidRPr="002541B6" w14:paraId="65916E00" w14:textId="77777777" w:rsidTr="002E4524">
        <w:tc>
          <w:tcPr>
            <w:tcW w:w="0" w:type="auto"/>
          </w:tcPr>
          <w:p w14:paraId="7D6657B6" w14:textId="77777777" w:rsidR="007C0D28" w:rsidRPr="002541B6" w:rsidRDefault="007C0D28" w:rsidP="00515665">
            <w:r w:rsidRPr="002541B6">
              <w:rPr>
                <w:bCs/>
              </w:rPr>
              <w:t>255</w:t>
            </w:r>
          </w:p>
        </w:tc>
        <w:tc>
          <w:tcPr>
            <w:tcW w:w="0" w:type="auto"/>
          </w:tcPr>
          <w:p w14:paraId="6199A29A" w14:textId="77777777" w:rsidR="007C0D28" w:rsidRPr="002541B6" w:rsidRDefault="007C0D28" w:rsidP="00515665">
            <w:r w:rsidRPr="002541B6">
              <w:t>Wuchereria bancrofti</w:t>
            </w:r>
          </w:p>
        </w:tc>
        <w:tc>
          <w:tcPr>
            <w:tcW w:w="0" w:type="auto"/>
          </w:tcPr>
          <w:p w14:paraId="5DFFE7C7" w14:textId="77777777" w:rsidR="007C0D28" w:rsidRPr="002541B6" w:rsidRDefault="007C0D28" w:rsidP="00515665">
            <w:r w:rsidRPr="002541B6">
              <w:t>Metazoa</w:t>
            </w:r>
          </w:p>
        </w:tc>
        <w:tc>
          <w:tcPr>
            <w:tcW w:w="0" w:type="auto"/>
          </w:tcPr>
          <w:p w14:paraId="3D6BA478" w14:textId="77777777" w:rsidR="007C0D28" w:rsidRPr="002541B6" w:rsidRDefault="007C0D28" w:rsidP="00515665">
            <w:r w:rsidRPr="002541B6">
              <w:t>unikonta</w:t>
            </w:r>
          </w:p>
        </w:tc>
      </w:tr>
      <w:tr w:rsidR="007C0D28" w:rsidRPr="002541B6" w14:paraId="4B4D4D95" w14:textId="77777777" w:rsidTr="002E4524">
        <w:tc>
          <w:tcPr>
            <w:tcW w:w="0" w:type="auto"/>
          </w:tcPr>
          <w:p w14:paraId="1735F11C" w14:textId="77777777" w:rsidR="007C0D28" w:rsidRPr="002541B6" w:rsidRDefault="007C0D28" w:rsidP="00515665">
            <w:r w:rsidRPr="002541B6">
              <w:rPr>
                <w:bCs/>
              </w:rPr>
              <w:t>256</w:t>
            </w:r>
          </w:p>
        </w:tc>
        <w:tc>
          <w:tcPr>
            <w:tcW w:w="0" w:type="auto"/>
          </w:tcPr>
          <w:p w14:paraId="500F1F23" w14:textId="77777777" w:rsidR="007C0D28" w:rsidRPr="002541B6" w:rsidRDefault="007C0D28" w:rsidP="00515665">
            <w:r w:rsidRPr="002541B6">
              <w:t>Xenopus tropicalis</w:t>
            </w:r>
          </w:p>
        </w:tc>
        <w:tc>
          <w:tcPr>
            <w:tcW w:w="0" w:type="auto"/>
          </w:tcPr>
          <w:p w14:paraId="6F2A5CD3" w14:textId="77777777" w:rsidR="007C0D28" w:rsidRPr="002541B6" w:rsidRDefault="007C0D28" w:rsidP="00515665">
            <w:r w:rsidRPr="002541B6">
              <w:t>Metazoa</w:t>
            </w:r>
          </w:p>
        </w:tc>
        <w:tc>
          <w:tcPr>
            <w:tcW w:w="0" w:type="auto"/>
          </w:tcPr>
          <w:p w14:paraId="4738060F" w14:textId="77777777" w:rsidR="007C0D28" w:rsidRPr="002541B6" w:rsidRDefault="007C0D28" w:rsidP="00515665">
            <w:r w:rsidRPr="002541B6">
              <w:t>unikonta</w:t>
            </w:r>
          </w:p>
        </w:tc>
      </w:tr>
      <w:tr w:rsidR="007C0D28" w:rsidRPr="002541B6" w14:paraId="37D87BA6" w14:textId="77777777" w:rsidTr="002E4524">
        <w:tc>
          <w:tcPr>
            <w:tcW w:w="0" w:type="auto"/>
          </w:tcPr>
          <w:p w14:paraId="6FA628B0" w14:textId="77777777" w:rsidR="007C0D28" w:rsidRPr="002541B6" w:rsidRDefault="007C0D28" w:rsidP="00515665">
            <w:r w:rsidRPr="002541B6">
              <w:rPr>
                <w:bCs/>
              </w:rPr>
              <w:t>257</w:t>
            </w:r>
          </w:p>
        </w:tc>
        <w:tc>
          <w:tcPr>
            <w:tcW w:w="0" w:type="auto"/>
          </w:tcPr>
          <w:p w14:paraId="7D69C126" w14:textId="77777777" w:rsidR="007C0D28" w:rsidRPr="002541B6" w:rsidRDefault="007C0D28" w:rsidP="00515665">
            <w:r w:rsidRPr="002541B6">
              <w:t>Callorhinchus milii</w:t>
            </w:r>
          </w:p>
        </w:tc>
        <w:tc>
          <w:tcPr>
            <w:tcW w:w="0" w:type="auto"/>
          </w:tcPr>
          <w:p w14:paraId="5D23D2FA" w14:textId="77777777" w:rsidR="007C0D28" w:rsidRPr="002541B6" w:rsidRDefault="007C0D28" w:rsidP="00515665">
            <w:r w:rsidRPr="002541B6">
              <w:t>Metazoa</w:t>
            </w:r>
          </w:p>
        </w:tc>
        <w:tc>
          <w:tcPr>
            <w:tcW w:w="0" w:type="auto"/>
          </w:tcPr>
          <w:p w14:paraId="4261AA8B" w14:textId="77777777" w:rsidR="007C0D28" w:rsidRPr="002541B6" w:rsidRDefault="007C0D28" w:rsidP="00515665">
            <w:r w:rsidRPr="002541B6">
              <w:t>unikonta</w:t>
            </w:r>
          </w:p>
        </w:tc>
      </w:tr>
      <w:tr w:rsidR="007C0D28" w:rsidRPr="002541B6" w14:paraId="7927380A" w14:textId="77777777" w:rsidTr="002E4524">
        <w:tc>
          <w:tcPr>
            <w:tcW w:w="0" w:type="auto"/>
          </w:tcPr>
          <w:p w14:paraId="070C7164" w14:textId="77777777" w:rsidR="007C0D28" w:rsidRPr="002541B6" w:rsidRDefault="007C0D28" w:rsidP="00515665">
            <w:r w:rsidRPr="002541B6">
              <w:rPr>
                <w:bCs/>
              </w:rPr>
              <w:t>258</w:t>
            </w:r>
          </w:p>
        </w:tc>
        <w:tc>
          <w:tcPr>
            <w:tcW w:w="0" w:type="auto"/>
          </w:tcPr>
          <w:p w14:paraId="160FEBE7" w14:textId="77777777" w:rsidR="007C0D28" w:rsidRPr="002541B6" w:rsidRDefault="007C0D28" w:rsidP="00515665">
            <w:r w:rsidRPr="002541B6">
              <w:t>Monosiga brevicollis</w:t>
            </w:r>
          </w:p>
        </w:tc>
        <w:tc>
          <w:tcPr>
            <w:tcW w:w="0" w:type="auto"/>
          </w:tcPr>
          <w:p w14:paraId="7BD9A7A0" w14:textId="77777777" w:rsidR="007C0D28" w:rsidRPr="002541B6" w:rsidRDefault="007C0D28" w:rsidP="00515665">
            <w:r w:rsidRPr="002541B6">
              <w:t>Monosiga_brevicollis</w:t>
            </w:r>
          </w:p>
        </w:tc>
        <w:tc>
          <w:tcPr>
            <w:tcW w:w="0" w:type="auto"/>
          </w:tcPr>
          <w:p w14:paraId="6800937E" w14:textId="77777777" w:rsidR="007C0D28" w:rsidRPr="002541B6" w:rsidRDefault="007C0D28" w:rsidP="00515665">
            <w:r w:rsidRPr="002541B6">
              <w:t>unikonta</w:t>
            </w:r>
          </w:p>
        </w:tc>
      </w:tr>
      <w:tr w:rsidR="007C0D28" w:rsidRPr="002541B6" w14:paraId="57175FD8" w14:textId="77777777" w:rsidTr="002E4524">
        <w:tc>
          <w:tcPr>
            <w:tcW w:w="0" w:type="auto"/>
          </w:tcPr>
          <w:p w14:paraId="709DCDB8" w14:textId="77777777" w:rsidR="007C0D28" w:rsidRPr="002541B6" w:rsidRDefault="007C0D28" w:rsidP="00515665">
            <w:r w:rsidRPr="002541B6">
              <w:rPr>
                <w:bCs/>
              </w:rPr>
              <w:t>259</w:t>
            </w:r>
          </w:p>
        </w:tc>
        <w:tc>
          <w:tcPr>
            <w:tcW w:w="0" w:type="auto"/>
          </w:tcPr>
          <w:p w14:paraId="59A42ABB" w14:textId="77777777" w:rsidR="007C0D28" w:rsidRPr="002541B6" w:rsidRDefault="007C0D28" w:rsidP="00515665">
            <w:r w:rsidRPr="002541B6">
              <w:t>Capsaspora owczarzaki</w:t>
            </w:r>
          </w:p>
        </w:tc>
        <w:tc>
          <w:tcPr>
            <w:tcW w:w="0" w:type="auto"/>
          </w:tcPr>
          <w:p w14:paraId="0A08375B" w14:textId="77777777" w:rsidR="007C0D28" w:rsidRPr="002541B6" w:rsidRDefault="007C0D28" w:rsidP="00515665">
            <w:r w:rsidRPr="002541B6">
              <w:t>Capsaspora_owczarzaki</w:t>
            </w:r>
          </w:p>
        </w:tc>
        <w:tc>
          <w:tcPr>
            <w:tcW w:w="0" w:type="auto"/>
          </w:tcPr>
          <w:p w14:paraId="7840555A" w14:textId="77777777" w:rsidR="007C0D28" w:rsidRPr="002541B6" w:rsidRDefault="007C0D28" w:rsidP="00515665">
            <w:r w:rsidRPr="002541B6">
              <w:t>unikonta</w:t>
            </w:r>
          </w:p>
        </w:tc>
      </w:tr>
      <w:tr w:rsidR="007C0D28" w:rsidRPr="002541B6" w14:paraId="0265DAA2" w14:textId="77777777" w:rsidTr="002E4524">
        <w:tc>
          <w:tcPr>
            <w:tcW w:w="0" w:type="auto"/>
          </w:tcPr>
          <w:p w14:paraId="36C4CEF1" w14:textId="77777777" w:rsidR="007C0D28" w:rsidRPr="002541B6" w:rsidRDefault="007C0D28" w:rsidP="00515665">
            <w:r w:rsidRPr="002541B6">
              <w:rPr>
                <w:bCs/>
              </w:rPr>
              <w:t>260</w:t>
            </w:r>
          </w:p>
        </w:tc>
        <w:tc>
          <w:tcPr>
            <w:tcW w:w="0" w:type="auto"/>
          </w:tcPr>
          <w:p w14:paraId="3B965041" w14:textId="77777777" w:rsidR="007C0D28" w:rsidRPr="002541B6" w:rsidRDefault="007C0D28" w:rsidP="00515665">
            <w:r w:rsidRPr="002541B6">
              <w:t>Thecamonas trahens</w:t>
            </w:r>
          </w:p>
        </w:tc>
        <w:tc>
          <w:tcPr>
            <w:tcW w:w="0" w:type="auto"/>
          </w:tcPr>
          <w:p w14:paraId="1091B145" w14:textId="77777777" w:rsidR="007C0D28" w:rsidRPr="002541B6" w:rsidRDefault="007C0D28" w:rsidP="00515665">
            <w:r w:rsidRPr="002541B6">
              <w:t>Thecamonas_trahens</w:t>
            </w:r>
          </w:p>
        </w:tc>
        <w:tc>
          <w:tcPr>
            <w:tcW w:w="0" w:type="auto"/>
          </w:tcPr>
          <w:p w14:paraId="404A6DDF" w14:textId="77777777" w:rsidR="007C0D28" w:rsidRPr="002541B6" w:rsidRDefault="007C0D28" w:rsidP="00515665">
            <w:r w:rsidRPr="002541B6">
              <w:t>unikonta</w:t>
            </w:r>
          </w:p>
        </w:tc>
      </w:tr>
      <w:tr w:rsidR="007C0D28" w:rsidRPr="002541B6" w14:paraId="6E539A03" w14:textId="77777777" w:rsidTr="002E4524">
        <w:tc>
          <w:tcPr>
            <w:tcW w:w="0" w:type="auto"/>
          </w:tcPr>
          <w:p w14:paraId="18812B6E" w14:textId="77777777" w:rsidR="007C0D28" w:rsidRPr="002541B6" w:rsidRDefault="007C0D28" w:rsidP="00515665">
            <w:r w:rsidRPr="002541B6">
              <w:rPr>
                <w:bCs/>
              </w:rPr>
              <w:t>261</w:t>
            </w:r>
          </w:p>
        </w:tc>
        <w:tc>
          <w:tcPr>
            <w:tcW w:w="0" w:type="auto"/>
          </w:tcPr>
          <w:p w14:paraId="7C597F23" w14:textId="77777777" w:rsidR="007C0D28" w:rsidRPr="002541B6" w:rsidRDefault="007C0D28" w:rsidP="00515665">
            <w:r w:rsidRPr="002541B6">
              <w:t>Bigelowiella natans</w:t>
            </w:r>
          </w:p>
        </w:tc>
        <w:tc>
          <w:tcPr>
            <w:tcW w:w="0" w:type="auto"/>
          </w:tcPr>
          <w:p w14:paraId="106F6F1C" w14:textId="77777777" w:rsidR="007C0D28" w:rsidRPr="002541B6" w:rsidRDefault="007C0D28" w:rsidP="00515665">
            <w:r w:rsidRPr="002541B6">
              <w:t>Amoebozoa</w:t>
            </w:r>
          </w:p>
        </w:tc>
        <w:tc>
          <w:tcPr>
            <w:tcW w:w="0" w:type="auto"/>
          </w:tcPr>
          <w:p w14:paraId="1E062F5C" w14:textId="77777777" w:rsidR="007C0D28" w:rsidRPr="002541B6" w:rsidRDefault="007C0D28" w:rsidP="00515665">
            <w:r w:rsidRPr="002541B6">
              <w:t>unikonta</w:t>
            </w:r>
          </w:p>
        </w:tc>
      </w:tr>
      <w:tr w:rsidR="007C0D28" w:rsidRPr="002541B6" w14:paraId="4FF721ED" w14:textId="77777777" w:rsidTr="002E4524">
        <w:tc>
          <w:tcPr>
            <w:tcW w:w="0" w:type="auto"/>
          </w:tcPr>
          <w:p w14:paraId="18484AC5" w14:textId="77777777" w:rsidR="007C0D28" w:rsidRPr="002541B6" w:rsidRDefault="007C0D28" w:rsidP="00515665">
            <w:r w:rsidRPr="002541B6">
              <w:rPr>
                <w:bCs/>
              </w:rPr>
              <w:t>262</w:t>
            </w:r>
          </w:p>
        </w:tc>
        <w:tc>
          <w:tcPr>
            <w:tcW w:w="0" w:type="auto"/>
          </w:tcPr>
          <w:p w14:paraId="660DE656" w14:textId="77777777" w:rsidR="007C0D28" w:rsidRPr="002541B6" w:rsidRDefault="007C0D28" w:rsidP="00515665">
            <w:r w:rsidRPr="002541B6">
              <w:t>Dictyostelium discoideum AX4</w:t>
            </w:r>
          </w:p>
        </w:tc>
        <w:tc>
          <w:tcPr>
            <w:tcW w:w="0" w:type="auto"/>
          </w:tcPr>
          <w:p w14:paraId="3E4A502D" w14:textId="77777777" w:rsidR="007C0D28" w:rsidRPr="002541B6" w:rsidRDefault="007C0D28" w:rsidP="00515665">
            <w:r w:rsidRPr="002541B6">
              <w:t>Amoebozoa</w:t>
            </w:r>
          </w:p>
        </w:tc>
        <w:tc>
          <w:tcPr>
            <w:tcW w:w="0" w:type="auto"/>
          </w:tcPr>
          <w:p w14:paraId="43F2AD82" w14:textId="77777777" w:rsidR="007C0D28" w:rsidRPr="002541B6" w:rsidRDefault="007C0D28" w:rsidP="00515665">
            <w:r w:rsidRPr="002541B6">
              <w:t>unikonta</w:t>
            </w:r>
          </w:p>
        </w:tc>
      </w:tr>
      <w:tr w:rsidR="007C0D28" w:rsidRPr="002541B6" w14:paraId="6817BEE2" w14:textId="77777777" w:rsidTr="002E4524">
        <w:tc>
          <w:tcPr>
            <w:tcW w:w="0" w:type="auto"/>
          </w:tcPr>
          <w:p w14:paraId="56DD68CC" w14:textId="77777777" w:rsidR="007C0D28" w:rsidRPr="002541B6" w:rsidRDefault="007C0D28" w:rsidP="00515665">
            <w:r w:rsidRPr="002541B6">
              <w:rPr>
                <w:bCs/>
              </w:rPr>
              <w:t>263</w:t>
            </w:r>
          </w:p>
        </w:tc>
        <w:tc>
          <w:tcPr>
            <w:tcW w:w="0" w:type="auto"/>
          </w:tcPr>
          <w:p w14:paraId="2FB6A916" w14:textId="77777777" w:rsidR="007C0D28" w:rsidRPr="002541B6" w:rsidRDefault="007C0D28" w:rsidP="00515665">
            <w:r w:rsidRPr="002541B6">
              <w:t>Dictyostelium purpureum QSDP1</w:t>
            </w:r>
          </w:p>
        </w:tc>
        <w:tc>
          <w:tcPr>
            <w:tcW w:w="0" w:type="auto"/>
          </w:tcPr>
          <w:p w14:paraId="0D8177CE" w14:textId="77777777" w:rsidR="007C0D28" w:rsidRPr="002541B6" w:rsidRDefault="007C0D28" w:rsidP="00515665">
            <w:r w:rsidRPr="002541B6">
              <w:t>Amoebozoa</w:t>
            </w:r>
          </w:p>
        </w:tc>
        <w:tc>
          <w:tcPr>
            <w:tcW w:w="0" w:type="auto"/>
          </w:tcPr>
          <w:p w14:paraId="3ADDBFE6" w14:textId="77777777" w:rsidR="007C0D28" w:rsidRPr="002541B6" w:rsidRDefault="007C0D28" w:rsidP="00515665">
            <w:r w:rsidRPr="002541B6">
              <w:t>unikonta</w:t>
            </w:r>
          </w:p>
        </w:tc>
      </w:tr>
      <w:tr w:rsidR="007C0D28" w:rsidRPr="002541B6" w14:paraId="0E1A85D4" w14:textId="77777777" w:rsidTr="002E4524">
        <w:tc>
          <w:tcPr>
            <w:tcW w:w="0" w:type="auto"/>
          </w:tcPr>
          <w:p w14:paraId="7202C641" w14:textId="77777777" w:rsidR="007C0D28" w:rsidRPr="002541B6" w:rsidRDefault="007C0D28" w:rsidP="00515665">
            <w:r w:rsidRPr="002541B6">
              <w:rPr>
                <w:bCs/>
              </w:rPr>
              <w:t>264</w:t>
            </w:r>
          </w:p>
        </w:tc>
        <w:tc>
          <w:tcPr>
            <w:tcW w:w="0" w:type="auto"/>
          </w:tcPr>
          <w:p w14:paraId="1C8D860A" w14:textId="77777777" w:rsidR="007C0D28" w:rsidRPr="002541B6" w:rsidRDefault="007C0D28" w:rsidP="00515665">
            <w:r w:rsidRPr="002541B6">
              <w:t>Entamoeba dispar SAW760</w:t>
            </w:r>
          </w:p>
        </w:tc>
        <w:tc>
          <w:tcPr>
            <w:tcW w:w="0" w:type="auto"/>
          </w:tcPr>
          <w:p w14:paraId="7C5BDFC2" w14:textId="77777777" w:rsidR="007C0D28" w:rsidRPr="002541B6" w:rsidRDefault="007C0D28" w:rsidP="00515665">
            <w:r w:rsidRPr="002541B6">
              <w:t>Amoebozoa</w:t>
            </w:r>
          </w:p>
        </w:tc>
        <w:tc>
          <w:tcPr>
            <w:tcW w:w="0" w:type="auto"/>
          </w:tcPr>
          <w:p w14:paraId="6BA4032B" w14:textId="77777777" w:rsidR="007C0D28" w:rsidRPr="002541B6" w:rsidRDefault="007C0D28" w:rsidP="00515665">
            <w:r w:rsidRPr="002541B6">
              <w:t>unikonta</w:t>
            </w:r>
          </w:p>
        </w:tc>
      </w:tr>
      <w:tr w:rsidR="007C0D28" w:rsidRPr="002541B6" w14:paraId="50A65B57" w14:textId="77777777" w:rsidTr="002E4524">
        <w:tc>
          <w:tcPr>
            <w:tcW w:w="0" w:type="auto"/>
          </w:tcPr>
          <w:p w14:paraId="2A8CDD93" w14:textId="77777777" w:rsidR="007C0D28" w:rsidRPr="002541B6" w:rsidRDefault="007C0D28" w:rsidP="00515665">
            <w:r w:rsidRPr="002541B6">
              <w:rPr>
                <w:bCs/>
              </w:rPr>
              <w:t>265</w:t>
            </w:r>
          </w:p>
        </w:tc>
        <w:tc>
          <w:tcPr>
            <w:tcW w:w="0" w:type="auto"/>
          </w:tcPr>
          <w:p w14:paraId="6BD9A180" w14:textId="77777777" w:rsidR="007C0D28" w:rsidRPr="002541B6" w:rsidRDefault="007C0D28" w:rsidP="00515665">
            <w:r w:rsidRPr="002541B6">
              <w:t>Entamoeba histolytica</w:t>
            </w:r>
          </w:p>
        </w:tc>
        <w:tc>
          <w:tcPr>
            <w:tcW w:w="0" w:type="auto"/>
          </w:tcPr>
          <w:p w14:paraId="1715917B" w14:textId="77777777" w:rsidR="007C0D28" w:rsidRPr="002541B6" w:rsidRDefault="007C0D28" w:rsidP="00515665">
            <w:r w:rsidRPr="002541B6">
              <w:t>Amoebozoa</w:t>
            </w:r>
          </w:p>
        </w:tc>
        <w:tc>
          <w:tcPr>
            <w:tcW w:w="0" w:type="auto"/>
          </w:tcPr>
          <w:p w14:paraId="317AD767" w14:textId="77777777" w:rsidR="007C0D28" w:rsidRPr="002541B6" w:rsidRDefault="007C0D28" w:rsidP="00515665">
            <w:r w:rsidRPr="002541B6">
              <w:t>unikonta</w:t>
            </w:r>
          </w:p>
        </w:tc>
      </w:tr>
      <w:tr w:rsidR="007C0D28" w:rsidRPr="002541B6" w14:paraId="352D2050" w14:textId="77777777" w:rsidTr="002E4524">
        <w:tc>
          <w:tcPr>
            <w:tcW w:w="0" w:type="auto"/>
          </w:tcPr>
          <w:p w14:paraId="190AF90A" w14:textId="77777777" w:rsidR="007C0D28" w:rsidRPr="002541B6" w:rsidRDefault="007C0D28" w:rsidP="00515665">
            <w:r w:rsidRPr="002541B6">
              <w:rPr>
                <w:bCs/>
              </w:rPr>
              <w:t>266</w:t>
            </w:r>
          </w:p>
        </w:tc>
        <w:tc>
          <w:tcPr>
            <w:tcW w:w="0" w:type="auto"/>
          </w:tcPr>
          <w:p w14:paraId="19AD78C3" w14:textId="77777777" w:rsidR="007C0D28" w:rsidRPr="002541B6" w:rsidRDefault="007C0D28" w:rsidP="00515665">
            <w:r w:rsidRPr="002541B6">
              <w:t>Polysphondylium pallidum</w:t>
            </w:r>
          </w:p>
        </w:tc>
        <w:tc>
          <w:tcPr>
            <w:tcW w:w="0" w:type="auto"/>
          </w:tcPr>
          <w:p w14:paraId="2EFE99AC" w14:textId="77777777" w:rsidR="007C0D28" w:rsidRPr="002541B6" w:rsidRDefault="007C0D28" w:rsidP="00515665">
            <w:r w:rsidRPr="002541B6">
              <w:t>Amoebozoa</w:t>
            </w:r>
          </w:p>
        </w:tc>
        <w:tc>
          <w:tcPr>
            <w:tcW w:w="0" w:type="auto"/>
          </w:tcPr>
          <w:p w14:paraId="785A243D" w14:textId="77777777" w:rsidR="007C0D28" w:rsidRPr="002541B6" w:rsidRDefault="007C0D28" w:rsidP="00515665">
            <w:r w:rsidRPr="002541B6">
              <w:t>unikonta</w:t>
            </w:r>
          </w:p>
        </w:tc>
      </w:tr>
      <w:tr w:rsidR="007C0D28" w:rsidRPr="002541B6" w14:paraId="3B21AD8F" w14:textId="77777777" w:rsidTr="002E4524">
        <w:tc>
          <w:tcPr>
            <w:tcW w:w="0" w:type="auto"/>
          </w:tcPr>
          <w:p w14:paraId="1F3D631F" w14:textId="77777777" w:rsidR="007C0D28" w:rsidRPr="002541B6" w:rsidRDefault="007C0D28" w:rsidP="00515665">
            <w:r w:rsidRPr="002541B6">
              <w:rPr>
                <w:bCs/>
              </w:rPr>
              <w:t>267</w:t>
            </w:r>
          </w:p>
        </w:tc>
        <w:tc>
          <w:tcPr>
            <w:tcW w:w="0" w:type="auto"/>
          </w:tcPr>
          <w:p w14:paraId="3E9B401C" w14:textId="77777777" w:rsidR="007C0D28" w:rsidRPr="002541B6" w:rsidRDefault="007C0D28" w:rsidP="00515665">
            <w:r w:rsidRPr="002541B6">
              <w:t>Leishmania braziliensis</w:t>
            </w:r>
          </w:p>
        </w:tc>
        <w:tc>
          <w:tcPr>
            <w:tcW w:w="0" w:type="auto"/>
          </w:tcPr>
          <w:p w14:paraId="64F75094" w14:textId="77777777" w:rsidR="007C0D28" w:rsidRPr="002541B6" w:rsidRDefault="007C0D28" w:rsidP="00515665">
            <w:r w:rsidRPr="002541B6">
              <w:t>Euglenozoa</w:t>
            </w:r>
          </w:p>
        </w:tc>
        <w:tc>
          <w:tcPr>
            <w:tcW w:w="0" w:type="auto"/>
          </w:tcPr>
          <w:p w14:paraId="7EDB38DF" w14:textId="77777777" w:rsidR="007C0D28" w:rsidRPr="002541B6" w:rsidRDefault="007C0D28" w:rsidP="00515665">
            <w:r w:rsidRPr="002541B6">
              <w:t>eukaryota</w:t>
            </w:r>
          </w:p>
        </w:tc>
      </w:tr>
      <w:tr w:rsidR="007C0D28" w:rsidRPr="002541B6" w14:paraId="2CF7AB8E" w14:textId="77777777" w:rsidTr="002E4524">
        <w:tc>
          <w:tcPr>
            <w:tcW w:w="0" w:type="auto"/>
          </w:tcPr>
          <w:p w14:paraId="160C2C2E" w14:textId="77777777" w:rsidR="007C0D28" w:rsidRPr="002541B6" w:rsidRDefault="007C0D28" w:rsidP="00515665">
            <w:r w:rsidRPr="002541B6">
              <w:rPr>
                <w:bCs/>
              </w:rPr>
              <w:t>268</w:t>
            </w:r>
          </w:p>
        </w:tc>
        <w:tc>
          <w:tcPr>
            <w:tcW w:w="0" w:type="auto"/>
          </w:tcPr>
          <w:p w14:paraId="7C144CDA" w14:textId="77777777" w:rsidR="007C0D28" w:rsidRPr="002541B6" w:rsidRDefault="007C0D28" w:rsidP="00515665">
            <w:r w:rsidRPr="002541B6">
              <w:t>Leishmania infantum</w:t>
            </w:r>
          </w:p>
        </w:tc>
        <w:tc>
          <w:tcPr>
            <w:tcW w:w="0" w:type="auto"/>
          </w:tcPr>
          <w:p w14:paraId="31D54E71" w14:textId="77777777" w:rsidR="007C0D28" w:rsidRPr="002541B6" w:rsidRDefault="007C0D28" w:rsidP="00515665">
            <w:r w:rsidRPr="002541B6">
              <w:t>Euglenozoa</w:t>
            </w:r>
          </w:p>
        </w:tc>
        <w:tc>
          <w:tcPr>
            <w:tcW w:w="0" w:type="auto"/>
          </w:tcPr>
          <w:p w14:paraId="5F2F19A5" w14:textId="77777777" w:rsidR="007C0D28" w:rsidRPr="002541B6" w:rsidRDefault="007C0D28" w:rsidP="00515665">
            <w:r w:rsidRPr="002541B6">
              <w:t>eukaryota</w:t>
            </w:r>
          </w:p>
        </w:tc>
      </w:tr>
      <w:tr w:rsidR="007C0D28" w:rsidRPr="002541B6" w14:paraId="230CC97E" w14:textId="77777777" w:rsidTr="002E4524">
        <w:tc>
          <w:tcPr>
            <w:tcW w:w="0" w:type="auto"/>
          </w:tcPr>
          <w:p w14:paraId="347D2D8B" w14:textId="77777777" w:rsidR="007C0D28" w:rsidRPr="002541B6" w:rsidRDefault="007C0D28" w:rsidP="00515665">
            <w:r w:rsidRPr="002541B6">
              <w:rPr>
                <w:bCs/>
              </w:rPr>
              <w:t>269</w:t>
            </w:r>
          </w:p>
        </w:tc>
        <w:tc>
          <w:tcPr>
            <w:tcW w:w="0" w:type="auto"/>
          </w:tcPr>
          <w:p w14:paraId="29BF5F03" w14:textId="77777777" w:rsidR="007C0D28" w:rsidRPr="002541B6" w:rsidRDefault="007C0D28" w:rsidP="00515665">
            <w:r w:rsidRPr="002541B6">
              <w:t>Leishmania major strain Friedlin</w:t>
            </w:r>
          </w:p>
        </w:tc>
        <w:tc>
          <w:tcPr>
            <w:tcW w:w="0" w:type="auto"/>
          </w:tcPr>
          <w:p w14:paraId="2DACB2A2" w14:textId="77777777" w:rsidR="007C0D28" w:rsidRPr="002541B6" w:rsidRDefault="007C0D28" w:rsidP="00515665">
            <w:r w:rsidRPr="002541B6">
              <w:t>Euglenozoa</w:t>
            </w:r>
          </w:p>
        </w:tc>
        <w:tc>
          <w:tcPr>
            <w:tcW w:w="0" w:type="auto"/>
          </w:tcPr>
          <w:p w14:paraId="554DC1B3" w14:textId="77777777" w:rsidR="007C0D28" w:rsidRPr="002541B6" w:rsidRDefault="007C0D28" w:rsidP="00515665">
            <w:r w:rsidRPr="002541B6">
              <w:t>eukaryota</w:t>
            </w:r>
          </w:p>
        </w:tc>
      </w:tr>
      <w:tr w:rsidR="007C0D28" w:rsidRPr="002541B6" w14:paraId="5D055E27" w14:textId="77777777" w:rsidTr="002E4524">
        <w:tc>
          <w:tcPr>
            <w:tcW w:w="0" w:type="auto"/>
          </w:tcPr>
          <w:p w14:paraId="3C9ABBF8" w14:textId="77777777" w:rsidR="007C0D28" w:rsidRPr="002541B6" w:rsidRDefault="007C0D28" w:rsidP="00515665">
            <w:r w:rsidRPr="002541B6">
              <w:rPr>
                <w:bCs/>
              </w:rPr>
              <w:t>270</w:t>
            </w:r>
          </w:p>
        </w:tc>
        <w:tc>
          <w:tcPr>
            <w:tcW w:w="0" w:type="auto"/>
          </w:tcPr>
          <w:p w14:paraId="3C9F0BEC" w14:textId="77777777" w:rsidR="007C0D28" w:rsidRPr="002541B6" w:rsidRDefault="007C0D28" w:rsidP="00515665">
            <w:r w:rsidRPr="002541B6">
              <w:t>Trypanosoma brucei</w:t>
            </w:r>
          </w:p>
        </w:tc>
        <w:tc>
          <w:tcPr>
            <w:tcW w:w="0" w:type="auto"/>
          </w:tcPr>
          <w:p w14:paraId="3C993A18" w14:textId="77777777" w:rsidR="007C0D28" w:rsidRPr="002541B6" w:rsidRDefault="007C0D28" w:rsidP="00515665">
            <w:r w:rsidRPr="002541B6">
              <w:t>Euglenozoa</w:t>
            </w:r>
          </w:p>
        </w:tc>
        <w:tc>
          <w:tcPr>
            <w:tcW w:w="0" w:type="auto"/>
          </w:tcPr>
          <w:p w14:paraId="5D5690FF" w14:textId="77777777" w:rsidR="007C0D28" w:rsidRPr="002541B6" w:rsidRDefault="007C0D28" w:rsidP="00515665">
            <w:r w:rsidRPr="002541B6">
              <w:t>eukaryota</w:t>
            </w:r>
          </w:p>
        </w:tc>
      </w:tr>
      <w:tr w:rsidR="007C0D28" w:rsidRPr="002541B6" w14:paraId="0F9B4F60" w14:textId="77777777" w:rsidTr="002E4524">
        <w:tc>
          <w:tcPr>
            <w:tcW w:w="0" w:type="auto"/>
          </w:tcPr>
          <w:p w14:paraId="31F9DE01" w14:textId="77777777" w:rsidR="007C0D28" w:rsidRPr="002541B6" w:rsidRDefault="007C0D28" w:rsidP="00515665">
            <w:r w:rsidRPr="002541B6">
              <w:rPr>
                <w:bCs/>
              </w:rPr>
              <w:t>271</w:t>
            </w:r>
          </w:p>
        </w:tc>
        <w:tc>
          <w:tcPr>
            <w:tcW w:w="0" w:type="auto"/>
          </w:tcPr>
          <w:p w14:paraId="30F7B7B3" w14:textId="77777777" w:rsidR="007C0D28" w:rsidRPr="002541B6" w:rsidRDefault="007C0D28" w:rsidP="00515665">
            <w:r w:rsidRPr="002541B6">
              <w:t>Naegleria gruberi</w:t>
            </w:r>
          </w:p>
        </w:tc>
        <w:tc>
          <w:tcPr>
            <w:tcW w:w="0" w:type="auto"/>
          </w:tcPr>
          <w:p w14:paraId="2A4F13DD" w14:textId="77777777" w:rsidR="007C0D28" w:rsidRPr="002541B6" w:rsidRDefault="007C0D28" w:rsidP="00515665">
            <w:r w:rsidRPr="002541B6">
              <w:t>Heterolobosea</w:t>
            </w:r>
          </w:p>
        </w:tc>
        <w:tc>
          <w:tcPr>
            <w:tcW w:w="0" w:type="auto"/>
          </w:tcPr>
          <w:p w14:paraId="36B9C3DA" w14:textId="77777777" w:rsidR="007C0D28" w:rsidRPr="002541B6" w:rsidRDefault="007C0D28" w:rsidP="00515665">
            <w:r w:rsidRPr="002541B6">
              <w:t>eukaryota</w:t>
            </w:r>
          </w:p>
        </w:tc>
      </w:tr>
      <w:tr w:rsidR="007C0D28" w:rsidRPr="002541B6" w14:paraId="28C07B06" w14:textId="77777777" w:rsidTr="002E4524">
        <w:tc>
          <w:tcPr>
            <w:tcW w:w="0" w:type="auto"/>
          </w:tcPr>
          <w:p w14:paraId="5440CCCC" w14:textId="77777777" w:rsidR="007C0D28" w:rsidRPr="002541B6" w:rsidRDefault="007C0D28" w:rsidP="00515665">
            <w:r w:rsidRPr="002541B6">
              <w:rPr>
                <w:bCs/>
              </w:rPr>
              <w:t>272</w:t>
            </w:r>
          </w:p>
        </w:tc>
        <w:tc>
          <w:tcPr>
            <w:tcW w:w="0" w:type="auto"/>
          </w:tcPr>
          <w:p w14:paraId="1E271D83" w14:textId="77777777" w:rsidR="007C0D28" w:rsidRPr="002541B6" w:rsidRDefault="007C0D28" w:rsidP="00515665">
            <w:r w:rsidRPr="002541B6">
              <w:t>Aquilegia coerulea</w:t>
            </w:r>
          </w:p>
        </w:tc>
        <w:tc>
          <w:tcPr>
            <w:tcW w:w="0" w:type="auto"/>
          </w:tcPr>
          <w:p w14:paraId="5DA3E3AF" w14:textId="77777777" w:rsidR="007C0D28" w:rsidRPr="002541B6" w:rsidRDefault="007C0D28" w:rsidP="00515665">
            <w:r w:rsidRPr="002541B6">
              <w:t>Streptophyta</w:t>
            </w:r>
          </w:p>
        </w:tc>
        <w:tc>
          <w:tcPr>
            <w:tcW w:w="0" w:type="auto"/>
          </w:tcPr>
          <w:p w14:paraId="73629A25" w14:textId="77777777" w:rsidR="007C0D28" w:rsidRPr="002541B6" w:rsidRDefault="007C0D28" w:rsidP="00515665">
            <w:r w:rsidRPr="002541B6">
              <w:t>eukaryota</w:t>
            </w:r>
          </w:p>
        </w:tc>
      </w:tr>
      <w:tr w:rsidR="007C0D28" w:rsidRPr="002541B6" w14:paraId="0230B870" w14:textId="77777777" w:rsidTr="002E4524">
        <w:tc>
          <w:tcPr>
            <w:tcW w:w="0" w:type="auto"/>
          </w:tcPr>
          <w:p w14:paraId="7B3C5923" w14:textId="77777777" w:rsidR="007C0D28" w:rsidRPr="002541B6" w:rsidRDefault="007C0D28" w:rsidP="00515665">
            <w:r w:rsidRPr="002541B6">
              <w:rPr>
                <w:bCs/>
              </w:rPr>
              <w:t>273</w:t>
            </w:r>
          </w:p>
        </w:tc>
        <w:tc>
          <w:tcPr>
            <w:tcW w:w="0" w:type="auto"/>
          </w:tcPr>
          <w:p w14:paraId="5BA8A0E0" w14:textId="77777777" w:rsidR="007C0D28" w:rsidRPr="002541B6" w:rsidRDefault="007C0D28" w:rsidP="00515665">
            <w:r w:rsidRPr="002541B6">
              <w:t>Arabidopsis lyrata</w:t>
            </w:r>
          </w:p>
        </w:tc>
        <w:tc>
          <w:tcPr>
            <w:tcW w:w="0" w:type="auto"/>
          </w:tcPr>
          <w:p w14:paraId="6F30933B" w14:textId="77777777" w:rsidR="007C0D28" w:rsidRPr="002541B6" w:rsidRDefault="007C0D28" w:rsidP="00515665">
            <w:r w:rsidRPr="002541B6">
              <w:t>Streptophyta</w:t>
            </w:r>
          </w:p>
        </w:tc>
        <w:tc>
          <w:tcPr>
            <w:tcW w:w="0" w:type="auto"/>
          </w:tcPr>
          <w:p w14:paraId="358D20D1" w14:textId="77777777" w:rsidR="007C0D28" w:rsidRPr="002541B6" w:rsidRDefault="007C0D28" w:rsidP="00515665">
            <w:r w:rsidRPr="002541B6">
              <w:t>eukaryota</w:t>
            </w:r>
          </w:p>
        </w:tc>
      </w:tr>
      <w:tr w:rsidR="007C0D28" w:rsidRPr="002541B6" w14:paraId="7E94B4C8" w14:textId="77777777" w:rsidTr="002E4524">
        <w:tc>
          <w:tcPr>
            <w:tcW w:w="0" w:type="auto"/>
          </w:tcPr>
          <w:p w14:paraId="2220513E" w14:textId="77777777" w:rsidR="007C0D28" w:rsidRPr="002541B6" w:rsidRDefault="007C0D28" w:rsidP="00515665">
            <w:r w:rsidRPr="002541B6">
              <w:rPr>
                <w:bCs/>
              </w:rPr>
              <w:t>274</w:t>
            </w:r>
          </w:p>
        </w:tc>
        <w:tc>
          <w:tcPr>
            <w:tcW w:w="0" w:type="auto"/>
          </w:tcPr>
          <w:p w14:paraId="4FF5991E" w14:textId="77777777" w:rsidR="007C0D28" w:rsidRPr="002541B6" w:rsidRDefault="007C0D28" w:rsidP="00515665">
            <w:r w:rsidRPr="002541B6">
              <w:t>Arabidopsis thaliana</w:t>
            </w:r>
          </w:p>
        </w:tc>
        <w:tc>
          <w:tcPr>
            <w:tcW w:w="0" w:type="auto"/>
          </w:tcPr>
          <w:p w14:paraId="1BFFF0D0" w14:textId="77777777" w:rsidR="007C0D28" w:rsidRPr="002541B6" w:rsidRDefault="007C0D28" w:rsidP="00515665">
            <w:r w:rsidRPr="002541B6">
              <w:t>Streptophyta</w:t>
            </w:r>
          </w:p>
        </w:tc>
        <w:tc>
          <w:tcPr>
            <w:tcW w:w="0" w:type="auto"/>
          </w:tcPr>
          <w:p w14:paraId="44C61808" w14:textId="77777777" w:rsidR="007C0D28" w:rsidRPr="002541B6" w:rsidRDefault="007C0D28" w:rsidP="00515665">
            <w:r w:rsidRPr="002541B6">
              <w:t>eukaryota</w:t>
            </w:r>
          </w:p>
        </w:tc>
      </w:tr>
      <w:tr w:rsidR="007C0D28" w:rsidRPr="002541B6" w14:paraId="71CD655D" w14:textId="77777777" w:rsidTr="002E4524">
        <w:tc>
          <w:tcPr>
            <w:tcW w:w="0" w:type="auto"/>
          </w:tcPr>
          <w:p w14:paraId="29E8609B" w14:textId="77777777" w:rsidR="007C0D28" w:rsidRPr="002541B6" w:rsidRDefault="007C0D28" w:rsidP="00515665">
            <w:r w:rsidRPr="002541B6">
              <w:rPr>
                <w:bCs/>
              </w:rPr>
              <w:t>275</w:t>
            </w:r>
          </w:p>
        </w:tc>
        <w:tc>
          <w:tcPr>
            <w:tcW w:w="0" w:type="auto"/>
          </w:tcPr>
          <w:p w14:paraId="67BB7003" w14:textId="77777777" w:rsidR="007C0D28" w:rsidRPr="002541B6" w:rsidRDefault="007C0D28" w:rsidP="00515665">
            <w:r w:rsidRPr="002541B6">
              <w:t>Brachypodium distachyon</w:t>
            </w:r>
          </w:p>
        </w:tc>
        <w:tc>
          <w:tcPr>
            <w:tcW w:w="0" w:type="auto"/>
          </w:tcPr>
          <w:p w14:paraId="1CC4FFEE" w14:textId="77777777" w:rsidR="007C0D28" w:rsidRPr="002541B6" w:rsidRDefault="007C0D28" w:rsidP="00515665">
            <w:r w:rsidRPr="002541B6">
              <w:t>Streptophyta</w:t>
            </w:r>
          </w:p>
        </w:tc>
        <w:tc>
          <w:tcPr>
            <w:tcW w:w="0" w:type="auto"/>
          </w:tcPr>
          <w:p w14:paraId="4C9B02F6" w14:textId="77777777" w:rsidR="007C0D28" w:rsidRPr="002541B6" w:rsidRDefault="007C0D28" w:rsidP="00515665">
            <w:r w:rsidRPr="002541B6">
              <w:t>eukaryota</w:t>
            </w:r>
          </w:p>
        </w:tc>
      </w:tr>
      <w:tr w:rsidR="007C0D28" w:rsidRPr="002541B6" w14:paraId="4DE4DE38" w14:textId="77777777" w:rsidTr="002E4524">
        <w:tc>
          <w:tcPr>
            <w:tcW w:w="0" w:type="auto"/>
          </w:tcPr>
          <w:p w14:paraId="6FB6A45B" w14:textId="77777777" w:rsidR="007C0D28" w:rsidRPr="002541B6" w:rsidRDefault="007C0D28" w:rsidP="00515665">
            <w:r w:rsidRPr="002541B6">
              <w:rPr>
                <w:bCs/>
              </w:rPr>
              <w:t>276</w:t>
            </w:r>
          </w:p>
        </w:tc>
        <w:tc>
          <w:tcPr>
            <w:tcW w:w="0" w:type="auto"/>
          </w:tcPr>
          <w:p w14:paraId="513759AC" w14:textId="77777777" w:rsidR="007C0D28" w:rsidRPr="002541B6" w:rsidRDefault="007C0D28" w:rsidP="00515665">
            <w:r w:rsidRPr="002541B6">
              <w:t>Brassica rapa</w:t>
            </w:r>
          </w:p>
        </w:tc>
        <w:tc>
          <w:tcPr>
            <w:tcW w:w="0" w:type="auto"/>
          </w:tcPr>
          <w:p w14:paraId="53780189" w14:textId="77777777" w:rsidR="007C0D28" w:rsidRPr="002541B6" w:rsidRDefault="007C0D28" w:rsidP="00515665">
            <w:r w:rsidRPr="002541B6">
              <w:t>Streptophyta</w:t>
            </w:r>
          </w:p>
        </w:tc>
        <w:tc>
          <w:tcPr>
            <w:tcW w:w="0" w:type="auto"/>
          </w:tcPr>
          <w:p w14:paraId="3DDFCDBF" w14:textId="77777777" w:rsidR="007C0D28" w:rsidRPr="002541B6" w:rsidRDefault="007C0D28" w:rsidP="00515665">
            <w:r w:rsidRPr="002541B6">
              <w:t>eukaryota</w:t>
            </w:r>
          </w:p>
        </w:tc>
      </w:tr>
      <w:tr w:rsidR="007C0D28" w:rsidRPr="002541B6" w14:paraId="7D7B66AB" w14:textId="77777777" w:rsidTr="002E4524">
        <w:tc>
          <w:tcPr>
            <w:tcW w:w="0" w:type="auto"/>
          </w:tcPr>
          <w:p w14:paraId="602DEF45" w14:textId="77777777" w:rsidR="007C0D28" w:rsidRPr="002541B6" w:rsidRDefault="007C0D28" w:rsidP="00515665">
            <w:r w:rsidRPr="002541B6">
              <w:rPr>
                <w:bCs/>
              </w:rPr>
              <w:t>277</w:t>
            </w:r>
          </w:p>
        </w:tc>
        <w:tc>
          <w:tcPr>
            <w:tcW w:w="0" w:type="auto"/>
          </w:tcPr>
          <w:p w14:paraId="2619A099" w14:textId="77777777" w:rsidR="007C0D28" w:rsidRPr="002541B6" w:rsidRDefault="007C0D28" w:rsidP="00515665">
            <w:r w:rsidRPr="002541B6">
              <w:t>Capsella rubella</w:t>
            </w:r>
          </w:p>
        </w:tc>
        <w:tc>
          <w:tcPr>
            <w:tcW w:w="0" w:type="auto"/>
          </w:tcPr>
          <w:p w14:paraId="4032C687" w14:textId="77777777" w:rsidR="007C0D28" w:rsidRPr="002541B6" w:rsidRDefault="007C0D28" w:rsidP="00515665">
            <w:r w:rsidRPr="002541B6">
              <w:t>Streptophyta</w:t>
            </w:r>
          </w:p>
        </w:tc>
        <w:tc>
          <w:tcPr>
            <w:tcW w:w="0" w:type="auto"/>
          </w:tcPr>
          <w:p w14:paraId="76F704AD" w14:textId="77777777" w:rsidR="007C0D28" w:rsidRPr="002541B6" w:rsidRDefault="007C0D28" w:rsidP="00515665">
            <w:r w:rsidRPr="002541B6">
              <w:t>eukaryota</w:t>
            </w:r>
          </w:p>
        </w:tc>
      </w:tr>
      <w:tr w:rsidR="007C0D28" w:rsidRPr="002541B6" w14:paraId="586DB7CA" w14:textId="77777777" w:rsidTr="002E4524">
        <w:tc>
          <w:tcPr>
            <w:tcW w:w="0" w:type="auto"/>
          </w:tcPr>
          <w:p w14:paraId="021E97D9" w14:textId="77777777" w:rsidR="007C0D28" w:rsidRPr="002541B6" w:rsidRDefault="007C0D28" w:rsidP="00515665">
            <w:r w:rsidRPr="002541B6">
              <w:rPr>
                <w:bCs/>
              </w:rPr>
              <w:t>278</w:t>
            </w:r>
          </w:p>
        </w:tc>
        <w:tc>
          <w:tcPr>
            <w:tcW w:w="0" w:type="auto"/>
          </w:tcPr>
          <w:p w14:paraId="1B0A7BB8" w14:textId="77777777" w:rsidR="007C0D28" w:rsidRPr="002541B6" w:rsidRDefault="007C0D28" w:rsidP="00515665">
            <w:r w:rsidRPr="002541B6">
              <w:t>Citrus clementina</w:t>
            </w:r>
          </w:p>
        </w:tc>
        <w:tc>
          <w:tcPr>
            <w:tcW w:w="0" w:type="auto"/>
          </w:tcPr>
          <w:p w14:paraId="7C38FF48" w14:textId="77777777" w:rsidR="007C0D28" w:rsidRPr="002541B6" w:rsidRDefault="007C0D28" w:rsidP="00515665">
            <w:r w:rsidRPr="002541B6">
              <w:t>Streptophyta</w:t>
            </w:r>
          </w:p>
        </w:tc>
        <w:tc>
          <w:tcPr>
            <w:tcW w:w="0" w:type="auto"/>
          </w:tcPr>
          <w:p w14:paraId="31A66B43" w14:textId="77777777" w:rsidR="007C0D28" w:rsidRPr="002541B6" w:rsidRDefault="007C0D28" w:rsidP="00515665">
            <w:r w:rsidRPr="002541B6">
              <w:t>eukaryota</w:t>
            </w:r>
          </w:p>
        </w:tc>
      </w:tr>
      <w:tr w:rsidR="007C0D28" w:rsidRPr="002541B6" w14:paraId="77B46042" w14:textId="77777777" w:rsidTr="002E4524">
        <w:tc>
          <w:tcPr>
            <w:tcW w:w="0" w:type="auto"/>
          </w:tcPr>
          <w:p w14:paraId="0430A10B" w14:textId="77777777" w:rsidR="007C0D28" w:rsidRPr="002541B6" w:rsidRDefault="007C0D28" w:rsidP="00515665">
            <w:r w:rsidRPr="002541B6">
              <w:rPr>
                <w:bCs/>
              </w:rPr>
              <w:t>279</w:t>
            </w:r>
          </w:p>
        </w:tc>
        <w:tc>
          <w:tcPr>
            <w:tcW w:w="0" w:type="auto"/>
          </w:tcPr>
          <w:p w14:paraId="62685CAD" w14:textId="77777777" w:rsidR="007C0D28" w:rsidRPr="002541B6" w:rsidRDefault="007C0D28" w:rsidP="00515665">
            <w:r w:rsidRPr="002541B6">
              <w:t>Citrus sinensis</w:t>
            </w:r>
          </w:p>
        </w:tc>
        <w:tc>
          <w:tcPr>
            <w:tcW w:w="0" w:type="auto"/>
          </w:tcPr>
          <w:p w14:paraId="58B8492A" w14:textId="77777777" w:rsidR="007C0D28" w:rsidRPr="002541B6" w:rsidRDefault="007C0D28" w:rsidP="00515665">
            <w:r w:rsidRPr="002541B6">
              <w:t>Streptophyta</w:t>
            </w:r>
          </w:p>
        </w:tc>
        <w:tc>
          <w:tcPr>
            <w:tcW w:w="0" w:type="auto"/>
          </w:tcPr>
          <w:p w14:paraId="30DBB4D0" w14:textId="77777777" w:rsidR="007C0D28" w:rsidRPr="002541B6" w:rsidRDefault="007C0D28" w:rsidP="00515665">
            <w:r w:rsidRPr="002541B6">
              <w:t>eukaryota</w:t>
            </w:r>
          </w:p>
        </w:tc>
      </w:tr>
      <w:tr w:rsidR="007C0D28" w:rsidRPr="002541B6" w14:paraId="20B47076" w14:textId="77777777" w:rsidTr="002E4524">
        <w:tc>
          <w:tcPr>
            <w:tcW w:w="0" w:type="auto"/>
          </w:tcPr>
          <w:p w14:paraId="5DDDB5DE" w14:textId="77777777" w:rsidR="007C0D28" w:rsidRPr="002541B6" w:rsidRDefault="007C0D28" w:rsidP="00515665">
            <w:r w:rsidRPr="002541B6">
              <w:rPr>
                <w:bCs/>
              </w:rPr>
              <w:t>280</w:t>
            </w:r>
          </w:p>
        </w:tc>
        <w:tc>
          <w:tcPr>
            <w:tcW w:w="0" w:type="auto"/>
          </w:tcPr>
          <w:p w14:paraId="409289E0" w14:textId="77777777" w:rsidR="007C0D28" w:rsidRPr="002541B6" w:rsidRDefault="007C0D28" w:rsidP="00515665">
            <w:r w:rsidRPr="002541B6">
              <w:t>Cucumis sativus</w:t>
            </w:r>
          </w:p>
        </w:tc>
        <w:tc>
          <w:tcPr>
            <w:tcW w:w="0" w:type="auto"/>
          </w:tcPr>
          <w:p w14:paraId="50C029C5" w14:textId="77777777" w:rsidR="007C0D28" w:rsidRPr="002541B6" w:rsidRDefault="007C0D28" w:rsidP="00515665">
            <w:r w:rsidRPr="002541B6">
              <w:t>Streptophyta</w:t>
            </w:r>
          </w:p>
        </w:tc>
        <w:tc>
          <w:tcPr>
            <w:tcW w:w="0" w:type="auto"/>
          </w:tcPr>
          <w:p w14:paraId="770F4AC5" w14:textId="77777777" w:rsidR="007C0D28" w:rsidRPr="002541B6" w:rsidRDefault="007C0D28" w:rsidP="00515665">
            <w:r w:rsidRPr="002541B6">
              <w:t>eukaryota</w:t>
            </w:r>
          </w:p>
        </w:tc>
      </w:tr>
      <w:tr w:rsidR="007C0D28" w:rsidRPr="002541B6" w14:paraId="532DF932" w14:textId="77777777" w:rsidTr="002E4524">
        <w:tc>
          <w:tcPr>
            <w:tcW w:w="0" w:type="auto"/>
          </w:tcPr>
          <w:p w14:paraId="454B3350" w14:textId="77777777" w:rsidR="007C0D28" w:rsidRPr="002541B6" w:rsidRDefault="007C0D28" w:rsidP="00515665">
            <w:r w:rsidRPr="002541B6">
              <w:rPr>
                <w:bCs/>
              </w:rPr>
              <w:t>281</w:t>
            </w:r>
          </w:p>
        </w:tc>
        <w:tc>
          <w:tcPr>
            <w:tcW w:w="0" w:type="auto"/>
          </w:tcPr>
          <w:p w14:paraId="1AFEEBDD" w14:textId="77777777" w:rsidR="007C0D28" w:rsidRPr="002541B6" w:rsidRDefault="007C0D28" w:rsidP="00515665">
            <w:r w:rsidRPr="002541B6">
              <w:t>Eucalyptus grandis</w:t>
            </w:r>
          </w:p>
        </w:tc>
        <w:tc>
          <w:tcPr>
            <w:tcW w:w="0" w:type="auto"/>
          </w:tcPr>
          <w:p w14:paraId="40AB309C" w14:textId="77777777" w:rsidR="007C0D28" w:rsidRPr="002541B6" w:rsidRDefault="007C0D28" w:rsidP="00515665">
            <w:r w:rsidRPr="002541B6">
              <w:t>Streptophyta</w:t>
            </w:r>
          </w:p>
        </w:tc>
        <w:tc>
          <w:tcPr>
            <w:tcW w:w="0" w:type="auto"/>
          </w:tcPr>
          <w:p w14:paraId="0274BAC6" w14:textId="77777777" w:rsidR="007C0D28" w:rsidRPr="002541B6" w:rsidRDefault="007C0D28" w:rsidP="00515665">
            <w:r w:rsidRPr="002541B6">
              <w:t>eukaryota</w:t>
            </w:r>
          </w:p>
        </w:tc>
      </w:tr>
      <w:tr w:rsidR="007C0D28" w:rsidRPr="002541B6" w14:paraId="5F85ADE5" w14:textId="77777777" w:rsidTr="002E4524">
        <w:tc>
          <w:tcPr>
            <w:tcW w:w="0" w:type="auto"/>
          </w:tcPr>
          <w:p w14:paraId="25BDE702" w14:textId="77777777" w:rsidR="007C0D28" w:rsidRPr="002541B6" w:rsidRDefault="007C0D28" w:rsidP="00515665">
            <w:r w:rsidRPr="002541B6">
              <w:rPr>
                <w:bCs/>
              </w:rPr>
              <w:t>282</w:t>
            </w:r>
          </w:p>
        </w:tc>
        <w:tc>
          <w:tcPr>
            <w:tcW w:w="0" w:type="auto"/>
          </w:tcPr>
          <w:p w14:paraId="0DD74005" w14:textId="77777777" w:rsidR="007C0D28" w:rsidRPr="002541B6" w:rsidRDefault="007C0D28" w:rsidP="00515665">
            <w:r w:rsidRPr="002541B6">
              <w:t>Glycine max</w:t>
            </w:r>
          </w:p>
        </w:tc>
        <w:tc>
          <w:tcPr>
            <w:tcW w:w="0" w:type="auto"/>
          </w:tcPr>
          <w:p w14:paraId="15BFB76B" w14:textId="77777777" w:rsidR="007C0D28" w:rsidRPr="002541B6" w:rsidRDefault="007C0D28" w:rsidP="00515665">
            <w:r w:rsidRPr="002541B6">
              <w:t>Streptophyta</w:t>
            </w:r>
          </w:p>
        </w:tc>
        <w:tc>
          <w:tcPr>
            <w:tcW w:w="0" w:type="auto"/>
          </w:tcPr>
          <w:p w14:paraId="76EC3A4E" w14:textId="77777777" w:rsidR="007C0D28" w:rsidRPr="002541B6" w:rsidRDefault="007C0D28" w:rsidP="00515665">
            <w:r w:rsidRPr="002541B6">
              <w:t>eukaryota</w:t>
            </w:r>
          </w:p>
        </w:tc>
      </w:tr>
      <w:tr w:rsidR="007C0D28" w:rsidRPr="002541B6" w14:paraId="67093E5D" w14:textId="77777777" w:rsidTr="002E4524">
        <w:tc>
          <w:tcPr>
            <w:tcW w:w="0" w:type="auto"/>
          </w:tcPr>
          <w:p w14:paraId="266D0D79" w14:textId="77777777" w:rsidR="007C0D28" w:rsidRPr="002541B6" w:rsidRDefault="007C0D28" w:rsidP="00515665">
            <w:r w:rsidRPr="002541B6">
              <w:rPr>
                <w:bCs/>
              </w:rPr>
              <w:t>283</w:t>
            </w:r>
          </w:p>
        </w:tc>
        <w:tc>
          <w:tcPr>
            <w:tcW w:w="0" w:type="auto"/>
          </w:tcPr>
          <w:p w14:paraId="6E06BD60" w14:textId="77777777" w:rsidR="007C0D28" w:rsidRPr="002541B6" w:rsidRDefault="007C0D28" w:rsidP="00515665">
            <w:r w:rsidRPr="002541B6">
              <w:t>Linum usitatissimum</w:t>
            </w:r>
          </w:p>
        </w:tc>
        <w:tc>
          <w:tcPr>
            <w:tcW w:w="0" w:type="auto"/>
          </w:tcPr>
          <w:p w14:paraId="139C094F" w14:textId="77777777" w:rsidR="007C0D28" w:rsidRPr="002541B6" w:rsidRDefault="007C0D28" w:rsidP="00515665">
            <w:r w:rsidRPr="002541B6">
              <w:t>Streptophyta</w:t>
            </w:r>
          </w:p>
        </w:tc>
        <w:tc>
          <w:tcPr>
            <w:tcW w:w="0" w:type="auto"/>
          </w:tcPr>
          <w:p w14:paraId="641DD1DF" w14:textId="77777777" w:rsidR="007C0D28" w:rsidRPr="002541B6" w:rsidRDefault="007C0D28" w:rsidP="00515665">
            <w:r w:rsidRPr="002541B6">
              <w:t>eukaryota</w:t>
            </w:r>
          </w:p>
        </w:tc>
      </w:tr>
      <w:tr w:rsidR="007C0D28" w:rsidRPr="002541B6" w14:paraId="1D0B2013" w14:textId="77777777" w:rsidTr="002E4524">
        <w:tc>
          <w:tcPr>
            <w:tcW w:w="0" w:type="auto"/>
          </w:tcPr>
          <w:p w14:paraId="68AA5444" w14:textId="77777777" w:rsidR="007C0D28" w:rsidRPr="002541B6" w:rsidRDefault="007C0D28" w:rsidP="00515665">
            <w:r w:rsidRPr="002541B6">
              <w:rPr>
                <w:bCs/>
              </w:rPr>
              <w:t>284</w:t>
            </w:r>
          </w:p>
        </w:tc>
        <w:tc>
          <w:tcPr>
            <w:tcW w:w="0" w:type="auto"/>
          </w:tcPr>
          <w:p w14:paraId="7DC3D6B7" w14:textId="77777777" w:rsidR="007C0D28" w:rsidRPr="002541B6" w:rsidRDefault="007C0D28" w:rsidP="00515665">
            <w:r w:rsidRPr="002541B6">
              <w:t>Malus x domestica</w:t>
            </w:r>
          </w:p>
        </w:tc>
        <w:tc>
          <w:tcPr>
            <w:tcW w:w="0" w:type="auto"/>
          </w:tcPr>
          <w:p w14:paraId="5D11364C" w14:textId="77777777" w:rsidR="007C0D28" w:rsidRPr="002541B6" w:rsidRDefault="007C0D28" w:rsidP="00515665">
            <w:r w:rsidRPr="002541B6">
              <w:t>Streptophyta</w:t>
            </w:r>
          </w:p>
        </w:tc>
        <w:tc>
          <w:tcPr>
            <w:tcW w:w="0" w:type="auto"/>
          </w:tcPr>
          <w:p w14:paraId="785CD959" w14:textId="77777777" w:rsidR="007C0D28" w:rsidRPr="002541B6" w:rsidRDefault="007C0D28" w:rsidP="00515665">
            <w:r w:rsidRPr="002541B6">
              <w:t>eukaryota</w:t>
            </w:r>
          </w:p>
        </w:tc>
      </w:tr>
      <w:tr w:rsidR="007C0D28" w:rsidRPr="002541B6" w14:paraId="60DC46E1" w14:textId="77777777" w:rsidTr="002E4524">
        <w:tc>
          <w:tcPr>
            <w:tcW w:w="0" w:type="auto"/>
          </w:tcPr>
          <w:p w14:paraId="4EDA2C61" w14:textId="77777777" w:rsidR="007C0D28" w:rsidRPr="002541B6" w:rsidRDefault="007C0D28" w:rsidP="00515665">
            <w:r w:rsidRPr="002541B6">
              <w:rPr>
                <w:bCs/>
              </w:rPr>
              <w:t>285</w:t>
            </w:r>
          </w:p>
        </w:tc>
        <w:tc>
          <w:tcPr>
            <w:tcW w:w="0" w:type="auto"/>
          </w:tcPr>
          <w:p w14:paraId="53440208" w14:textId="77777777" w:rsidR="007C0D28" w:rsidRPr="002541B6" w:rsidRDefault="007C0D28" w:rsidP="00515665">
            <w:r w:rsidRPr="002541B6">
              <w:t>Manihot esculenta</w:t>
            </w:r>
          </w:p>
        </w:tc>
        <w:tc>
          <w:tcPr>
            <w:tcW w:w="0" w:type="auto"/>
          </w:tcPr>
          <w:p w14:paraId="730EE17E" w14:textId="77777777" w:rsidR="007C0D28" w:rsidRPr="002541B6" w:rsidRDefault="007C0D28" w:rsidP="00515665">
            <w:r w:rsidRPr="002541B6">
              <w:t>Streptophyta</w:t>
            </w:r>
          </w:p>
        </w:tc>
        <w:tc>
          <w:tcPr>
            <w:tcW w:w="0" w:type="auto"/>
          </w:tcPr>
          <w:p w14:paraId="1CED90E4" w14:textId="77777777" w:rsidR="007C0D28" w:rsidRPr="002541B6" w:rsidRDefault="007C0D28" w:rsidP="00515665">
            <w:r w:rsidRPr="002541B6">
              <w:t>eukaryota</w:t>
            </w:r>
          </w:p>
        </w:tc>
      </w:tr>
      <w:tr w:rsidR="007C0D28" w:rsidRPr="002541B6" w14:paraId="735B70BA" w14:textId="77777777" w:rsidTr="002E4524">
        <w:tc>
          <w:tcPr>
            <w:tcW w:w="0" w:type="auto"/>
          </w:tcPr>
          <w:p w14:paraId="7D980D96" w14:textId="77777777" w:rsidR="007C0D28" w:rsidRPr="002541B6" w:rsidRDefault="007C0D28" w:rsidP="00515665">
            <w:r w:rsidRPr="002541B6">
              <w:rPr>
                <w:bCs/>
              </w:rPr>
              <w:t>286</w:t>
            </w:r>
          </w:p>
        </w:tc>
        <w:tc>
          <w:tcPr>
            <w:tcW w:w="0" w:type="auto"/>
          </w:tcPr>
          <w:p w14:paraId="4AB7D5B5" w14:textId="77777777" w:rsidR="007C0D28" w:rsidRPr="002541B6" w:rsidRDefault="007C0D28" w:rsidP="00515665">
            <w:r w:rsidRPr="002541B6">
              <w:t>Medicago truncatula</w:t>
            </w:r>
          </w:p>
        </w:tc>
        <w:tc>
          <w:tcPr>
            <w:tcW w:w="0" w:type="auto"/>
          </w:tcPr>
          <w:p w14:paraId="098E4F48" w14:textId="77777777" w:rsidR="007C0D28" w:rsidRPr="002541B6" w:rsidRDefault="007C0D28" w:rsidP="00515665">
            <w:r w:rsidRPr="002541B6">
              <w:t>Streptophyta</w:t>
            </w:r>
          </w:p>
        </w:tc>
        <w:tc>
          <w:tcPr>
            <w:tcW w:w="0" w:type="auto"/>
          </w:tcPr>
          <w:p w14:paraId="33843E6B" w14:textId="77777777" w:rsidR="007C0D28" w:rsidRPr="002541B6" w:rsidRDefault="007C0D28" w:rsidP="00515665">
            <w:r w:rsidRPr="002541B6">
              <w:t>eukaryota</w:t>
            </w:r>
          </w:p>
        </w:tc>
      </w:tr>
      <w:tr w:rsidR="007C0D28" w:rsidRPr="002541B6" w14:paraId="1BAF49EB" w14:textId="77777777" w:rsidTr="002E4524">
        <w:tc>
          <w:tcPr>
            <w:tcW w:w="0" w:type="auto"/>
          </w:tcPr>
          <w:p w14:paraId="160071F4" w14:textId="77777777" w:rsidR="007C0D28" w:rsidRPr="002541B6" w:rsidRDefault="007C0D28" w:rsidP="00515665">
            <w:r w:rsidRPr="002541B6">
              <w:rPr>
                <w:bCs/>
              </w:rPr>
              <w:t>287</w:t>
            </w:r>
          </w:p>
        </w:tc>
        <w:tc>
          <w:tcPr>
            <w:tcW w:w="0" w:type="auto"/>
          </w:tcPr>
          <w:p w14:paraId="37AEDCB9" w14:textId="77777777" w:rsidR="007C0D28" w:rsidRPr="002541B6" w:rsidRDefault="007C0D28" w:rsidP="00515665">
            <w:r w:rsidRPr="002541B6">
              <w:t>Mimulus guttatus</w:t>
            </w:r>
          </w:p>
        </w:tc>
        <w:tc>
          <w:tcPr>
            <w:tcW w:w="0" w:type="auto"/>
          </w:tcPr>
          <w:p w14:paraId="4A5673A8" w14:textId="77777777" w:rsidR="007C0D28" w:rsidRPr="002541B6" w:rsidRDefault="007C0D28" w:rsidP="00515665">
            <w:r w:rsidRPr="002541B6">
              <w:t>Streptophyta</w:t>
            </w:r>
          </w:p>
        </w:tc>
        <w:tc>
          <w:tcPr>
            <w:tcW w:w="0" w:type="auto"/>
          </w:tcPr>
          <w:p w14:paraId="719FD4B0" w14:textId="77777777" w:rsidR="007C0D28" w:rsidRPr="002541B6" w:rsidRDefault="007C0D28" w:rsidP="00515665">
            <w:r w:rsidRPr="002541B6">
              <w:t>eukaryota</w:t>
            </w:r>
          </w:p>
        </w:tc>
      </w:tr>
      <w:tr w:rsidR="007C0D28" w:rsidRPr="002541B6" w14:paraId="1A0C9C9C" w14:textId="77777777" w:rsidTr="002E4524">
        <w:tc>
          <w:tcPr>
            <w:tcW w:w="0" w:type="auto"/>
          </w:tcPr>
          <w:p w14:paraId="2EB37817" w14:textId="77777777" w:rsidR="007C0D28" w:rsidRPr="002541B6" w:rsidRDefault="007C0D28" w:rsidP="00515665">
            <w:r w:rsidRPr="002541B6">
              <w:rPr>
                <w:bCs/>
              </w:rPr>
              <w:t>288</w:t>
            </w:r>
          </w:p>
        </w:tc>
        <w:tc>
          <w:tcPr>
            <w:tcW w:w="0" w:type="auto"/>
          </w:tcPr>
          <w:p w14:paraId="0C73133B" w14:textId="77777777" w:rsidR="007C0D28" w:rsidRPr="002541B6" w:rsidRDefault="007C0D28" w:rsidP="00515665">
            <w:r w:rsidRPr="002541B6">
              <w:t>Oryza sativa sp. japonica</w:t>
            </w:r>
          </w:p>
        </w:tc>
        <w:tc>
          <w:tcPr>
            <w:tcW w:w="0" w:type="auto"/>
          </w:tcPr>
          <w:p w14:paraId="35B56925" w14:textId="77777777" w:rsidR="007C0D28" w:rsidRPr="002541B6" w:rsidRDefault="007C0D28" w:rsidP="00515665">
            <w:r w:rsidRPr="002541B6">
              <w:t>Streptophyta</w:t>
            </w:r>
          </w:p>
        </w:tc>
        <w:tc>
          <w:tcPr>
            <w:tcW w:w="0" w:type="auto"/>
          </w:tcPr>
          <w:p w14:paraId="0B8F7873" w14:textId="77777777" w:rsidR="007C0D28" w:rsidRPr="002541B6" w:rsidRDefault="007C0D28" w:rsidP="00515665">
            <w:r w:rsidRPr="002541B6">
              <w:t>eukaryota</w:t>
            </w:r>
          </w:p>
        </w:tc>
      </w:tr>
      <w:tr w:rsidR="007C0D28" w:rsidRPr="002541B6" w14:paraId="70AF040F" w14:textId="77777777" w:rsidTr="002E4524">
        <w:tc>
          <w:tcPr>
            <w:tcW w:w="0" w:type="auto"/>
          </w:tcPr>
          <w:p w14:paraId="70E0D56D" w14:textId="77777777" w:rsidR="007C0D28" w:rsidRPr="002541B6" w:rsidRDefault="007C0D28" w:rsidP="00515665">
            <w:r w:rsidRPr="002541B6">
              <w:rPr>
                <w:bCs/>
              </w:rPr>
              <w:t>289</w:t>
            </w:r>
          </w:p>
        </w:tc>
        <w:tc>
          <w:tcPr>
            <w:tcW w:w="0" w:type="auto"/>
          </w:tcPr>
          <w:p w14:paraId="549EF1CF" w14:textId="77777777" w:rsidR="007C0D28" w:rsidRPr="002541B6" w:rsidRDefault="007C0D28" w:rsidP="00515665">
            <w:r w:rsidRPr="002541B6">
              <w:t>Phaseolus vulgaris</w:t>
            </w:r>
          </w:p>
        </w:tc>
        <w:tc>
          <w:tcPr>
            <w:tcW w:w="0" w:type="auto"/>
          </w:tcPr>
          <w:p w14:paraId="70AF65BE" w14:textId="77777777" w:rsidR="007C0D28" w:rsidRPr="002541B6" w:rsidRDefault="007C0D28" w:rsidP="00515665">
            <w:r w:rsidRPr="002541B6">
              <w:t>Streptophyta</w:t>
            </w:r>
          </w:p>
        </w:tc>
        <w:tc>
          <w:tcPr>
            <w:tcW w:w="0" w:type="auto"/>
          </w:tcPr>
          <w:p w14:paraId="13DF182C" w14:textId="77777777" w:rsidR="007C0D28" w:rsidRPr="002541B6" w:rsidRDefault="007C0D28" w:rsidP="00515665">
            <w:r w:rsidRPr="002541B6">
              <w:t>eukaryota</w:t>
            </w:r>
          </w:p>
        </w:tc>
      </w:tr>
      <w:tr w:rsidR="007C0D28" w:rsidRPr="002541B6" w14:paraId="19EFEEBF" w14:textId="77777777" w:rsidTr="002E4524">
        <w:tc>
          <w:tcPr>
            <w:tcW w:w="0" w:type="auto"/>
          </w:tcPr>
          <w:p w14:paraId="053B9682" w14:textId="77777777" w:rsidR="007C0D28" w:rsidRPr="002541B6" w:rsidRDefault="007C0D28" w:rsidP="00515665">
            <w:r w:rsidRPr="002541B6">
              <w:rPr>
                <w:bCs/>
              </w:rPr>
              <w:t>290</w:t>
            </w:r>
          </w:p>
        </w:tc>
        <w:tc>
          <w:tcPr>
            <w:tcW w:w="0" w:type="auto"/>
          </w:tcPr>
          <w:p w14:paraId="40F6BE45" w14:textId="77777777" w:rsidR="007C0D28" w:rsidRPr="002541B6" w:rsidRDefault="007C0D28" w:rsidP="00515665">
            <w:r w:rsidRPr="002541B6">
              <w:t>Physcomitrella patens sp. patens</w:t>
            </w:r>
          </w:p>
        </w:tc>
        <w:tc>
          <w:tcPr>
            <w:tcW w:w="0" w:type="auto"/>
          </w:tcPr>
          <w:p w14:paraId="54EE2AC4" w14:textId="77777777" w:rsidR="007C0D28" w:rsidRPr="002541B6" w:rsidRDefault="007C0D28" w:rsidP="00515665">
            <w:r w:rsidRPr="002541B6">
              <w:t>Streptophyta</w:t>
            </w:r>
          </w:p>
        </w:tc>
        <w:tc>
          <w:tcPr>
            <w:tcW w:w="0" w:type="auto"/>
          </w:tcPr>
          <w:p w14:paraId="4FEB88E7" w14:textId="77777777" w:rsidR="007C0D28" w:rsidRPr="002541B6" w:rsidRDefault="007C0D28" w:rsidP="00515665">
            <w:r w:rsidRPr="002541B6">
              <w:t>eukaryota</w:t>
            </w:r>
          </w:p>
        </w:tc>
      </w:tr>
      <w:tr w:rsidR="007C0D28" w:rsidRPr="002541B6" w14:paraId="1A0DA116" w14:textId="77777777" w:rsidTr="002E4524">
        <w:tc>
          <w:tcPr>
            <w:tcW w:w="0" w:type="auto"/>
          </w:tcPr>
          <w:p w14:paraId="24A6CD49" w14:textId="77777777" w:rsidR="007C0D28" w:rsidRPr="002541B6" w:rsidRDefault="007C0D28" w:rsidP="00515665">
            <w:r w:rsidRPr="002541B6">
              <w:rPr>
                <w:bCs/>
              </w:rPr>
              <w:t>291</w:t>
            </w:r>
          </w:p>
        </w:tc>
        <w:tc>
          <w:tcPr>
            <w:tcW w:w="0" w:type="auto"/>
          </w:tcPr>
          <w:p w14:paraId="5730D2F1" w14:textId="77777777" w:rsidR="007C0D28" w:rsidRPr="002541B6" w:rsidRDefault="007C0D28" w:rsidP="00515665">
            <w:r w:rsidRPr="002541B6">
              <w:t>Populus trichocarpa</w:t>
            </w:r>
          </w:p>
        </w:tc>
        <w:tc>
          <w:tcPr>
            <w:tcW w:w="0" w:type="auto"/>
          </w:tcPr>
          <w:p w14:paraId="07194BE2" w14:textId="77777777" w:rsidR="007C0D28" w:rsidRPr="002541B6" w:rsidRDefault="007C0D28" w:rsidP="00515665">
            <w:r w:rsidRPr="002541B6">
              <w:t>Streptophyta</w:t>
            </w:r>
          </w:p>
        </w:tc>
        <w:tc>
          <w:tcPr>
            <w:tcW w:w="0" w:type="auto"/>
          </w:tcPr>
          <w:p w14:paraId="7080D8E4" w14:textId="77777777" w:rsidR="007C0D28" w:rsidRPr="002541B6" w:rsidRDefault="007C0D28" w:rsidP="00515665">
            <w:r w:rsidRPr="002541B6">
              <w:t>eukaryota</w:t>
            </w:r>
          </w:p>
        </w:tc>
      </w:tr>
      <w:tr w:rsidR="007C0D28" w:rsidRPr="002541B6" w14:paraId="15579CD0" w14:textId="77777777" w:rsidTr="002E4524">
        <w:tc>
          <w:tcPr>
            <w:tcW w:w="0" w:type="auto"/>
          </w:tcPr>
          <w:p w14:paraId="17E97F05" w14:textId="77777777" w:rsidR="007C0D28" w:rsidRPr="002541B6" w:rsidRDefault="007C0D28" w:rsidP="00515665">
            <w:r w:rsidRPr="002541B6">
              <w:rPr>
                <w:bCs/>
              </w:rPr>
              <w:t>292</w:t>
            </w:r>
          </w:p>
        </w:tc>
        <w:tc>
          <w:tcPr>
            <w:tcW w:w="0" w:type="auto"/>
          </w:tcPr>
          <w:p w14:paraId="57EDEF60" w14:textId="77777777" w:rsidR="007C0D28" w:rsidRPr="002541B6" w:rsidRDefault="007C0D28" w:rsidP="00515665">
            <w:r w:rsidRPr="002541B6">
              <w:t>Prunus persica</w:t>
            </w:r>
          </w:p>
        </w:tc>
        <w:tc>
          <w:tcPr>
            <w:tcW w:w="0" w:type="auto"/>
          </w:tcPr>
          <w:p w14:paraId="5E0510E9" w14:textId="77777777" w:rsidR="007C0D28" w:rsidRPr="002541B6" w:rsidRDefault="007C0D28" w:rsidP="00515665">
            <w:r w:rsidRPr="002541B6">
              <w:t>Streptophyta</w:t>
            </w:r>
          </w:p>
        </w:tc>
        <w:tc>
          <w:tcPr>
            <w:tcW w:w="0" w:type="auto"/>
          </w:tcPr>
          <w:p w14:paraId="0366AF16" w14:textId="77777777" w:rsidR="007C0D28" w:rsidRPr="002541B6" w:rsidRDefault="007C0D28" w:rsidP="00515665">
            <w:r w:rsidRPr="002541B6">
              <w:t>eukaryota</w:t>
            </w:r>
          </w:p>
        </w:tc>
      </w:tr>
      <w:tr w:rsidR="007C0D28" w:rsidRPr="002541B6" w14:paraId="79E96B47" w14:textId="77777777" w:rsidTr="002E4524">
        <w:tc>
          <w:tcPr>
            <w:tcW w:w="0" w:type="auto"/>
          </w:tcPr>
          <w:p w14:paraId="5D27856B" w14:textId="77777777" w:rsidR="007C0D28" w:rsidRPr="002541B6" w:rsidRDefault="007C0D28" w:rsidP="00515665">
            <w:r w:rsidRPr="002541B6">
              <w:rPr>
                <w:bCs/>
              </w:rPr>
              <w:t>293</w:t>
            </w:r>
          </w:p>
        </w:tc>
        <w:tc>
          <w:tcPr>
            <w:tcW w:w="0" w:type="auto"/>
          </w:tcPr>
          <w:p w14:paraId="4B5C13ED" w14:textId="77777777" w:rsidR="007C0D28" w:rsidRPr="002541B6" w:rsidRDefault="007C0D28" w:rsidP="00515665">
            <w:r w:rsidRPr="002541B6">
              <w:t>Ricinus communis</w:t>
            </w:r>
          </w:p>
        </w:tc>
        <w:tc>
          <w:tcPr>
            <w:tcW w:w="0" w:type="auto"/>
          </w:tcPr>
          <w:p w14:paraId="26754397" w14:textId="77777777" w:rsidR="007C0D28" w:rsidRPr="002541B6" w:rsidRDefault="007C0D28" w:rsidP="00515665">
            <w:r w:rsidRPr="002541B6">
              <w:t>Streptophyta</w:t>
            </w:r>
          </w:p>
        </w:tc>
        <w:tc>
          <w:tcPr>
            <w:tcW w:w="0" w:type="auto"/>
          </w:tcPr>
          <w:p w14:paraId="7BAEBF2F" w14:textId="77777777" w:rsidR="007C0D28" w:rsidRPr="002541B6" w:rsidRDefault="007C0D28" w:rsidP="00515665">
            <w:r w:rsidRPr="002541B6">
              <w:t>eukaryota</w:t>
            </w:r>
          </w:p>
        </w:tc>
      </w:tr>
      <w:tr w:rsidR="007C0D28" w:rsidRPr="002541B6" w14:paraId="2FE49147" w14:textId="77777777" w:rsidTr="002E4524">
        <w:tc>
          <w:tcPr>
            <w:tcW w:w="0" w:type="auto"/>
          </w:tcPr>
          <w:p w14:paraId="0AC570B7" w14:textId="77777777" w:rsidR="007C0D28" w:rsidRPr="002541B6" w:rsidRDefault="007C0D28" w:rsidP="00515665">
            <w:r w:rsidRPr="002541B6">
              <w:rPr>
                <w:bCs/>
              </w:rPr>
              <w:t>294</w:t>
            </w:r>
          </w:p>
        </w:tc>
        <w:tc>
          <w:tcPr>
            <w:tcW w:w="0" w:type="auto"/>
          </w:tcPr>
          <w:p w14:paraId="38C59CA3" w14:textId="77777777" w:rsidR="007C0D28" w:rsidRPr="002541B6" w:rsidRDefault="007C0D28" w:rsidP="00515665">
            <w:r w:rsidRPr="002541B6">
              <w:t>Selaginella moellendorffii</w:t>
            </w:r>
          </w:p>
        </w:tc>
        <w:tc>
          <w:tcPr>
            <w:tcW w:w="0" w:type="auto"/>
          </w:tcPr>
          <w:p w14:paraId="1016FB00" w14:textId="77777777" w:rsidR="007C0D28" w:rsidRPr="002541B6" w:rsidRDefault="007C0D28" w:rsidP="00515665">
            <w:r w:rsidRPr="002541B6">
              <w:t>Streptophyta</w:t>
            </w:r>
          </w:p>
        </w:tc>
        <w:tc>
          <w:tcPr>
            <w:tcW w:w="0" w:type="auto"/>
          </w:tcPr>
          <w:p w14:paraId="5CA7E40C" w14:textId="77777777" w:rsidR="007C0D28" w:rsidRPr="002541B6" w:rsidRDefault="007C0D28" w:rsidP="00515665">
            <w:r w:rsidRPr="002541B6">
              <w:t>eukaryota</w:t>
            </w:r>
          </w:p>
        </w:tc>
      </w:tr>
      <w:tr w:rsidR="007C0D28" w:rsidRPr="002541B6" w14:paraId="237550E5" w14:textId="77777777" w:rsidTr="002E4524">
        <w:tc>
          <w:tcPr>
            <w:tcW w:w="0" w:type="auto"/>
          </w:tcPr>
          <w:p w14:paraId="6EA6205D" w14:textId="77777777" w:rsidR="007C0D28" w:rsidRPr="002541B6" w:rsidRDefault="007C0D28" w:rsidP="00515665">
            <w:r w:rsidRPr="002541B6">
              <w:rPr>
                <w:bCs/>
              </w:rPr>
              <w:t>295</w:t>
            </w:r>
          </w:p>
        </w:tc>
        <w:tc>
          <w:tcPr>
            <w:tcW w:w="0" w:type="auto"/>
          </w:tcPr>
          <w:p w14:paraId="58F4F51F" w14:textId="77777777" w:rsidR="007C0D28" w:rsidRPr="002541B6" w:rsidRDefault="007C0D28" w:rsidP="00515665">
            <w:r w:rsidRPr="002541B6">
              <w:t>Setaria italica</w:t>
            </w:r>
          </w:p>
        </w:tc>
        <w:tc>
          <w:tcPr>
            <w:tcW w:w="0" w:type="auto"/>
          </w:tcPr>
          <w:p w14:paraId="486C94EE" w14:textId="77777777" w:rsidR="007C0D28" w:rsidRPr="002541B6" w:rsidRDefault="007C0D28" w:rsidP="00515665">
            <w:r w:rsidRPr="002541B6">
              <w:t>Streptophyta</w:t>
            </w:r>
          </w:p>
        </w:tc>
        <w:tc>
          <w:tcPr>
            <w:tcW w:w="0" w:type="auto"/>
          </w:tcPr>
          <w:p w14:paraId="089A532B" w14:textId="77777777" w:rsidR="007C0D28" w:rsidRPr="002541B6" w:rsidRDefault="007C0D28" w:rsidP="00515665">
            <w:r w:rsidRPr="002541B6">
              <w:t>eukaryota</w:t>
            </w:r>
          </w:p>
        </w:tc>
      </w:tr>
      <w:tr w:rsidR="007C0D28" w:rsidRPr="002541B6" w14:paraId="2A48D093" w14:textId="77777777" w:rsidTr="002E4524">
        <w:tc>
          <w:tcPr>
            <w:tcW w:w="0" w:type="auto"/>
          </w:tcPr>
          <w:p w14:paraId="66AD247A" w14:textId="77777777" w:rsidR="007C0D28" w:rsidRPr="002541B6" w:rsidRDefault="007C0D28" w:rsidP="00515665">
            <w:r w:rsidRPr="002541B6">
              <w:rPr>
                <w:bCs/>
              </w:rPr>
              <w:t>296</w:t>
            </w:r>
          </w:p>
        </w:tc>
        <w:tc>
          <w:tcPr>
            <w:tcW w:w="0" w:type="auto"/>
          </w:tcPr>
          <w:p w14:paraId="629A4D10" w14:textId="77777777" w:rsidR="007C0D28" w:rsidRPr="002541B6" w:rsidRDefault="007C0D28" w:rsidP="00515665">
            <w:r w:rsidRPr="002541B6">
              <w:t>Solanum lycopersicum</w:t>
            </w:r>
          </w:p>
        </w:tc>
        <w:tc>
          <w:tcPr>
            <w:tcW w:w="0" w:type="auto"/>
          </w:tcPr>
          <w:p w14:paraId="548B55B9" w14:textId="77777777" w:rsidR="007C0D28" w:rsidRPr="002541B6" w:rsidRDefault="007C0D28" w:rsidP="00515665">
            <w:r w:rsidRPr="002541B6">
              <w:t>Streptophyta</w:t>
            </w:r>
          </w:p>
        </w:tc>
        <w:tc>
          <w:tcPr>
            <w:tcW w:w="0" w:type="auto"/>
          </w:tcPr>
          <w:p w14:paraId="00647E2A" w14:textId="77777777" w:rsidR="007C0D28" w:rsidRPr="002541B6" w:rsidRDefault="007C0D28" w:rsidP="00515665">
            <w:r w:rsidRPr="002541B6">
              <w:t>eukaryota</w:t>
            </w:r>
          </w:p>
        </w:tc>
      </w:tr>
      <w:tr w:rsidR="007C0D28" w:rsidRPr="002541B6" w14:paraId="61E31DDB" w14:textId="77777777" w:rsidTr="002E4524">
        <w:tc>
          <w:tcPr>
            <w:tcW w:w="0" w:type="auto"/>
          </w:tcPr>
          <w:p w14:paraId="46765D89" w14:textId="77777777" w:rsidR="007C0D28" w:rsidRPr="002541B6" w:rsidRDefault="007C0D28" w:rsidP="00515665">
            <w:r w:rsidRPr="002541B6">
              <w:rPr>
                <w:bCs/>
              </w:rPr>
              <w:t>297</w:t>
            </w:r>
          </w:p>
        </w:tc>
        <w:tc>
          <w:tcPr>
            <w:tcW w:w="0" w:type="auto"/>
          </w:tcPr>
          <w:p w14:paraId="05815A7C" w14:textId="77777777" w:rsidR="007C0D28" w:rsidRPr="002541B6" w:rsidRDefault="007C0D28" w:rsidP="00515665">
            <w:r w:rsidRPr="002541B6">
              <w:t>Sorghum bicolor</w:t>
            </w:r>
          </w:p>
        </w:tc>
        <w:tc>
          <w:tcPr>
            <w:tcW w:w="0" w:type="auto"/>
          </w:tcPr>
          <w:p w14:paraId="4E78E77E" w14:textId="77777777" w:rsidR="007C0D28" w:rsidRPr="002541B6" w:rsidRDefault="007C0D28" w:rsidP="00515665">
            <w:r w:rsidRPr="002541B6">
              <w:t>Streptophyta</w:t>
            </w:r>
          </w:p>
        </w:tc>
        <w:tc>
          <w:tcPr>
            <w:tcW w:w="0" w:type="auto"/>
          </w:tcPr>
          <w:p w14:paraId="0F559934" w14:textId="77777777" w:rsidR="007C0D28" w:rsidRPr="002541B6" w:rsidRDefault="007C0D28" w:rsidP="00515665">
            <w:r w:rsidRPr="002541B6">
              <w:t>eukaryota</w:t>
            </w:r>
          </w:p>
        </w:tc>
      </w:tr>
      <w:tr w:rsidR="007C0D28" w:rsidRPr="002541B6" w14:paraId="01EB6234" w14:textId="77777777" w:rsidTr="002E4524">
        <w:tc>
          <w:tcPr>
            <w:tcW w:w="0" w:type="auto"/>
          </w:tcPr>
          <w:p w14:paraId="60FD3CB7" w14:textId="77777777" w:rsidR="007C0D28" w:rsidRPr="002541B6" w:rsidRDefault="007C0D28" w:rsidP="00515665">
            <w:r w:rsidRPr="002541B6">
              <w:rPr>
                <w:bCs/>
              </w:rPr>
              <w:t>298</w:t>
            </w:r>
          </w:p>
        </w:tc>
        <w:tc>
          <w:tcPr>
            <w:tcW w:w="0" w:type="auto"/>
          </w:tcPr>
          <w:p w14:paraId="52F3E8D3" w14:textId="77777777" w:rsidR="007C0D28" w:rsidRPr="002541B6" w:rsidRDefault="007C0D28" w:rsidP="00515665">
            <w:r w:rsidRPr="002541B6">
              <w:t>Vitis vinifera</w:t>
            </w:r>
          </w:p>
        </w:tc>
        <w:tc>
          <w:tcPr>
            <w:tcW w:w="0" w:type="auto"/>
          </w:tcPr>
          <w:p w14:paraId="7237B819" w14:textId="77777777" w:rsidR="007C0D28" w:rsidRPr="002541B6" w:rsidRDefault="007C0D28" w:rsidP="00515665">
            <w:r w:rsidRPr="002541B6">
              <w:t>Streptophyta</w:t>
            </w:r>
          </w:p>
        </w:tc>
        <w:tc>
          <w:tcPr>
            <w:tcW w:w="0" w:type="auto"/>
          </w:tcPr>
          <w:p w14:paraId="5E9E81EE" w14:textId="77777777" w:rsidR="007C0D28" w:rsidRPr="002541B6" w:rsidRDefault="007C0D28" w:rsidP="00515665">
            <w:r w:rsidRPr="002541B6">
              <w:t>eukaryota</w:t>
            </w:r>
          </w:p>
        </w:tc>
      </w:tr>
      <w:tr w:rsidR="007C0D28" w:rsidRPr="002541B6" w14:paraId="3D5C48DE" w14:textId="77777777" w:rsidTr="002E4524">
        <w:tc>
          <w:tcPr>
            <w:tcW w:w="0" w:type="auto"/>
          </w:tcPr>
          <w:p w14:paraId="3E231718" w14:textId="77777777" w:rsidR="007C0D28" w:rsidRPr="002541B6" w:rsidRDefault="007C0D28" w:rsidP="00515665">
            <w:r w:rsidRPr="002541B6">
              <w:rPr>
                <w:bCs/>
              </w:rPr>
              <w:t>299</w:t>
            </w:r>
          </w:p>
        </w:tc>
        <w:tc>
          <w:tcPr>
            <w:tcW w:w="0" w:type="auto"/>
          </w:tcPr>
          <w:p w14:paraId="39D5238A" w14:textId="77777777" w:rsidR="007C0D28" w:rsidRPr="002541B6" w:rsidRDefault="007C0D28" w:rsidP="00515665">
            <w:r w:rsidRPr="002541B6">
              <w:t>Zea mays</w:t>
            </w:r>
          </w:p>
        </w:tc>
        <w:tc>
          <w:tcPr>
            <w:tcW w:w="0" w:type="auto"/>
          </w:tcPr>
          <w:p w14:paraId="40C14A49" w14:textId="77777777" w:rsidR="007C0D28" w:rsidRPr="002541B6" w:rsidRDefault="007C0D28" w:rsidP="00515665">
            <w:r w:rsidRPr="002541B6">
              <w:t>Streptophyta</w:t>
            </w:r>
          </w:p>
        </w:tc>
        <w:tc>
          <w:tcPr>
            <w:tcW w:w="0" w:type="auto"/>
          </w:tcPr>
          <w:p w14:paraId="524BB49A" w14:textId="77777777" w:rsidR="007C0D28" w:rsidRPr="002541B6" w:rsidRDefault="007C0D28" w:rsidP="00515665">
            <w:r w:rsidRPr="002541B6">
              <w:t>eukaryota</w:t>
            </w:r>
          </w:p>
        </w:tc>
      </w:tr>
      <w:tr w:rsidR="007C0D28" w:rsidRPr="002541B6" w14:paraId="1F12027F" w14:textId="77777777" w:rsidTr="002E4524">
        <w:tc>
          <w:tcPr>
            <w:tcW w:w="0" w:type="auto"/>
          </w:tcPr>
          <w:p w14:paraId="18644D15" w14:textId="77777777" w:rsidR="007C0D28" w:rsidRPr="002541B6" w:rsidRDefault="007C0D28" w:rsidP="00515665">
            <w:r w:rsidRPr="002541B6">
              <w:rPr>
                <w:bCs/>
              </w:rPr>
              <w:t>300</w:t>
            </w:r>
          </w:p>
        </w:tc>
        <w:tc>
          <w:tcPr>
            <w:tcW w:w="0" w:type="auto"/>
          </w:tcPr>
          <w:p w14:paraId="75119465" w14:textId="77777777" w:rsidR="007C0D28" w:rsidRPr="002541B6" w:rsidRDefault="007C0D28" w:rsidP="00515665">
            <w:r w:rsidRPr="002541B6">
              <w:t>Thellungiella halophila</w:t>
            </w:r>
          </w:p>
        </w:tc>
        <w:tc>
          <w:tcPr>
            <w:tcW w:w="0" w:type="auto"/>
          </w:tcPr>
          <w:p w14:paraId="3E76D5E3" w14:textId="77777777" w:rsidR="007C0D28" w:rsidRPr="002541B6" w:rsidRDefault="007C0D28" w:rsidP="00515665">
            <w:r w:rsidRPr="002541B6">
              <w:t>Streptophyta</w:t>
            </w:r>
          </w:p>
        </w:tc>
        <w:tc>
          <w:tcPr>
            <w:tcW w:w="0" w:type="auto"/>
          </w:tcPr>
          <w:p w14:paraId="6FF82E38" w14:textId="77777777" w:rsidR="007C0D28" w:rsidRPr="002541B6" w:rsidRDefault="007C0D28" w:rsidP="00515665">
            <w:r w:rsidRPr="002541B6">
              <w:t>eukaryota</w:t>
            </w:r>
          </w:p>
        </w:tc>
      </w:tr>
      <w:tr w:rsidR="007C0D28" w:rsidRPr="002541B6" w14:paraId="00ACF427" w14:textId="77777777" w:rsidTr="002E4524">
        <w:tc>
          <w:tcPr>
            <w:tcW w:w="0" w:type="auto"/>
          </w:tcPr>
          <w:p w14:paraId="10F68833" w14:textId="77777777" w:rsidR="007C0D28" w:rsidRPr="002541B6" w:rsidRDefault="007C0D28" w:rsidP="00515665">
            <w:r w:rsidRPr="002541B6">
              <w:rPr>
                <w:bCs/>
              </w:rPr>
              <w:t>301</w:t>
            </w:r>
          </w:p>
        </w:tc>
        <w:tc>
          <w:tcPr>
            <w:tcW w:w="0" w:type="auto"/>
          </w:tcPr>
          <w:p w14:paraId="41856307" w14:textId="77777777" w:rsidR="007C0D28" w:rsidRPr="002541B6" w:rsidRDefault="007C0D28" w:rsidP="00515665">
            <w:r w:rsidRPr="002541B6">
              <w:t>Chlorella sp. NC64A</w:t>
            </w:r>
          </w:p>
        </w:tc>
        <w:tc>
          <w:tcPr>
            <w:tcW w:w="0" w:type="auto"/>
          </w:tcPr>
          <w:p w14:paraId="3534E1F4" w14:textId="77777777" w:rsidR="007C0D28" w:rsidRPr="002541B6" w:rsidRDefault="007C0D28" w:rsidP="00515665">
            <w:r w:rsidRPr="002541B6">
              <w:t>Chlorophyta</w:t>
            </w:r>
          </w:p>
        </w:tc>
        <w:tc>
          <w:tcPr>
            <w:tcW w:w="0" w:type="auto"/>
          </w:tcPr>
          <w:p w14:paraId="48CD2262" w14:textId="77777777" w:rsidR="007C0D28" w:rsidRPr="002541B6" w:rsidRDefault="007C0D28" w:rsidP="00515665">
            <w:r w:rsidRPr="002541B6">
              <w:t>eukaryota</w:t>
            </w:r>
          </w:p>
        </w:tc>
      </w:tr>
      <w:tr w:rsidR="007C0D28" w:rsidRPr="002541B6" w14:paraId="05132DD2" w14:textId="77777777" w:rsidTr="002E4524">
        <w:tc>
          <w:tcPr>
            <w:tcW w:w="0" w:type="auto"/>
          </w:tcPr>
          <w:p w14:paraId="061F3AE3" w14:textId="77777777" w:rsidR="007C0D28" w:rsidRPr="002541B6" w:rsidRDefault="007C0D28" w:rsidP="00515665">
            <w:r w:rsidRPr="002541B6">
              <w:rPr>
                <w:bCs/>
              </w:rPr>
              <w:t>302</w:t>
            </w:r>
          </w:p>
        </w:tc>
        <w:tc>
          <w:tcPr>
            <w:tcW w:w="0" w:type="auto"/>
          </w:tcPr>
          <w:p w14:paraId="0CDADD86" w14:textId="77777777" w:rsidR="007C0D28" w:rsidRPr="002541B6" w:rsidRDefault="007C0D28" w:rsidP="00515665">
            <w:r w:rsidRPr="002541B6">
              <w:t>Chlamydomonas reinhardtii</w:t>
            </w:r>
          </w:p>
        </w:tc>
        <w:tc>
          <w:tcPr>
            <w:tcW w:w="0" w:type="auto"/>
          </w:tcPr>
          <w:p w14:paraId="43711E7E" w14:textId="77777777" w:rsidR="007C0D28" w:rsidRPr="002541B6" w:rsidRDefault="007C0D28" w:rsidP="00515665">
            <w:r w:rsidRPr="002541B6">
              <w:t>Chlorophyta</w:t>
            </w:r>
          </w:p>
        </w:tc>
        <w:tc>
          <w:tcPr>
            <w:tcW w:w="0" w:type="auto"/>
          </w:tcPr>
          <w:p w14:paraId="65ABA62E" w14:textId="77777777" w:rsidR="007C0D28" w:rsidRPr="002541B6" w:rsidRDefault="007C0D28" w:rsidP="00515665">
            <w:r w:rsidRPr="002541B6">
              <w:t>eukaryota</w:t>
            </w:r>
          </w:p>
        </w:tc>
      </w:tr>
      <w:tr w:rsidR="007C0D28" w:rsidRPr="002541B6" w14:paraId="7E22F689" w14:textId="77777777" w:rsidTr="002E4524">
        <w:tc>
          <w:tcPr>
            <w:tcW w:w="0" w:type="auto"/>
          </w:tcPr>
          <w:p w14:paraId="4BD19579" w14:textId="77777777" w:rsidR="007C0D28" w:rsidRPr="002541B6" w:rsidRDefault="007C0D28" w:rsidP="00515665">
            <w:r w:rsidRPr="002541B6">
              <w:rPr>
                <w:bCs/>
              </w:rPr>
              <w:t>303</w:t>
            </w:r>
          </w:p>
        </w:tc>
        <w:tc>
          <w:tcPr>
            <w:tcW w:w="0" w:type="auto"/>
          </w:tcPr>
          <w:p w14:paraId="7DECBC61" w14:textId="77777777" w:rsidR="007C0D28" w:rsidRPr="002541B6" w:rsidRDefault="007C0D28" w:rsidP="00515665">
            <w:r w:rsidRPr="002541B6">
              <w:t>Micromonas sp. CCMP490</w:t>
            </w:r>
          </w:p>
        </w:tc>
        <w:tc>
          <w:tcPr>
            <w:tcW w:w="0" w:type="auto"/>
          </w:tcPr>
          <w:p w14:paraId="7E03D0A4" w14:textId="77777777" w:rsidR="007C0D28" w:rsidRPr="002541B6" w:rsidRDefault="007C0D28" w:rsidP="00515665">
            <w:r w:rsidRPr="002541B6">
              <w:t>Chlorophyta</w:t>
            </w:r>
          </w:p>
        </w:tc>
        <w:tc>
          <w:tcPr>
            <w:tcW w:w="0" w:type="auto"/>
          </w:tcPr>
          <w:p w14:paraId="73682A12" w14:textId="77777777" w:rsidR="007C0D28" w:rsidRPr="002541B6" w:rsidRDefault="007C0D28" w:rsidP="00515665">
            <w:r w:rsidRPr="002541B6">
              <w:t>eukaryota</w:t>
            </w:r>
          </w:p>
        </w:tc>
      </w:tr>
      <w:tr w:rsidR="007C0D28" w:rsidRPr="002541B6" w14:paraId="4BC94CA8" w14:textId="77777777" w:rsidTr="002E4524">
        <w:tc>
          <w:tcPr>
            <w:tcW w:w="0" w:type="auto"/>
          </w:tcPr>
          <w:p w14:paraId="1E58EBAB" w14:textId="77777777" w:rsidR="007C0D28" w:rsidRPr="002541B6" w:rsidRDefault="007C0D28" w:rsidP="00515665">
            <w:r w:rsidRPr="002541B6">
              <w:rPr>
                <w:bCs/>
              </w:rPr>
              <w:t>304</w:t>
            </w:r>
          </w:p>
        </w:tc>
        <w:tc>
          <w:tcPr>
            <w:tcW w:w="0" w:type="auto"/>
          </w:tcPr>
          <w:p w14:paraId="7A1B41F0" w14:textId="77777777" w:rsidR="007C0D28" w:rsidRPr="002541B6" w:rsidRDefault="007C0D28" w:rsidP="00515665">
            <w:r w:rsidRPr="002541B6">
              <w:t>Micromonas pusilla sp. RCC299</w:t>
            </w:r>
          </w:p>
        </w:tc>
        <w:tc>
          <w:tcPr>
            <w:tcW w:w="0" w:type="auto"/>
          </w:tcPr>
          <w:p w14:paraId="02BD7AC5" w14:textId="77777777" w:rsidR="007C0D28" w:rsidRPr="002541B6" w:rsidRDefault="007C0D28" w:rsidP="00515665">
            <w:r w:rsidRPr="002541B6">
              <w:t>Chlorophyta</w:t>
            </w:r>
          </w:p>
        </w:tc>
        <w:tc>
          <w:tcPr>
            <w:tcW w:w="0" w:type="auto"/>
          </w:tcPr>
          <w:p w14:paraId="3A1B7E4E" w14:textId="77777777" w:rsidR="007C0D28" w:rsidRPr="002541B6" w:rsidRDefault="007C0D28" w:rsidP="00515665">
            <w:r w:rsidRPr="002541B6">
              <w:t>eukaryota</w:t>
            </w:r>
          </w:p>
        </w:tc>
      </w:tr>
      <w:tr w:rsidR="007C0D28" w:rsidRPr="002541B6" w14:paraId="60D74187" w14:textId="77777777" w:rsidTr="002E4524">
        <w:tc>
          <w:tcPr>
            <w:tcW w:w="0" w:type="auto"/>
          </w:tcPr>
          <w:p w14:paraId="048E9D1B" w14:textId="77777777" w:rsidR="007C0D28" w:rsidRPr="002541B6" w:rsidRDefault="007C0D28" w:rsidP="00515665">
            <w:r w:rsidRPr="002541B6">
              <w:rPr>
                <w:bCs/>
              </w:rPr>
              <w:t>305</w:t>
            </w:r>
          </w:p>
        </w:tc>
        <w:tc>
          <w:tcPr>
            <w:tcW w:w="0" w:type="auto"/>
          </w:tcPr>
          <w:p w14:paraId="6C443761" w14:textId="77777777" w:rsidR="007C0D28" w:rsidRPr="002541B6" w:rsidRDefault="007C0D28" w:rsidP="00515665">
            <w:r w:rsidRPr="002541B6">
              <w:t>Ostreococcus lucimarinus</w:t>
            </w:r>
          </w:p>
        </w:tc>
        <w:tc>
          <w:tcPr>
            <w:tcW w:w="0" w:type="auto"/>
          </w:tcPr>
          <w:p w14:paraId="100D8259" w14:textId="77777777" w:rsidR="007C0D28" w:rsidRPr="002541B6" w:rsidRDefault="007C0D28" w:rsidP="00515665">
            <w:r w:rsidRPr="002541B6">
              <w:t>Chlorophyta</w:t>
            </w:r>
          </w:p>
        </w:tc>
        <w:tc>
          <w:tcPr>
            <w:tcW w:w="0" w:type="auto"/>
          </w:tcPr>
          <w:p w14:paraId="714E386A" w14:textId="77777777" w:rsidR="007C0D28" w:rsidRPr="002541B6" w:rsidRDefault="007C0D28" w:rsidP="00515665">
            <w:r w:rsidRPr="002541B6">
              <w:t>eukaryota</w:t>
            </w:r>
          </w:p>
        </w:tc>
      </w:tr>
      <w:tr w:rsidR="007C0D28" w:rsidRPr="002541B6" w14:paraId="5A4677F6" w14:textId="77777777" w:rsidTr="002E4524">
        <w:tc>
          <w:tcPr>
            <w:tcW w:w="0" w:type="auto"/>
          </w:tcPr>
          <w:p w14:paraId="3CF9BE2C" w14:textId="77777777" w:rsidR="007C0D28" w:rsidRPr="002541B6" w:rsidRDefault="007C0D28" w:rsidP="00515665">
            <w:r w:rsidRPr="002541B6">
              <w:rPr>
                <w:bCs/>
              </w:rPr>
              <w:t>306</w:t>
            </w:r>
          </w:p>
        </w:tc>
        <w:tc>
          <w:tcPr>
            <w:tcW w:w="0" w:type="auto"/>
          </w:tcPr>
          <w:p w14:paraId="54EEE763" w14:textId="77777777" w:rsidR="007C0D28" w:rsidRPr="002541B6" w:rsidRDefault="007C0D28" w:rsidP="00515665">
            <w:r w:rsidRPr="002541B6">
              <w:t>Ostreococcus sp. RCC809</w:t>
            </w:r>
          </w:p>
        </w:tc>
        <w:tc>
          <w:tcPr>
            <w:tcW w:w="0" w:type="auto"/>
          </w:tcPr>
          <w:p w14:paraId="6C2FA644" w14:textId="77777777" w:rsidR="007C0D28" w:rsidRPr="002541B6" w:rsidRDefault="007C0D28" w:rsidP="00515665">
            <w:r w:rsidRPr="002541B6">
              <w:t>Chlorophyta</w:t>
            </w:r>
          </w:p>
        </w:tc>
        <w:tc>
          <w:tcPr>
            <w:tcW w:w="0" w:type="auto"/>
          </w:tcPr>
          <w:p w14:paraId="7B0A6EB8" w14:textId="77777777" w:rsidR="007C0D28" w:rsidRPr="002541B6" w:rsidRDefault="007C0D28" w:rsidP="00515665">
            <w:r w:rsidRPr="002541B6">
              <w:t>eukaryota</w:t>
            </w:r>
          </w:p>
        </w:tc>
      </w:tr>
      <w:tr w:rsidR="007C0D28" w:rsidRPr="002541B6" w14:paraId="39374A1C" w14:textId="77777777" w:rsidTr="002E4524">
        <w:tc>
          <w:tcPr>
            <w:tcW w:w="0" w:type="auto"/>
          </w:tcPr>
          <w:p w14:paraId="5C750097" w14:textId="77777777" w:rsidR="007C0D28" w:rsidRPr="002541B6" w:rsidRDefault="007C0D28" w:rsidP="00515665">
            <w:r w:rsidRPr="002541B6">
              <w:rPr>
                <w:bCs/>
              </w:rPr>
              <w:t>307</w:t>
            </w:r>
          </w:p>
        </w:tc>
        <w:tc>
          <w:tcPr>
            <w:tcW w:w="0" w:type="auto"/>
          </w:tcPr>
          <w:p w14:paraId="37D2447F" w14:textId="77777777" w:rsidR="007C0D28" w:rsidRPr="002541B6" w:rsidRDefault="007C0D28" w:rsidP="00515665">
            <w:r w:rsidRPr="002541B6">
              <w:t>Ostreococcus tauri</w:t>
            </w:r>
          </w:p>
        </w:tc>
        <w:tc>
          <w:tcPr>
            <w:tcW w:w="0" w:type="auto"/>
          </w:tcPr>
          <w:p w14:paraId="189A8592" w14:textId="77777777" w:rsidR="007C0D28" w:rsidRPr="002541B6" w:rsidRDefault="007C0D28" w:rsidP="00515665">
            <w:r w:rsidRPr="002541B6">
              <w:t>Chlorophyta</w:t>
            </w:r>
          </w:p>
        </w:tc>
        <w:tc>
          <w:tcPr>
            <w:tcW w:w="0" w:type="auto"/>
          </w:tcPr>
          <w:p w14:paraId="7B02E5D0" w14:textId="77777777" w:rsidR="007C0D28" w:rsidRPr="002541B6" w:rsidRDefault="007C0D28" w:rsidP="00515665">
            <w:r w:rsidRPr="002541B6">
              <w:t>eukaryota</w:t>
            </w:r>
          </w:p>
        </w:tc>
      </w:tr>
      <w:tr w:rsidR="007C0D28" w:rsidRPr="002541B6" w14:paraId="790C023D" w14:textId="77777777" w:rsidTr="002E4524">
        <w:tc>
          <w:tcPr>
            <w:tcW w:w="0" w:type="auto"/>
          </w:tcPr>
          <w:p w14:paraId="1922DD3B" w14:textId="77777777" w:rsidR="007C0D28" w:rsidRPr="002541B6" w:rsidRDefault="007C0D28" w:rsidP="00515665">
            <w:r w:rsidRPr="002541B6">
              <w:rPr>
                <w:bCs/>
              </w:rPr>
              <w:t>308</w:t>
            </w:r>
          </w:p>
        </w:tc>
        <w:tc>
          <w:tcPr>
            <w:tcW w:w="0" w:type="auto"/>
          </w:tcPr>
          <w:p w14:paraId="0199FCBA" w14:textId="77777777" w:rsidR="007C0D28" w:rsidRPr="002541B6" w:rsidRDefault="007C0D28" w:rsidP="00515665">
            <w:r w:rsidRPr="002541B6">
              <w:t>Volvox carteri f. nagariensis</w:t>
            </w:r>
          </w:p>
        </w:tc>
        <w:tc>
          <w:tcPr>
            <w:tcW w:w="0" w:type="auto"/>
          </w:tcPr>
          <w:p w14:paraId="0B810C3E" w14:textId="77777777" w:rsidR="007C0D28" w:rsidRPr="002541B6" w:rsidRDefault="007C0D28" w:rsidP="00515665">
            <w:r w:rsidRPr="002541B6">
              <w:t>Chlorophyta</w:t>
            </w:r>
          </w:p>
        </w:tc>
        <w:tc>
          <w:tcPr>
            <w:tcW w:w="0" w:type="auto"/>
          </w:tcPr>
          <w:p w14:paraId="70BF617E" w14:textId="77777777" w:rsidR="007C0D28" w:rsidRPr="002541B6" w:rsidRDefault="007C0D28" w:rsidP="00515665">
            <w:r w:rsidRPr="002541B6">
              <w:t>eukaryota</w:t>
            </w:r>
          </w:p>
        </w:tc>
      </w:tr>
      <w:tr w:rsidR="007C0D28" w:rsidRPr="002541B6" w14:paraId="70502C1E" w14:textId="77777777" w:rsidTr="002E4524">
        <w:tc>
          <w:tcPr>
            <w:tcW w:w="0" w:type="auto"/>
          </w:tcPr>
          <w:p w14:paraId="5CBED020" w14:textId="77777777" w:rsidR="007C0D28" w:rsidRPr="002541B6" w:rsidRDefault="007C0D28" w:rsidP="00515665">
            <w:r w:rsidRPr="002541B6">
              <w:rPr>
                <w:bCs/>
              </w:rPr>
              <w:t>309</w:t>
            </w:r>
          </w:p>
        </w:tc>
        <w:tc>
          <w:tcPr>
            <w:tcW w:w="0" w:type="auto"/>
          </w:tcPr>
          <w:p w14:paraId="71FF1589" w14:textId="77777777" w:rsidR="007C0D28" w:rsidRPr="002541B6" w:rsidRDefault="007C0D28" w:rsidP="00515665">
            <w:r w:rsidRPr="002541B6">
              <w:t>Coccomyxa subellipsoidea</w:t>
            </w:r>
          </w:p>
        </w:tc>
        <w:tc>
          <w:tcPr>
            <w:tcW w:w="0" w:type="auto"/>
          </w:tcPr>
          <w:p w14:paraId="61EA1EC8" w14:textId="77777777" w:rsidR="007C0D28" w:rsidRPr="002541B6" w:rsidRDefault="007C0D28" w:rsidP="00515665">
            <w:r w:rsidRPr="002541B6">
              <w:t>Chlorophyta</w:t>
            </w:r>
          </w:p>
        </w:tc>
        <w:tc>
          <w:tcPr>
            <w:tcW w:w="0" w:type="auto"/>
          </w:tcPr>
          <w:p w14:paraId="6DABBBCA" w14:textId="77777777" w:rsidR="007C0D28" w:rsidRPr="002541B6" w:rsidRDefault="007C0D28" w:rsidP="00515665">
            <w:r w:rsidRPr="002541B6">
              <w:t>eukaryota</w:t>
            </w:r>
          </w:p>
        </w:tc>
      </w:tr>
      <w:tr w:rsidR="007C0D28" w:rsidRPr="002541B6" w14:paraId="6B97767E" w14:textId="77777777" w:rsidTr="002E4524">
        <w:tc>
          <w:tcPr>
            <w:tcW w:w="0" w:type="auto"/>
          </w:tcPr>
          <w:p w14:paraId="4EB95EED" w14:textId="77777777" w:rsidR="007C0D28" w:rsidRPr="002541B6" w:rsidRDefault="007C0D28" w:rsidP="00515665">
            <w:r w:rsidRPr="002541B6">
              <w:rPr>
                <w:bCs/>
              </w:rPr>
              <w:t>310</w:t>
            </w:r>
          </w:p>
        </w:tc>
        <w:tc>
          <w:tcPr>
            <w:tcW w:w="0" w:type="auto"/>
          </w:tcPr>
          <w:p w14:paraId="7855BF44" w14:textId="77777777" w:rsidR="007C0D28" w:rsidRPr="002541B6" w:rsidRDefault="007C0D28" w:rsidP="00515665">
            <w:r w:rsidRPr="002541B6">
              <w:t>Cyanidioschyzon merolae</w:t>
            </w:r>
          </w:p>
        </w:tc>
        <w:tc>
          <w:tcPr>
            <w:tcW w:w="0" w:type="auto"/>
          </w:tcPr>
          <w:p w14:paraId="0C9790C3" w14:textId="77777777" w:rsidR="007C0D28" w:rsidRPr="002541B6" w:rsidRDefault="007C0D28" w:rsidP="00515665">
            <w:r w:rsidRPr="002541B6">
              <w:t>Rhodophyta</w:t>
            </w:r>
          </w:p>
        </w:tc>
        <w:tc>
          <w:tcPr>
            <w:tcW w:w="0" w:type="auto"/>
          </w:tcPr>
          <w:p w14:paraId="2D994276" w14:textId="77777777" w:rsidR="007C0D28" w:rsidRPr="002541B6" w:rsidRDefault="007C0D28" w:rsidP="00515665">
            <w:r w:rsidRPr="002541B6">
              <w:t>eukaryota</w:t>
            </w:r>
          </w:p>
        </w:tc>
      </w:tr>
      <w:tr w:rsidR="007C0D28" w:rsidRPr="002541B6" w14:paraId="17B7D26A" w14:textId="77777777" w:rsidTr="002E4524">
        <w:tc>
          <w:tcPr>
            <w:tcW w:w="0" w:type="auto"/>
          </w:tcPr>
          <w:p w14:paraId="2CA9A082" w14:textId="77777777" w:rsidR="007C0D28" w:rsidRPr="002541B6" w:rsidRDefault="007C0D28" w:rsidP="00515665">
            <w:r w:rsidRPr="002541B6">
              <w:rPr>
                <w:bCs/>
              </w:rPr>
              <w:t>311</w:t>
            </w:r>
          </w:p>
        </w:tc>
        <w:tc>
          <w:tcPr>
            <w:tcW w:w="0" w:type="auto"/>
          </w:tcPr>
          <w:p w14:paraId="6BDAFFF4" w14:textId="77777777" w:rsidR="007C0D28" w:rsidRPr="002541B6" w:rsidRDefault="007C0D28" w:rsidP="00515665">
            <w:r w:rsidRPr="002541B6">
              <w:t>Aureococcus anophagefferens</w:t>
            </w:r>
          </w:p>
        </w:tc>
        <w:tc>
          <w:tcPr>
            <w:tcW w:w="0" w:type="auto"/>
          </w:tcPr>
          <w:p w14:paraId="4B9A2037" w14:textId="77777777" w:rsidR="007C0D28" w:rsidRPr="002541B6" w:rsidRDefault="007C0D28" w:rsidP="00515665">
            <w:r w:rsidRPr="002541B6">
              <w:t>Stramenopiles</w:t>
            </w:r>
          </w:p>
        </w:tc>
        <w:tc>
          <w:tcPr>
            <w:tcW w:w="0" w:type="auto"/>
          </w:tcPr>
          <w:p w14:paraId="72D2B006" w14:textId="77777777" w:rsidR="007C0D28" w:rsidRPr="002541B6" w:rsidRDefault="007C0D28" w:rsidP="00515665">
            <w:r w:rsidRPr="002541B6">
              <w:t>eukaryota</w:t>
            </w:r>
          </w:p>
        </w:tc>
      </w:tr>
      <w:tr w:rsidR="007C0D28" w:rsidRPr="002541B6" w14:paraId="27D251E1" w14:textId="77777777" w:rsidTr="002E4524">
        <w:tc>
          <w:tcPr>
            <w:tcW w:w="0" w:type="auto"/>
          </w:tcPr>
          <w:p w14:paraId="020FE648" w14:textId="77777777" w:rsidR="007C0D28" w:rsidRPr="002541B6" w:rsidRDefault="007C0D28" w:rsidP="00515665">
            <w:r w:rsidRPr="002541B6">
              <w:rPr>
                <w:bCs/>
              </w:rPr>
              <w:t>312</w:t>
            </w:r>
          </w:p>
        </w:tc>
        <w:tc>
          <w:tcPr>
            <w:tcW w:w="0" w:type="auto"/>
          </w:tcPr>
          <w:p w14:paraId="64C7348D" w14:textId="77777777" w:rsidR="007C0D28" w:rsidRPr="002541B6" w:rsidRDefault="007C0D28" w:rsidP="00515665">
            <w:r w:rsidRPr="002541B6">
              <w:t>Ectocarpus siliculosus</w:t>
            </w:r>
          </w:p>
        </w:tc>
        <w:tc>
          <w:tcPr>
            <w:tcW w:w="0" w:type="auto"/>
          </w:tcPr>
          <w:p w14:paraId="4937E38F" w14:textId="77777777" w:rsidR="007C0D28" w:rsidRPr="002541B6" w:rsidRDefault="007C0D28" w:rsidP="00515665">
            <w:r w:rsidRPr="002541B6">
              <w:t>Stramenopiles</w:t>
            </w:r>
          </w:p>
        </w:tc>
        <w:tc>
          <w:tcPr>
            <w:tcW w:w="0" w:type="auto"/>
          </w:tcPr>
          <w:p w14:paraId="0021B2BB" w14:textId="77777777" w:rsidR="007C0D28" w:rsidRPr="002541B6" w:rsidRDefault="007C0D28" w:rsidP="00515665">
            <w:r w:rsidRPr="002541B6">
              <w:t>eukaryota</w:t>
            </w:r>
          </w:p>
        </w:tc>
      </w:tr>
      <w:tr w:rsidR="007C0D28" w:rsidRPr="002541B6" w14:paraId="495AF034" w14:textId="77777777" w:rsidTr="002E4524">
        <w:tc>
          <w:tcPr>
            <w:tcW w:w="0" w:type="auto"/>
          </w:tcPr>
          <w:p w14:paraId="4A9BE314" w14:textId="77777777" w:rsidR="007C0D28" w:rsidRPr="002541B6" w:rsidRDefault="007C0D28" w:rsidP="00515665">
            <w:r w:rsidRPr="002541B6">
              <w:rPr>
                <w:bCs/>
              </w:rPr>
              <w:t>313</w:t>
            </w:r>
          </w:p>
        </w:tc>
        <w:tc>
          <w:tcPr>
            <w:tcW w:w="0" w:type="auto"/>
          </w:tcPr>
          <w:p w14:paraId="54E4CC5F" w14:textId="77777777" w:rsidR="007C0D28" w:rsidRPr="002541B6" w:rsidRDefault="007C0D28" w:rsidP="00515665">
            <w:r w:rsidRPr="002541B6">
              <w:t>Fragilariopsis cylindrus CCMP 1102</w:t>
            </w:r>
          </w:p>
        </w:tc>
        <w:tc>
          <w:tcPr>
            <w:tcW w:w="0" w:type="auto"/>
          </w:tcPr>
          <w:p w14:paraId="68814515" w14:textId="77777777" w:rsidR="007C0D28" w:rsidRPr="002541B6" w:rsidRDefault="007C0D28" w:rsidP="00515665">
            <w:r w:rsidRPr="002541B6">
              <w:t>Stramenopiles</w:t>
            </w:r>
          </w:p>
        </w:tc>
        <w:tc>
          <w:tcPr>
            <w:tcW w:w="0" w:type="auto"/>
          </w:tcPr>
          <w:p w14:paraId="42441809" w14:textId="77777777" w:rsidR="007C0D28" w:rsidRPr="002541B6" w:rsidRDefault="007C0D28" w:rsidP="00515665">
            <w:r w:rsidRPr="002541B6">
              <w:t>eukaryota</w:t>
            </w:r>
          </w:p>
        </w:tc>
      </w:tr>
      <w:tr w:rsidR="007C0D28" w:rsidRPr="002541B6" w14:paraId="5BC9C8A2" w14:textId="77777777" w:rsidTr="002E4524">
        <w:tc>
          <w:tcPr>
            <w:tcW w:w="0" w:type="auto"/>
          </w:tcPr>
          <w:p w14:paraId="40BDDA0D" w14:textId="77777777" w:rsidR="007C0D28" w:rsidRPr="002541B6" w:rsidRDefault="007C0D28" w:rsidP="00515665">
            <w:r w:rsidRPr="002541B6">
              <w:rPr>
                <w:bCs/>
              </w:rPr>
              <w:t>314</w:t>
            </w:r>
          </w:p>
        </w:tc>
        <w:tc>
          <w:tcPr>
            <w:tcW w:w="0" w:type="auto"/>
          </w:tcPr>
          <w:p w14:paraId="44FB00EF" w14:textId="77777777" w:rsidR="007C0D28" w:rsidRPr="002541B6" w:rsidRDefault="007C0D28" w:rsidP="00515665">
            <w:r w:rsidRPr="002541B6">
              <w:t>Phaeodactylum tricornutum</w:t>
            </w:r>
          </w:p>
        </w:tc>
        <w:tc>
          <w:tcPr>
            <w:tcW w:w="0" w:type="auto"/>
          </w:tcPr>
          <w:p w14:paraId="6C5FB9A6" w14:textId="77777777" w:rsidR="007C0D28" w:rsidRPr="002541B6" w:rsidRDefault="007C0D28" w:rsidP="00515665">
            <w:r w:rsidRPr="002541B6">
              <w:t>Stramenopiles</w:t>
            </w:r>
          </w:p>
        </w:tc>
        <w:tc>
          <w:tcPr>
            <w:tcW w:w="0" w:type="auto"/>
          </w:tcPr>
          <w:p w14:paraId="2F61F391" w14:textId="77777777" w:rsidR="007C0D28" w:rsidRPr="002541B6" w:rsidRDefault="007C0D28" w:rsidP="00515665">
            <w:r w:rsidRPr="002541B6">
              <w:t>eukaryota</w:t>
            </w:r>
          </w:p>
        </w:tc>
      </w:tr>
      <w:tr w:rsidR="007C0D28" w:rsidRPr="002541B6" w14:paraId="380B9137" w14:textId="77777777" w:rsidTr="002E4524">
        <w:tc>
          <w:tcPr>
            <w:tcW w:w="0" w:type="auto"/>
          </w:tcPr>
          <w:p w14:paraId="6722C937" w14:textId="77777777" w:rsidR="007C0D28" w:rsidRPr="002541B6" w:rsidRDefault="007C0D28" w:rsidP="00515665">
            <w:r w:rsidRPr="002541B6">
              <w:rPr>
                <w:bCs/>
              </w:rPr>
              <w:t>315</w:t>
            </w:r>
          </w:p>
        </w:tc>
        <w:tc>
          <w:tcPr>
            <w:tcW w:w="0" w:type="auto"/>
          </w:tcPr>
          <w:p w14:paraId="334AB215" w14:textId="77777777" w:rsidR="007C0D28" w:rsidRPr="002541B6" w:rsidRDefault="007C0D28" w:rsidP="00515665">
            <w:r w:rsidRPr="002541B6">
              <w:t>Phytophthora infestans</w:t>
            </w:r>
          </w:p>
        </w:tc>
        <w:tc>
          <w:tcPr>
            <w:tcW w:w="0" w:type="auto"/>
          </w:tcPr>
          <w:p w14:paraId="539EA07A" w14:textId="77777777" w:rsidR="007C0D28" w:rsidRPr="002541B6" w:rsidRDefault="007C0D28" w:rsidP="00515665">
            <w:r w:rsidRPr="002541B6">
              <w:t>Stramenopiles</w:t>
            </w:r>
          </w:p>
        </w:tc>
        <w:tc>
          <w:tcPr>
            <w:tcW w:w="0" w:type="auto"/>
          </w:tcPr>
          <w:p w14:paraId="077F41CA" w14:textId="77777777" w:rsidR="007C0D28" w:rsidRPr="002541B6" w:rsidRDefault="007C0D28" w:rsidP="00515665">
            <w:r w:rsidRPr="002541B6">
              <w:t>eukaryota</w:t>
            </w:r>
          </w:p>
        </w:tc>
      </w:tr>
      <w:tr w:rsidR="007C0D28" w:rsidRPr="002541B6" w14:paraId="6AFCF828" w14:textId="77777777" w:rsidTr="002E4524">
        <w:tc>
          <w:tcPr>
            <w:tcW w:w="0" w:type="auto"/>
          </w:tcPr>
          <w:p w14:paraId="2ECEB29D" w14:textId="77777777" w:rsidR="007C0D28" w:rsidRPr="002541B6" w:rsidRDefault="007C0D28" w:rsidP="00515665">
            <w:r w:rsidRPr="002541B6">
              <w:rPr>
                <w:bCs/>
              </w:rPr>
              <w:t>316</w:t>
            </w:r>
          </w:p>
        </w:tc>
        <w:tc>
          <w:tcPr>
            <w:tcW w:w="0" w:type="auto"/>
          </w:tcPr>
          <w:p w14:paraId="03539C54" w14:textId="77777777" w:rsidR="007C0D28" w:rsidRPr="002541B6" w:rsidRDefault="007C0D28" w:rsidP="00515665">
            <w:r w:rsidRPr="002541B6">
              <w:t>Phytophthora ramorum</w:t>
            </w:r>
          </w:p>
        </w:tc>
        <w:tc>
          <w:tcPr>
            <w:tcW w:w="0" w:type="auto"/>
          </w:tcPr>
          <w:p w14:paraId="39A1026E" w14:textId="77777777" w:rsidR="007C0D28" w:rsidRPr="002541B6" w:rsidRDefault="007C0D28" w:rsidP="00515665">
            <w:r w:rsidRPr="002541B6">
              <w:t>Stramenopiles</w:t>
            </w:r>
          </w:p>
        </w:tc>
        <w:tc>
          <w:tcPr>
            <w:tcW w:w="0" w:type="auto"/>
          </w:tcPr>
          <w:p w14:paraId="70E70D7A" w14:textId="77777777" w:rsidR="007C0D28" w:rsidRPr="002541B6" w:rsidRDefault="007C0D28" w:rsidP="00515665">
            <w:r w:rsidRPr="002541B6">
              <w:t>eukaryota</w:t>
            </w:r>
          </w:p>
        </w:tc>
      </w:tr>
      <w:tr w:rsidR="007C0D28" w:rsidRPr="002541B6" w14:paraId="40AE9835" w14:textId="77777777" w:rsidTr="002E4524">
        <w:tc>
          <w:tcPr>
            <w:tcW w:w="0" w:type="auto"/>
          </w:tcPr>
          <w:p w14:paraId="05C8F3AC" w14:textId="77777777" w:rsidR="007C0D28" w:rsidRPr="002541B6" w:rsidRDefault="007C0D28" w:rsidP="00515665">
            <w:r w:rsidRPr="002541B6">
              <w:rPr>
                <w:bCs/>
              </w:rPr>
              <w:t>317</w:t>
            </w:r>
          </w:p>
        </w:tc>
        <w:tc>
          <w:tcPr>
            <w:tcW w:w="0" w:type="auto"/>
          </w:tcPr>
          <w:p w14:paraId="600D7D86" w14:textId="77777777" w:rsidR="007C0D28" w:rsidRPr="002541B6" w:rsidRDefault="007C0D28" w:rsidP="00515665">
            <w:r w:rsidRPr="002541B6">
              <w:t>Phytophthora sojae</w:t>
            </w:r>
          </w:p>
        </w:tc>
        <w:tc>
          <w:tcPr>
            <w:tcW w:w="0" w:type="auto"/>
          </w:tcPr>
          <w:p w14:paraId="00955846" w14:textId="77777777" w:rsidR="007C0D28" w:rsidRPr="002541B6" w:rsidRDefault="007C0D28" w:rsidP="00515665">
            <w:r w:rsidRPr="002541B6">
              <w:t>Stramenopiles</w:t>
            </w:r>
          </w:p>
        </w:tc>
        <w:tc>
          <w:tcPr>
            <w:tcW w:w="0" w:type="auto"/>
          </w:tcPr>
          <w:p w14:paraId="7C6819B1" w14:textId="77777777" w:rsidR="007C0D28" w:rsidRPr="002541B6" w:rsidRDefault="007C0D28" w:rsidP="00515665">
            <w:r w:rsidRPr="002541B6">
              <w:t>eukaryota</w:t>
            </w:r>
          </w:p>
        </w:tc>
      </w:tr>
      <w:tr w:rsidR="007C0D28" w:rsidRPr="002541B6" w14:paraId="1F9D434A" w14:textId="77777777" w:rsidTr="002E4524">
        <w:tc>
          <w:tcPr>
            <w:tcW w:w="0" w:type="auto"/>
          </w:tcPr>
          <w:p w14:paraId="051206D8" w14:textId="77777777" w:rsidR="007C0D28" w:rsidRPr="002541B6" w:rsidRDefault="007C0D28" w:rsidP="00515665">
            <w:r w:rsidRPr="002541B6">
              <w:rPr>
                <w:bCs/>
              </w:rPr>
              <w:t>318</w:t>
            </w:r>
          </w:p>
        </w:tc>
        <w:tc>
          <w:tcPr>
            <w:tcW w:w="0" w:type="auto"/>
          </w:tcPr>
          <w:p w14:paraId="6DEA6140" w14:textId="77777777" w:rsidR="007C0D28" w:rsidRPr="002541B6" w:rsidRDefault="007C0D28" w:rsidP="00515665">
            <w:r w:rsidRPr="002541B6">
              <w:t>Saprolegnia parasitica</w:t>
            </w:r>
          </w:p>
        </w:tc>
        <w:tc>
          <w:tcPr>
            <w:tcW w:w="0" w:type="auto"/>
          </w:tcPr>
          <w:p w14:paraId="53A1B535" w14:textId="77777777" w:rsidR="007C0D28" w:rsidRPr="002541B6" w:rsidRDefault="007C0D28" w:rsidP="00515665">
            <w:r w:rsidRPr="002541B6">
              <w:t>Stramenopiles</w:t>
            </w:r>
          </w:p>
        </w:tc>
        <w:tc>
          <w:tcPr>
            <w:tcW w:w="0" w:type="auto"/>
          </w:tcPr>
          <w:p w14:paraId="7DB18DE3" w14:textId="77777777" w:rsidR="007C0D28" w:rsidRPr="002541B6" w:rsidRDefault="007C0D28" w:rsidP="00515665">
            <w:r w:rsidRPr="002541B6">
              <w:t>eukaryota</w:t>
            </w:r>
          </w:p>
        </w:tc>
      </w:tr>
      <w:tr w:rsidR="007C0D28" w:rsidRPr="002541B6" w14:paraId="789F2F7C" w14:textId="77777777" w:rsidTr="002E4524">
        <w:tc>
          <w:tcPr>
            <w:tcW w:w="0" w:type="auto"/>
          </w:tcPr>
          <w:p w14:paraId="6F2B313E" w14:textId="77777777" w:rsidR="007C0D28" w:rsidRPr="002541B6" w:rsidRDefault="007C0D28" w:rsidP="00515665">
            <w:r w:rsidRPr="002541B6">
              <w:rPr>
                <w:bCs/>
              </w:rPr>
              <w:t>319</w:t>
            </w:r>
          </w:p>
        </w:tc>
        <w:tc>
          <w:tcPr>
            <w:tcW w:w="0" w:type="auto"/>
          </w:tcPr>
          <w:p w14:paraId="78465B13" w14:textId="77777777" w:rsidR="007C0D28" w:rsidRPr="002541B6" w:rsidRDefault="007C0D28" w:rsidP="00515665">
            <w:r w:rsidRPr="002541B6">
              <w:t>Thalassiosira pseudonana</w:t>
            </w:r>
          </w:p>
        </w:tc>
        <w:tc>
          <w:tcPr>
            <w:tcW w:w="0" w:type="auto"/>
          </w:tcPr>
          <w:p w14:paraId="3E20ED20" w14:textId="77777777" w:rsidR="007C0D28" w:rsidRPr="002541B6" w:rsidRDefault="007C0D28" w:rsidP="00515665">
            <w:r w:rsidRPr="002541B6">
              <w:t>Stramenopiles</w:t>
            </w:r>
          </w:p>
        </w:tc>
        <w:tc>
          <w:tcPr>
            <w:tcW w:w="0" w:type="auto"/>
          </w:tcPr>
          <w:p w14:paraId="1035BCF8" w14:textId="77777777" w:rsidR="007C0D28" w:rsidRPr="002541B6" w:rsidRDefault="007C0D28" w:rsidP="00515665">
            <w:r w:rsidRPr="002541B6">
              <w:t>eukaryota</w:t>
            </w:r>
          </w:p>
        </w:tc>
      </w:tr>
      <w:tr w:rsidR="007C0D28" w:rsidRPr="002541B6" w14:paraId="3806DB13" w14:textId="77777777" w:rsidTr="002E4524">
        <w:tc>
          <w:tcPr>
            <w:tcW w:w="0" w:type="auto"/>
          </w:tcPr>
          <w:p w14:paraId="0DEDAD7F" w14:textId="77777777" w:rsidR="007C0D28" w:rsidRPr="002541B6" w:rsidRDefault="007C0D28" w:rsidP="00515665">
            <w:r w:rsidRPr="002541B6">
              <w:rPr>
                <w:bCs/>
              </w:rPr>
              <w:t>320</w:t>
            </w:r>
          </w:p>
        </w:tc>
        <w:tc>
          <w:tcPr>
            <w:tcW w:w="0" w:type="auto"/>
          </w:tcPr>
          <w:p w14:paraId="29A8BB58" w14:textId="77777777" w:rsidR="007C0D28" w:rsidRPr="002541B6" w:rsidRDefault="007C0D28" w:rsidP="00515665">
            <w:r w:rsidRPr="002541B6">
              <w:t>Babesia bovis</w:t>
            </w:r>
          </w:p>
        </w:tc>
        <w:tc>
          <w:tcPr>
            <w:tcW w:w="0" w:type="auto"/>
          </w:tcPr>
          <w:p w14:paraId="4927DCEF" w14:textId="77777777" w:rsidR="007C0D28" w:rsidRPr="002541B6" w:rsidRDefault="007C0D28" w:rsidP="00515665">
            <w:r w:rsidRPr="002541B6">
              <w:t>Alveolata</w:t>
            </w:r>
          </w:p>
        </w:tc>
        <w:tc>
          <w:tcPr>
            <w:tcW w:w="0" w:type="auto"/>
          </w:tcPr>
          <w:p w14:paraId="19539EFC" w14:textId="77777777" w:rsidR="007C0D28" w:rsidRPr="002541B6" w:rsidRDefault="007C0D28" w:rsidP="00515665">
            <w:r w:rsidRPr="002541B6">
              <w:t>eukaryota</w:t>
            </w:r>
          </w:p>
        </w:tc>
      </w:tr>
      <w:tr w:rsidR="007C0D28" w:rsidRPr="002541B6" w14:paraId="57624A04" w14:textId="77777777" w:rsidTr="002E4524">
        <w:tc>
          <w:tcPr>
            <w:tcW w:w="0" w:type="auto"/>
          </w:tcPr>
          <w:p w14:paraId="7A0F4436" w14:textId="77777777" w:rsidR="007C0D28" w:rsidRPr="002541B6" w:rsidRDefault="007C0D28" w:rsidP="00515665">
            <w:r w:rsidRPr="002541B6">
              <w:rPr>
                <w:bCs/>
              </w:rPr>
              <w:t>321</w:t>
            </w:r>
          </w:p>
        </w:tc>
        <w:tc>
          <w:tcPr>
            <w:tcW w:w="0" w:type="auto"/>
          </w:tcPr>
          <w:p w14:paraId="692E1785" w14:textId="77777777" w:rsidR="007C0D28" w:rsidRPr="002541B6" w:rsidRDefault="007C0D28" w:rsidP="00515665">
            <w:r w:rsidRPr="002541B6">
              <w:t>Cryptosporidium hominis ATCC BAA-381</w:t>
            </w:r>
          </w:p>
        </w:tc>
        <w:tc>
          <w:tcPr>
            <w:tcW w:w="0" w:type="auto"/>
          </w:tcPr>
          <w:p w14:paraId="28492AE0" w14:textId="77777777" w:rsidR="007C0D28" w:rsidRPr="002541B6" w:rsidRDefault="007C0D28" w:rsidP="00515665">
            <w:r w:rsidRPr="002541B6">
              <w:t>Alveolata</w:t>
            </w:r>
          </w:p>
        </w:tc>
        <w:tc>
          <w:tcPr>
            <w:tcW w:w="0" w:type="auto"/>
          </w:tcPr>
          <w:p w14:paraId="19FE99E3" w14:textId="77777777" w:rsidR="007C0D28" w:rsidRPr="002541B6" w:rsidRDefault="007C0D28" w:rsidP="00515665">
            <w:r w:rsidRPr="002541B6">
              <w:t>eukaryota</w:t>
            </w:r>
          </w:p>
        </w:tc>
      </w:tr>
      <w:tr w:rsidR="007C0D28" w:rsidRPr="002541B6" w14:paraId="5E94B629" w14:textId="77777777" w:rsidTr="002E4524">
        <w:tc>
          <w:tcPr>
            <w:tcW w:w="0" w:type="auto"/>
          </w:tcPr>
          <w:p w14:paraId="70BE7044" w14:textId="77777777" w:rsidR="007C0D28" w:rsidRPr="002541B6" w:rsidRDefault="007C0D28" w:rsidP="00515665">
            <w:r w:rsidRPr="002541B6">
              <w:rPr>
                <w:bCs/>
              </w:rPr>
              <w:t>322</w:t>
            </w:r>
          </w:p>
        </w:tc>
        <w:tc>
          <w:tcPr>
            <w:tcW w:w="0" w:type="auto"/>
          </w:tcPr>
          <w:p w14:paraId="0D37CC8D" w14:textId="77777777" w:rsidR="007C0D28" w:rsidRPr="002541B6" w:rsidRDefault="007C0D28" w:rsidP="00515665">
            <w:r w:rsidRPr="002541B6">
              <w:t>Eimeria tenella</w:t>
            </w:r>
          </w:p>
        </w:tc>
        <w:tc>
          <w:tcPr>
            <w:tcW w:w="0" w:type="auto"/>
          </w:tcPr>
          <w:p w14:paraId="30AF06CE" w14:textId="77777777" w:rsidR="007C0D28" w:rsidRPr="002541B6" w:rsidRDefault="007C0D28" w:rsidP="00515665">
            <w:r w:rsidRPr="002541B6">
              <w:t>Alveolata</w:t>
            </w:r>
          </w:p>
        </w:tc>
        <w:tc>
          <w:tcPr>
            <w:tcW w:w="0" w:type="auto"/>
          </w:tcPr>
          <w:p w14:paraId="45A4CE8C" w14:textId="77777777" w:rsidR="007C0D28" w:rsidRPr="002541B6" w:rsidRDefault="007C0D28" w:rsidP="00515665">
            <w:r w:rsidRPr="002541B6">
              <w:t>eukaryota</w:t>
            </w:r>
          </w:p>
        </w:tc>
      </w:tr>
      <w:tr w:rsidR="007C0D28" w:rsidRPr="002541B6" w14:paraId="156EFB5C" w14:textId="77777777" w:rsidTr="002E4524">
        <w:tc>
          <w:tcPr>
            <w:tcW w:w="0" w:type="auto"/>
          </w:tcPr>
          <w:p w14:paraId="0A1D32EA" w14:textId="77777777" w:rsidR="007C0D28" w:rsidRPr="002541B6" w:rsidRDefault="007C0D28" w:rsidP="00515665">
            <w:r w:rsidRPr="002541B6">
              <w:rPr>
                <w:bCs/>
              </w:rPr>
              <w:t>323</w:t>
            </w:r>
          </w:p>
        </w:tc>
        <w:tc>
          <w:tcPr>
            <w:tcW w:w="0" w:type="auto"/>
          </w:tcPr>
          <w:p w14:paraId="6295581E" w14:textId="77777777" w:rsidR="007C0D28" w:rsidRPr="002541B6" w:rsidRDefault="007C0D28" w:rsidP="00515665">
            <w:r w:rsidRPr="002541B6">
              <w:t>Neospora caninum</w:t>
            </w:r>
          </w:p>
        </w:tc>
        <w:tc>
          <w:tcPr>
            <w:tcW w:w="0" w:type="auto"/>
          </w:tcPr>
          <w:p w14:paraId="1662674B" w14:textId="77777777" w:rsidR="007C0D28" w:rsidRPr="002541B6" w:rsidRDefault="007C0D28" w:rsidP="00515665">
            <w:r w:rsidRPr="002541B6">
              <w:t>Alveolata</w:t>
            </w:r>
          </w:p>
        </w:tc>
        <w:tc>
          <w:tcPr>
            <w:tcW w:w="0" w:type="auto"/>
          </w:tcPr>
          <w:p w14:paraId="58216D67" w14:textId="77777777" w:rsidR="007C0D28" w:rsidRPr="002541B6" w:rsidRDefault="007C0D28" w:rsidP="00515665">
            <w:r w:rsidRPr="002541B6">
              <w:t>eukaryota</w:t>
            </w:r>
          </w:p>
        </w:tc>
      </w:tr>
      <w:tr w:rsidR="007C0D28" w:rsidRPr="002541B6" w14:paraId="7E349E53" w14:textId="77777777" w:rsidTr="002E4524">
        <w:tc>
          <w:tcPr>
            <w:tcW w:w="0" w:type="auto"/>
          </w:tcPr>
          <w:p w14:paraId="5DADC453" w14:textId="77777777" w:rsidR="007C0D28" w:rsidRPr="002541B6" w:rsidRDefault="007C0D28" w:rsidP="00515665">
            <w:r w:rsidRPr="002541B6">
              <w:rPr>
                <w:bCs/>
              </w:rPr>
              <w:t>324</w:t>
            </w:r>
          </w:p>
        </w:tc>
        <w:tc>
          <w:tcPr>
            <w:tcW w:w="0" w:type="auto"/>
          </w:tcPr>
          <w:p w14:paraId="475E2AD1" w14:textId="77777777" w:rsidR="007C0D28" w:rsidRPr="002541B6" w:rsidRDefault="007C0D28" w:rsidP="00515665">
            <w:r w:rsidRPr="002541B6">
              <w:t>Paramecium tetraurelia</w:t>
            </w:r>
          </w:p>
        </w:tc>
        <w:tc>
          <w:tcPr>
            <w:tcW w:w="0" w:type="auto"/>
          </w:tcPr>
          <w:p w14:paraId="029D6946" w14:textId="77777777" w:rsidR="007C0D28" w:rsidRPr="002541B6" w:rsidRDefault="007C0D28" w:rsidP="00515665">
            <w:r w:rsidRPr="002541B6">
              <w:t>Alveolata</w:t>
            </w:r>
          </w:p>
        </w:tc>
        <w:tc>
          <w:tcPr>
            <w:tcW w:w="0" w:type="auto"/>
          </w:tcPr>
          <w:p w14:paraId="6BDC51A2" w14:textId="77777777" w:rsidR="007C0D28" w:rsidRPr="002541B6" w:rsidRDefault="007C0D28" w:rsidP="00515665">
            <w:r w:rsidRPr="002541B6">
              <w:t>eukaryota</w:t>
            </w:r>
          </w:p>
        </w:tc>
      </w:tr>
      <w:tr w:rsidR="007C0D28" w:rsidRPr="002541B6" w14:paraId="704B6477" w14:textId="77777777" w:rsidTr="002E4524">
        <w:tc>
          <w:tcPr>
            <w:tcW w:w="0" w:type="auto"/>
          </w:tcPr>
          <w:p w14:paraId="43AACB44" w14:textId="77777777" w:rsidR="007C0D28" w:rsidRPr="002541B6" w:rsidRDefault="007C0D28" w:rsidP="00515665">
            <w:r w:rsidRPr="002541B6">
              <w:rPr>
                <w:bCs/>
              </w:rPr>
              <w:t>325</w:t>
            </w:r>
          </w:p>
        </w:tc>
        <w:tc>
          <w:tcPr>
            <w:tcW w:w="0" w:type="auto"/>
          </w:tcPr>
          <w:p w14:paraId="0B6AB161" w14:textId="77777777" w:rsidR="007C0D28" w:rsidRPr="002541B6" w:rsidRDefault="007C0D28" w:rsidP="00515665">
            <w:r w:rsidRPr="002541B6">
              <w:t>Perkinsus marinus</w:t>
            </w:r>
          </w:p>
        </w:tc>
        <w:tc>
          <w:tcPr>
            <w:tcW w:w="0" w:type="auto"/>
          </w:tcPr>
          <w:p w14:paraId="17238F43" w14:textId="77777777" w:rsidR="007C0D28" w:rsidRPr="002541B6" w:rsidRDefault="007C0D28" w:rsidP="00515665">
            <w:r w:rsidRPr="002541B6">
              <w:t>Alveolata</w:t>
            </w:r>
          </w:p>
        </w:tc>
        <w:tc>
          <w:tcPr>
            <w:tcW w:w="0" w:type="auto"/>
          </w:tcPr>
          <w:p w14:paraId="4A3BB995" w14:textId="77777777" w:rsidR="007C0D28" w:rsidRPr="002541B6" w:rsidRDefault="007C0D28" w:rsidP="00515665">
            <w:r w:rsidRPr="002541B6">
              <w:t>eukaryota</w:t>
            </w:r>
          </w:p>
        </w:tc>
      </w:tr>
      <w:tr w:rsidR="007C0D28" w:rsidRPr="002541B6" w14:paraId="75DEB812" w14:textId="77777777" w:rsidTr="002E4524">
        <w:tc>
          <w:tcPr>
            <w:tcW w:w="0" w:type="auto"/>
          </w:tcPr>
          <w:p w14:paraId="175A132F" w14:textId="77777777" w:rsidR="007C0D28" w:rsidRPr="002541B6" w:rsidRDefault="007C0D28" w:rsidP="00515665">
            <w:r w:rsidRPr="002541B6">
              <w:rPr>
                <w:bCs/>
              </w:rPr>
              <w:t>326</w:t>
            </w:r>
          </w:p>
        </w:tc>
        <w:tc>
          <w:tcPr>
            <w:tcW w:w="0" w:type="auto"/>
          </w:tcPr>
          <w:p w14:paraId="615BEE3D" w14:textId="77777777" w:rsidR="007C0D28" w:rsidRPr="002541B6" w:rsidRDefault="007C0D28" w:rsidP="00515665">
            <w:r w:rsidRPr="002541B6">
              <w:t>Plasmodium berghei</w:t>
            </w:r>
          </w:p>
        </w:tc>
        <w:tc>
          <w:tcPr>
            <w:tcW w:w="0" w:type="auto"/>
          </w:tcPr>
          <w:p w14:paraId="1ECF8A7B" w14:textId="77777777" w:rsidR="007C0D28" w:rsidRPr="002541B6" w:rsidRDefault="007C0D28" w:rsidP="00515665">
            <w:r w:rsidRPr="002541B6">
              <w:t>Alveolata</w:t>
            </w:r>
          </w:p>
        </w:tc>
        <w:tc>
          <w:tcPr>
            <w:tcW w:w="0" w:type="auto"/>
          </w:tcPr>
          <w:p w14:paraId="1B004EE0" w14:textId="77777777" w:rsidR="007C0D28" w:rsidRPr="002541B6" w:rsidRDefault="007C0D28" w:rsidP="00515665">
            <w:r w:rsidRPr="002541B6">
              <w:t>eukaryota</w:t>
            </w:r>
          </w:p>
        </w:tc>
      </w:tr>
      <w:tr w:rsidR="007C0D28" w:rsidRPr="002541B6" w14:paraId="3C9213B8" w14:textId="77777777" w:rsidTr="002E4524">
        <w:tc>
          <w:tcPr>
            <w:tcW w:w="0" w:type="auto"/>
          </w:tcPr>
          <w:p w14:paraId="7C487C6D" w14:textId="77777777" w:rsidR="007C0D28" w:rsidRPr="002541B6" w:rsidRDefault="007C0D28" w:rsidP="00515665">
            <w:r w:rsidRPr="002541B6">
              <w:rPr>
                <w:bCs/>
              </w:rPr>
              <w:t>327</w:t>
            </w:r>
          </w:p>
        </w:tc>
        <w:tc>
          <w:tcPr>
            <w:tcW w:w="0" w:type="auto"/>
          </w:tcPr>
          <w:p w14:paraId="6C70C102" w14:textId="77777777" w:rsidR="007C0D28" w:rsidRPr="002541B6" w:rsidRDefault="007C0D28" w:rsidP="00515665">
            <w:r w:rsidRPr="002541B6">
              <w:t>Plasmodium chabaudi</w:t>
            </w:r>
          </w:p>
        </w:tc>
        <w:tc>
          <w:tcPr>
            <w:tcW w:w="0" w:type="auto"/>
          </w:tcPr>
          <w:p w14:paraId="3CA96A74" w14:textId="77777777" w:rsidR="007C0D28" w:rsidRPr="002541B6" w:rsidRDefault="007C0D28" w:rsidP="00515665">
            <w:r w:rsidRPr="002541B6">
              <w:t>Alveolata</w:t>
            </w:r>
          </w:p>
        </w:tc>
        <w:tc>
          <w:tcPr>
            <w:tcW w:w="0" w:type="auto"/>
          </w:tcPr>
          <w:p w14:paraId="4A65C061" w14:textId="77777777" w:rsidR="007C0D28" w:rsidRPr="002541B6" w:rsidRDefault="007C0D28" w:rsidP="00515665">
            <w:r w:rsidRPr="002541B6">
              <w:t>eukaryota</w:t>
            </w:r>
          </w:p>
        </w:tc>
      </w:tr>
      <w:tr w:rsidR="007C0D28" w:rsidRPr="002541B6" w14:paraId="6C5ED588" w14:textId="77777777" w:rsidTr="002E4524">
        <w:tc>
          <w:tcPr>
            <w:tcW w:w="0" w:type="auto"/>
          </w:tcPr>
          <w:p w14:paraId="4B0B4273" w14:textId="77777777" w:rsidR="007C0D28" w:rsidRPr="002541B6" w:rsidRDefault="007C0D28" w:rsidP="00515665">
            <w:r w:rsidRPr="002541B6">
              <w:rPr>
                <w:bCs/>
              </w:rPr>
              <w:t>328</w:t>
            </w:r>
          </w:p>
        </w:tc>
        <w:tc>
          <w:tcPr>
            <w:tcW w:w="0" w:type="auto"/>
          </w:tcPr>
          <w:p w14:paraId="65CF516C" w14:textId="77777777" w:rsidR="007C0D28" w:rsidRPr="002541B6" w:rsidRDefault="007C0D28" w:rsidP="00515665">
            <w:r w:rsidRPr="002541B6">
              <w:t>Plasmodium falciparum</w:t>
            </w:r>
          </w:p>
        </w:tc>
        <w:tc>
          <w:tcPr>
            <w:tcW w:w="0" w:type="auto"/>
          </w:tcPr>
          <w:p w14:paraId="5D738761" w14:textId="77777777" w:rsidR="007C0D28" w:rsidRPr="002541B6" w:rsidRDefault="007C0D28" w:rsidP="00515665">
            <w:r w:rsidRPr="002541B6">
              <w:t>Alveolata</w:t>
            </w:r>
          </w:p>
        </w:tc>
        <w:tc>
          <w:tcPr>
            <w:tcW w:w="0" w:type="auto"/>
          </w:tcPr>
          <w:p w14:paraId="341D8AB3" w14:textId="77777777" w:rsidR="007C0D28" w:rsidRPr="002541B6" w:rsidRDefault="007C0D28" w:rsidP="00515665">
            <w:r w:rsidRPr="002541B6">
              <w:t>eukaryota</w:t>
            </w:r>
          </w:p>
        </w:tc>
      </w:tr>
      <w:tr w:rsidR="007C0D28" w:rsidRPr="002541B6" w14:paraId="57E414D2" w14:textId="77777777" w:rsidTr="002E4524">
        <w:tc>
          <w:tcPr>
            <w:tcW w:w="0" w:type="auto"/>
          </w:tcPr>
          <w:p w14:paraId="0D32C0D0" w14:textId="77777777" w:rsidR="007C0D28" w:rsidRPr="002541B6" w:rsidRDefault="007C0D28" w:rsidP="00515665">
            <w:r w:rsidRPr="002541B6">
              <w:rPr>
                <w:bCs/>
              </w:rPr>
              <w:t>329</w:t>
            </w:r>
          </w:p>
        </w:tc>
        <w:tc>
          <w:tcPr>
            <w:tcW w:w="0" w:type="auto"/>
          </w:tcPr>
          <w:p w14:paraId="142977DB" w14:textId="77777777" w:rsidR="007C0D28" w:rsidRPr="002541B6" w:rsidRDefault="007C0D28" w:rsidP="00515665">
            <w:r w:rsidRPr="002541B6">
              <w:t>Plasmodium gallinaceum</w:t>
            </w:r>
          </w:p>
        </w:tc>
        <w:tc>
          <w:tcPr>
            <w:tcW w:w="0" w:type="auto"/>
          </w:tcPr>
          <w:p w14:paraId="15E7CDD3" w14:textId="77777777" w:rsidR="007C0D28" w:rsidRPr="002541B6" w:rsidRDefault="007C0D28" w:rsidP="00515665">
            <w:r w:rsidRPr="002541B6">
              <w:t>Alveolata</w:t>
            </w:r>
          </w:p>
        </w:tc>
        <w:tc>
          <w:tcPr>
            <w:tcW w:w="0" w:type="auto"/>
          </w:tcPr>
          <w:p w14:paraId="78CFD324" w14:textId="77777777" w:rsidR="007C0D28" w:rsidRPr="002541B6" w:rsidRDefault="007C0D28" w:rsidP="00515665">
            <w:r w:rsidRPr="002541B6">
              <w:t>eukaryota</w:t>
            </w:r>
          </w:p>
        </w:tc>
      </w:tr>
      <w:tr w:rsidR="007C0D28" w:rsidRPr="002541B6" w14:paraId="641E8FCA" w14:textId="77777777" w:rsidTr="002E4524">
        <w:tc>
          <w:tcPr>
            <w:tcW w:w="0" w:type="auto"/>
          </w:tcPr>
          <w:p w14:paraId="63FFA928" w14:textId="77777777" w:rsidR="007C0D28" w:rsidRPr="002541B6" w:rsidRDefault="007C0D28" w:rsidP="00515665">
            <w:r w:rsidRPr="002541B6">
              <w:rPr>
                <w:bCs/>
              </w:rPr>
              <w:t>330</w:t>
            </w:r>
          </w:p>
        </w:tc>
        <w:tc>
          <w:tcPr>
            <w:tcW w:w="0" w:type="auto"/>
          </w:tcPr>
          <w:p w14:paraId="1CD3DA04" w14:textId="77777777" w:rsidR="007C0D28" w:rsidRPr="002541B6" w:rsidRDefault="007C0D28" w:rsidP="00515665">
            <w:r w:rsidRPr="002541B6">
              <w:t>Plasmodium knowlesi</w:t>
            </w:r>
          </w:p>
        </w:tc>
        <w:tc>
          <w:tcPr>
            <w:tcW w:w="0" w:type="auto"/>
          </w:tcPr>
          <w:p w14:paraId="065F85C0" w14:textId="77777777" w:rsidR="007C0D28" w:rsidRPr="002541B6" w:rsidRDefault="007C0D28" w:rsidP="00515665">
            <w:r w:rsidRPr="002541B6">
              <w:t>Alveolata</w:t>
            </w:r>
          </w:p>
        </w:tc>
        <w:tc>
          <w:tcPr>
            <w:tcW w:w="0" w:type="auto"/>
          </w:tcPr>
          <w:p w14:paraId="199AD65E" w14:textId="77777777" w:rsidR="007C0D28" w:rsidRPr="002541B6" w:rsidRDefault="007C0D28" w:rsidP="00515665">
            <w:r w:rsidRPr="002541B6">
              <w:t>eukaryota</w:t>
            </w:r>
          </w:p>
        </w:tc>
      </w:tr>
      <w:tr w:rsidR="007C0D28" w:rsidRPr="002541B6" w14:paraId="1EF617B5" w14:textId="77777777" w:rsidTr="002E4524">
        <w:tc>
          <w:tcPr>
            <w:tcW w:w="0" w:type="auto"/>
          </w:tcPr>
          <w:p w14:paraId="037F28B4" w14:textId="77777777" w:rsidR="007C0D28" w:rsidRPr="002541B6" w:rsidRDefault="007C0D28" w:rsidP="00515665">
            <w:r w:rsidRPr="002541B6">
              <w:rPr>
                <w:bCs/>
              </w:rPr>
              <w:t>331</w:t>
            </w:r>
          </w:p>
        </w:tc>
        <w:tc>
          <w:tcPr>
            <w:tcW w:w="0" w:type="auto"/>
          </w:tcPr>
          <w:p w14:paraId="551907D3" w14:textId="77777777" w:rsidR="007C0D28" w:rsidRPr="002541B6" w:rsidRDefault="007C0D28" w:rsidP="00515665">
            <w:r w:rsidRPr="002541B6">
              <w:t>Plasmodium reichenowi</w:t>
            </w:r>
          </w:p>
        </w:tc>
        <w:tc>
          <w:tcPr>
            <w:tcW w:w="0" w:type="auto"/>
          </w:tcPr>
          <w:p w14:paraId="3C4E1B8B" w14:textId="77777777" w:rsidR="007C0D28" w:rsidRPr="002541B6" w:rsidRDefault="007C0D28" w:rsidP="00515665">
            <w:r w:rsidRPr="002541B6">
              <w:t>Alveolata</w:t>
            </w:r>
          </w:p>
        </w:tc>
        <w:tc>
          <w:tcPr>
            <w:tcW w:w="0" w:type="auto"/>
          </w:tcPr>
          <w:p w14:paraId="1B8380EF" w14:textId="77777777" w:rsidR="007C0D28" w:rsidRPr="002541B6" w:rsidRDefault="007C0D28" w:rsidP="00515665">
            <w:r w:rsidRPr="002541B6">
              <w:t>eukaryota</w:t>
            </w:r>
          </w:p>
        </w:tc>
      </w:tr>
      <w:tr w:rsidR="007C0D28" w:rsidRPr="002541B6" w14:paraId="33576BD8" w14:textId="77777777" w:rsidTr="002E4524">
        <w:tc>
          <w:tcPr>
            <w:tcW w:w="0" w:type="auto"/>
          </w:tcPr>
          <w:p w14:paraId="61F84E26" w14:textId="77777777" w:rsidR="007C0D28" w:rsidRPr="002541B6" w:rsidRDefault="007C0D28" w:rsidP="00515665">
            <w:r w:rsidRPr="002541B6">
              <w:rPr>
                <w:bCs/>
              </w:rPr>
              <w:t>332</w:t>
            </w:r>
          </w:p>
        </w:tc>
        <w:tc>
          <w:tcPr>
            <w:tcW w:w="0" w:type="auto"/>
          </w:tcPr>
          <w:p w14:paraId="22039D9F" w14:textId="77777777" w:rsidR="007C0D28" w:rsidRPr="002541B6" w:rsidRDefault="007C0D28" w:rsidP="00515665">
            <w:r w:rsidRPr="002541B6">
              <w:t>Plasmodium vivax</w:t>
            </w:r>
          </w:p>
        </w:tc>
        <w:tc>
          <w:tcPr>
            <w:tcW w:w="0" w:type="auto"/>
          </w:tcPr>
          <w:p w14:paraId="7FC2B121" w14:textId="77777777" w:rsidR="007C0D28" w:rsidRPr="002541B6" w:rsidRDefault="007C0D28" w:rsidP="00515665">
            <w:r w:rsidRPr="002541B6">
              <w:t>Alveolata</w:t>
            </w:r>
          </w:p>
        </w:tc>
        <w:tc>
          <w:tcPr>
            <w:tcW w:w="0" w:type="auto"/>
          </w:tcPr>
          <w:p w14:paraId="6B122D0E" w14:textId="77777777" w:rsidR="007C0D28" w:rsidRPr="002541B6" w:rsidRDefault="007C0D28" w:rsidP="00515665">
            <w:r w:rsidRPr="002541B6">
              <w:t>eukaryota</w:t>
            </w:r>
          </w:p>
        </w:tc>
      </w:tr>
      <w:tr w:rsidR="007C0D28" w:rsidRPr="002541B6" w14:paraId="04190719" w14:textId="77777777" w:rsidTr="002E4524">
        <w:tc>
          <w:tcPr>
            <w:tcW w:w="0" w:type="auto"/>
          </w:tcPr>
          <w:p w14:paraId="3BD11DC1" w14:textId="77777777" w:rsidR="007C0D28" w:rsidRPr="002541B6" w:rsidRDefault="007C0D28" w:rsidP="00515665">
            <w:r w:rsidRPr="002541B6">
              <w:rPr>
                <w:bCs/>
              </w:rPr>
              <w:t>333</w:t>
            </w:r>
          </w:p>
        </w:tc>
        <w:tc>
          <w:tcPr>
            <w:tcW w:w="0" w:type="auto"/>
          </w:tcPr>
          <w:p w14:paraId="25CDBF80" w14:textId="77777777" w:rsidR="007C0D28" w:rsidRPr="002541B6" w:rsidRDefault="007C0D28" w:rsidP="00515665">
            <w:r w:rsidRPr="002541B6">
              <w:t>Plasmodium yoelii</w:t>
            </w:r>
          </w:p>
        </w:tc>
        <w:tc>
          <w:tcPr>
            <w:tcW w:w="0" w:type="auto"/>
          </w:tcPr>
          <w:p w14:paraId="61385994" w14:textId="77777777" w:rsidR="007C0D28" w:rsidRPr="002541B6" w:rsidRDefault="007C0D28" w:rsidP="00515665">
            <w:r w:rsidRPr="002541B6">
              <w:t>Alveolata</w:t>
            </w:r>
          </w:p>
        </w:tc>
        <w:tc>
          <w:tcPr>
            <w:tcW w:w="0" w:type="auto"/>
          </w:tcPr>
          <w:p w14:paraId="49D178ED" w14:textId="77777777" w:rsidR="007C0D28" w:rsidRPr="002541B6" w:rsidRDefault="007C0D28" w:rsidP="00515665">
            <w:r w:rsidRPr="002541B6">
              <w:t>eukaryota</w:t>
            </w:r>
          </w:p>
        </w:tc>
      </w:tr>
      <w:tr w:rsidR="007C0D28" w:rsidRPr="002541B6" w14:paraId="7955F00D" w14:textId="77777777" w:rsidTr="002E4524">
        <w:tc>
          <w:tcPr>
            <w:tcW w:w="0" w:type="auto"/>
          </w:tcPr>
          <w:p w14:paraId="4F320C3E" w14:textId="77777777" w:rsidR="007C0D28" w:rsidRPr="002541B6" w:rsidRDefault="007C0D28" w:rsidP="00515665">
            <w:r w:rsidRPr="002541B6">
              <w:rPr>
                <w:bCs/>
              </w:rPr>
              <w:t>334</w:t>
            </w:r>
          </w:p>
        </w:tc>
        <w:tc>
          <w:tcPr>
            <w:tcW w:w="0" w:type="auto"/>
          </w:tcPr>
          <w:p w14:paraId="52E147B8" w14:textId="77777777" w:rsidR="007C0D28" w:rsidRPr="002541B6" w:rsidRDefault="007C0D28" w:rsidP="00515665">
            <w:r w:rsidRPr="002541B6">
              <w:t>Tetrahymena thermophila</w:t>
            </w:r>
          </w:p>
        </w:tc>
        <w:tc>
          <w:tcPr>
            <w:tcW w:w="0" w:type="auto"/>
          </w:tcPr>
          <w:p w14:paraId="27894F23" w14:textId="77777777" w:rsidR="007C0D28" w:rsidRPr="002541B6" w:rsidRDefault="007C0D28" w:rsidP="00515665">
            <w:r w:rsidRPr="002541B6">
              <w:t>Alveolata</w:t>
            </w:r>
          </w:p>
        </w:tc>
        <w:tc>
          <w:tcPr>
            <w:tcW w:w="0" w:type="auto"/>
          </w:tcPr>
          <w:p w14:paraId="59ADBDC4" w14:textId="77777777" w:rsidR="007C0D28" w:rsidRPr="002541B6" w:rsidRDefault="007C0D28" w:rsidP="00515665">
            <w:r w:rsidRPr="002541B6">
              <w:t>eukaryota</w:t>
            </w:r>
          </w:p>
        </w:tc>
      </w:tr>
      <w:tr w:rsidR="007C0D28" w:rsidRPr="002541B6" w14:paraId="60F1F9AA" w14:textId="77777777" w:rsidTr="002E4524">
        <w:tc>
          <w:tcPr>
            <w:tcW w:w="0" w:type="auto"/>
          </w:tcPr>
          <w:p w14:paraId="70E7197B" w14:textId="77777777" w:rsidR="007C0D28" w:rsidRPr="002541B6" w:rsidRDefault="007C0D28" w:rsidP="00515665">
            <w:r w:rsidRPr="002541B6">
              <w:rPr>
                <w:bCs/>
              </w:rPr>
              <w:t>335</w:t>
            </w:r>
          </w:p>
        </w:tc>
        <w:tc>
          <w:tcPr>
            <w:tcW w:w="0" w:type="auto"/>
          </w:tcPr>
          <w:p w14:paraId="0945B3AE" w14:textId="77777777" w:rsidR="007C0D28" w:rsidRPr="002541B6" w:rsidRDefault="007C0D28" w:rsidP="00515665">
            <w:r w:rsidRPr="002541B6">
              <w:t>Theileria annulata</w:t>
            </w:r>
          </w:p>
        </w:tc>
        <w:tc>
          <w:tcPr>
            <w:tcW w:w="0" w:type="auto"/>
          </w:tcPr>
          <w:p w14:paraId="520AE284" w14:textId="77777777" w:rsidR="007C0D28" w:rsidRPr="002541B6" w:rsidRDefault="007C0D28" w:rsidP="00515665">
            <w:r w:rsidRPr="002541B6">
              <w:t>Alveolata</w:t>
            </w:r>
          </w:p>
        </w:tc>
        <w:tc>
          <w:tcPr>
            <w:tcW w:w="0" w:type="auto"/>
          </w:tcPr>
          <w:p w14:paraId="06A0C6A9" w14:textId="77777777" w:rsidR="007C0D28" w:rsidRPr="002541B6" w:rsidRDefault="007C0D28" w:rsidP="00515665">
            <w:r w:rsidRPr="002541B6">
              <w:t>eukaryota</w:t>
            </w:r>
          </w:p>
        </w:tc>
      </w:tr>
      <w:tr w:rsidR="007C0D28" w:rsidRPr="002541B6" w14:paraId="6B742BE8" w14:textId="77777777" w:rsidTr="002E4524">
        <w:tc>
          <w:tcPr>
            <w:tcW w:w="0" w:type="auto"/>
          </w:tcPr>
          <w:p w14:paraId="3E03D868" w14:textId="77777777" w:rsidR="007C0D28" w:rsidRPr="002541B6" w:rsidRDefault="007C0D28" w:rsidP="00515665">
            <w:r w:rsidRPr="002541B6">
              <w:rPr>
                <w:bCs/>
              </w:rPr>
              <w:t>336</w:t>
            </w:r>
          </w:p>
        </w:tc>
        <w:tc>
          <w:tcPr>
            <w:tcW w:w="0" w:type="auto"/>
          </w:tcPr>
          <w:p w14:paraId="5D1648EE" w14:textId="77777777" w:rsidR="007C0D28" w:rsidRPr="002541B6" w:rsidRDefault="007C0D28" w:rsidP="00515665">
            <w:r w:rsidRPr="002541B6">
              <w:t>Theileria parva</w:t>
            </w:r>
          </w:p>
        </w:tc>
        <w:tc>
          <w:tcPr>
            <w:tcW w:w="0" w:type="auto"/>
          </w:tcPr>
          <w:p w14:paraId="3AF8C95F" w14:textId="77777777" w:rsidR="007C0D28" w:rsidRPr="002541B6" w:rsidRDefault="007C0D28" w:rsidP="00515665">
            <w:r w:rsidRPr="002541B6">
              <w:t>Alveolata</w:t>
            </w:r>
          </w:p>
        </w:tc>
        <w:tc>
          <w:tcPr>
            <w:tcW w:w="0" w:type="auto"/>
          </w:tcPr>
          <w:p w14:paraId="75522577" w14:textId="77777777" w:rsidR="007C0D28" w:rsidRPr="002541B6" w:rsidRDefault="007C0D28" w:rsidP="00515665">
            <w:r w:rsidRPr="002541B6">
              <w:t>eukaryota</w:t>
            </w:r>
          </w:p>
        </w:tc>
      </w:tr>
      <w:tr w:rsidR="007C0D28" w:rsidRPr="002541B6" w14:paraId="4B687CAF" w14:textId="77777777" w:rsidTr="002E4524">
        <w:tc>
          <w:tcPr>
            <w:tcW w:w="0" w:type="auto"/>
          </w:tcPr>
          <w:p w14:paraId="62C54FDA" w14:textId="77777777" w:rsidR="007C0D28" w:rsidRPr="002541B6" w:rsidRDefault="007C0D28" w:rsidP="00515665">
            <w:r w:rsidRPr="002541B6">
              <w:rPr>
                <w:bCs/>
              </w:rPr>
              <w:t>337</w:t>
            </w:r>
          </w:p>
        </w:tc>
        <w:tc>
          <w:tcPr>
            <w:tcW w:w="0" w:type="auto"/>
          </w:tcPr>
          <w:p w14:paraId="66B8B5C0" w14:textId="77777777" w:rsidR="007C0D28" w:rsidRPr="002541B6" w:rsidRDefault="007C0D28" w:rsidP="00515665">
            <w:r w:rsidRPr="002541B6">
              <w:t>Toxoplasma gondii</w:t>
            </w:r>
          </w:p>
        </w:tc>
        <w:tc>
          <w:tcPr>
            <w:tcW w:w="0" w:type="auto"/>
          </w:tcPr>
          <w:p w14:paraId="572161C9" w14:textId="77777777" w:rsidR="007C0D28" w:rsidRPr="002541B6" w:rsidRDefault="007C0D28" w:rsidP="00515665">
            <w:r w:rsidRPr="002541B6">
              <w:t>Alveolata</w:t>
            </w:r>
          </w:p>
        </w:tc>
        <w:tc>
          <w:tcPr>
            <w:tcW w:w="0" w:type="auto"/>
          </w:tcPr>
          <w:p w14:paraId="36B15076" w14:textId="77777777" w:rsidR="007C0D28" w:rsidRPr="002541B6" w:rsidRDefault="007C0D28" w:rsidP="00515665">
            <w:r w:rsidRPr="002541B6">
              <w:t>eukaryota</w:t>
            </w:r>
          </w:p>
        </w:tc>
      </w:tr>
      <w:tr w:rsidR="007C0D28" w:rsidRPr="002541B6" w14:paraId="05464498" w14:textId="77777777" w:rsidTr="002E4524">
        <w:tc>
          <w:tcPr>
            <w:tcW w:w="0" w:type="auto"/>
          </w:tcPr>
          <w:p w14:paraId="028419CC" w14:textId="77777777" w:rsidR="007C0D28" w:rsidRPr="002541B6" w:rsidRDefault="007C0D28" w:rsidP="00515665">
            <w:r w:rsidRPr="002541B6">
              <w:rPr>
                <w:bCs/>
              </w:rPr>
              <w:t>338</w:t>
            </w:r>
          </w:p>
        </w:tc>
        <w:tc>
          <w:tcPr>
            <w:tcW w:w="0" w:type="auto"/>
          </w:tcPr>
          <w:p w14:paraId="0E37734E" w14:textId="77777777" w:rsidR="007C0D28" w:rsidRPr="002541B6" w:rsidRDefault="007C0D28" w:rsidP="00515665">
            <w:r w:rsidRPr="002541B6">
              <w:t>Emiliania huxleyi CCMP1516</w:t>
            </w:r>
          </w:p>
        </w:tc>
        <w:tc>
          <w:tcPr>
            <w:tcW w:w="0" w:type="auto"/>
          </w:tcPr>
          <w:p w14:paraId="004F4078" w14:textId="77777777" w:rsidR="007C0D28" w:rsidRPr="002541B6" w:rsidRDefault="007C0D28" w:rsidP="00515665">
            <w:r w:rsidRPr="002541B6">
              <w:t>Haptophyceae</w:t>
            </w:r>
          </w:p>
        </w:tc>
        <w:tc>
          <w:tcPr>
            <w:tcW w:w="0" w:type="auto"/>
          </w:tcPr>
          <w:p w14:paraId="7B68F9DB" w14:textId="77777777" w:rsidR="007C0D28" w:rsidRPr="002541B6" w:rsidRDefault="007C0D28" w:rsidP="00515665">
            <w:r w:rsidRPr="002541B6">
              <w:t>eukaryota</w:t>
            </w:r>
          </w:p>
        </w:tc>
      </w:tr>
      <w:tr w:rsidR="007C0D28" w:rsidRPr="002541B6" w14:paraId="3A1C34E3" w14:textId="77777777" w:rsidTr="002E4524">
        <w:tc>
          <w:tcPr>
            <w:tcW w:w="0" w:type="auto"/>
          </w:tcPr>
          <w:p w14:paraId="73C22AA5" w14:textId="77777777" w:rsidR="007C0D28" w:rsidRPr="002541B6" w:rsidRDefault="007C0D28" w:rsidP="00515665">
            <w:r w:rsidRPr="002541B6">
              <w:rPr>
                <w:bCs/>
              </w:rPr>
              <w:t>339</w:t>
            </w:r>
          </w:p>
        </w:tc>
        <w:tc>
          <w:tcPr>
            <w:tcW w:w="0" w:type="auto"/>
          </w:tcPr>
          <w:p w14:paraId="23B84A8A" w14:textId="77777777" w:rsidR="007C0D28" w:rsidRPr="002541B6" w:rsidRDefault="007C0D28" w:rsidP="00515665">
            <w:r w:rsidRPr="002541B6">
              <w:t>Hemiselmis andersenii</w:t>
            </w:r>
          </w:p>
        </w:tc>
        <w:tc>
          <w:tcPr>
            <w:tcW w:w="0" w:type="auto"/>
          </w:tcPr>
          <w:p w14:paraId="70104A33" w14:textId="77777777" w:rsidR="007C0D28" w:rsidRPr="002541B6" w:rsidRDefault="007C0D28" w:rsidP="00515665">
            <w:r w:rsidRPr="002541B6">
              <w:t>Cryptophyta</w:t>
            </w:r>
          </w:p>
        </w:tc>
        <w:tc>
          <w:tcPr>
            <w:tcW w:w="0" w:type="auto"/>
          </w:tcPr>
          <w:p w14:paraId="3BFB7DF7" w14:textId="77777777" w:rsidR="007C0D28" w:rsidRPr="002541B6" w:rsidRDefault="007C0D28" w:rsidP="00515665">
            <w:r w:rsidRPr="002541B6">
              <w:t>eukaryota</w:t>
            </w:r>
          </w:p>
        </w:tc>
      </w:tr>
      <w:tr w:rsidR="007C0D28" w:rsidRPr="002541B6" w14:paraId="5CA5680D" w14:textId="77777777" w:rsidTr="002E4524">
        <w:tc>
          <w:tcPr>
            <w:tcW w:w="0" w:type="auto"/>
          </w:tcPr>
          <w:p w14:paraId="6725BF3B" w14:textId="77777777" w:rsidR="007C0D28" w:rsidRPr="002541B6" w:rsidRDefault="007C0D28" w:rsidP="00515665">
            <w:r w:rsidRPr="002541B6">
              <w:rPr>
                <w:bCs/>
              </w:rPr>
              <w:t>340</w:t>
            </w:r>
          </w:p>
        </w:tc>
        <w:tc>
          <w:tcPr>
            <w:tcW w:w="0" w:type="auto"/>
          </w:tcPr>
          <w:p w14:paraId="07D8BC9A" w14:textId="77777777" w:rsidR="007C0D28" w:rsidRPr="002541B6" w:rsidRDefault="007C0D28" w:rsidP="00515665">
            <w:r w:rsidRPr="002541B6">
              <w:t>Guillardia theta</w:t>
            </w:r>
          </w:p>
        </w:tc>
        <w:tc>
          <w:tcPr>
            <w:tcW w:w="0" w:type="auto"/>
          </w:tcPr>
          <w:p w14:paraId="20C81ED0" w14:textId="77777777" w:rsidR="007C0D28" w:rsidRPr="002541B6" w:rsidRDefault="007C0D28" w:rsidP="00515665">
            <w:r w:rsidRPr="002541B6">
              <w:t>Cryptophyta</w:t>
            </w:r>
          </w:p>
        </w:tc>
        <w:tc>
          <w:tcPr>
            <w:tcW w:w="0" w:type="auto"/>
          </w:tcPr>
          <w:p w14:paraId="3852D440" w14:textId="77777777" w:rsidR="007C0D28" w:rsidRPr="002541B6" w:rsidRDefault="007C0D28" w:rsidP="00515665">
            <w:r w:rsidRPr="002541B6">
              <w:t>eukaryota</w:t>
            </w:r>
          </w:p>
        </w:tc>
      </w:tr>
      <w:tr w:rsidR="007C0D28" w:rsidRPr="002541B6" w14:paraId="27F68C9E" w14:textId="77777777" w:rsidTr="002E4524">
        <w:tc>
          <w:tcPr>
            <w:tcW w:w="0" w:type="auto"/>
          </w:tcPr>
          <w:p w14:paraId="50959B88" w14:textId="77777777" w:rsidR="007C0D28" w:rsidRPr="002541B6" w:rsidRDefault="007C0D28" w:rsidP="00515665">
            <w:r w:rsidRPr="002541B6">
              <w:rPr>
                <w:bCs/>
              </w:rPr>
              <w:t>341</w:t>
            </w:r>
          </w:p>
        </w:tc>
        <w:tc>
          <w:tcPr>
            <w:tcW w:w="0" w:type="auto"/>
          </w:tcPr>
          <w:p w14:paraId="40F8F9C5" w14:textId="77777777" w:rsidR="007C0D28" w:rsidRPr="002541B6" w:rsidRDefault="007C0D28" w:rsidP="00515665">
            <w:r w:rsidRPr="002541B6">
              <w:t>Hemiselmis andersenii</w:t>
            </w:r>
          </w:p>
        </w:tc>
        <w:tc>
          <w:tcPr>
            <w:tcW w:w="0" w:type="auto"/>
          </w:tcPr>
          <w:p w14:paraId="2A92C546" w14:textId="77777777" w:rsidR="007C0D28" w:rsidRPr="002541B6" w:rsidRDefault="007C0D28" w:rsidP="00515665">
            <w:r w:rsidRPr="002541B6">
              <w:t>Cryptophyta</w:t>
            </w:r>
          </w:p>
        </w:tc>
        <w:tc>
          <w:tcPr>
            <w:tcW w:w="0" w:type="auto"/>
          </w:tcPr>
          <w:p w14:paraId="5BA6C593" w14:textId="77777777" w:rsidR="007C0D28" w:rsidRPr="002541B6" w:rsidRDefault="007C0D28" w:rsidP="00515665">
            <w:r w:rsidRPr="002541B6">
              <w:t>eukaryota</w:t>
            </w:r>
          </w:p>
        </w:tc>
      </w:tr>
      <w:tr w:rsidR="007C0D28" w:rsidRPr="002541B6" w14:paraId="4E74C6AB" w14:textId="77777777" w:rsidTr="002E4524">
        <w:tc>
          <w:tcPr>
            <w:tcW w:w="0" w:type="auto"/>
          </w:tcPr>
          <w:p w14:paraId="387D58AC" w14:textId="77777777" w:rsidR="007C0D28" w:rsidRPr="002541B6" w:rsidRDefault="007C0D28" w:rsidP="00515665">
            <w:r w:rsidRPr="002541B6">
              <w:rPr>
                <w:bCs/>
              </w:rPr>
              <w:t>342</w:t>
            </w:r>
          </w:p>
        </w:tc>
        <w:tc>
          <w:tcPr>
            <w:tcW w:w="0" w:type="auto"/>
          </w:tcPr>
          <w:p w14:paraId="41462E2F" w14:textId="77777777" w:rsidR="007C0D28" w:rsidRPr="002541B6" w:rsidRDefault="007C0D28" w:rsidP="00515665">
            <w:r w:rsidRPr="002541B6">
              <w:t>Archaeoglobus fulgidus</w:t>
            </w:r>
          </w:p>
        </w:tc>
        <w:tc>
          <w:tcPr>
            <w:tcW w:w="0" w:type="auto"/>
          </w:tcPr>
          <w:p w14:paraId="3C66A734" w14:textId="77777777" w:rsidR="007C0D28" w:rsidRPr="002541B6" w:rsidRDefault="007C0D28" w:rsidP="00515665">
            <w:r w:rsidRPr="002541B6">
              <w:t>Euryarchaeota</w:t>
            </w:r>
          </w:p>
        </w:tc>
        <w:tc>
          <w:tcPr>
            <w:tcW w:w="0" w:type="auto"/>
          </w:tcPr>
          <w:p w14:paraId="49293F78" w14:textId="77777777" w:rsidR="007C0D28" w:rsidRPr="002541B6" w:rsidRDefault="007C0D28" w:rsidP="00515665">
            <w:r w:rsidRPr="002541B6">
              <w:t>archaea</w:t>
            </w:r>
          </w:p>
        </w:tc>
      </w:tr>
      <w:tr w:rsidR="007C0D28" w:rsidRPr="002541B6" w14:paraId="4D7128A2" w14:textId="77777777" w:rsidTr="002E4524">
        <w:tc>
          <w:tcPr>
            <w:tcW w:w="0" w:type="auto"/>
          </w:tcPr>
          <w:p w14:paraId="70F6736C" w14:textId="77777777" w:rsidR="007C0D28" w:rsidRPr="002541B6" w:rsidRDefault="007C0D28" w:rsidP="00515665">
            <w:r w:rsidRPr="002541B6">
              <w:rPr>
                <w:bCs/>
              </w:rPr>
              <w:t>343</w:t>
            </w:r>
          </w:p>
        </w:tc>
        <w:tc>
          <w:tcPr>
            <w:tcW w:w="0" w:type="auto"/>
          </w:tcPr>
          <w:p w14:paraId="38AC145F" w14:textId="77777777" w:rsidR="007C0D28" w:rsidRPr="002541B6" w:rsidRDefault="007C0D28" w:rsidP="00515665">
            <w:r w:rsidRPr="002541B6">
              <w:t>Methanococcoides burtonii</w:t>
            </w:r>
          </w:p>
        </w:tc>
        <w:tc>
          <w:tcPr>
            <w:tcW w:w="0" w:type="auto"/>
          </w:tcPr>
          <w:p w14:paraId="3C96424D" w14:textId="77777777" w:rsidR="007C0D28" w:rsidRPr="002541B6" w:rsidRDefault="007C0D28" w:rsidP="00515665">
            <w:r w:rsidRPr="002541B6">
              <w:t>Euryarchaeota</w:t>
            </w:r>
          </w:p>
        </w:tc>
        <w:tc>
          <w:tcPr>
            <w:tcW w:w="0" w:type="auto"/>
          </w:tcPr>
          <w:p w14:paraId="6B7A49E1" w14:textId="77777777" w:rsidR="007C0D28" w:rsidRPr="002541B6" w:rsidRDefault="007C0D28" w:rsidP="00515665">
            <w:r w:rsidRPr="002541B6">
              <w:t>archaea</w:t>
            </w:r>
          </w:p>
        </w:tc>
      </w:tr>
      <w:tr w:rsidR="007C0D28" w:rsidRPr="002541B6" w14:paraId="27A361ED" w14:textId="77777777" w:rsidTr="002E4524">
        <w:tc>
          <w:tcPr>
            <w:tcW w:w="0" w:type="auto"/>
          </w:tcPr>
          <w:p w14:paraId="0930BE46" w14:textId="77777777" w:rsidR="007C0D28" w:rsidRPr="002541B6" w:rsidRDefault="007C0D28" w:rsidP="00515665">
            <w:r w:rsidRPr="002541B6">
              <w:rPr>
                <w:bCs/>
              </w:rPr>
              <w:t>344</w:t>
            </w:r>
          </w:p>
        </w:tc>
        <w:tc>
          <w:tcPr>
            <w:tcW w:w="0" w:type="auto"/>
          </w:tcPr>
          <w:p w14:paraId="59D9CD5B" w14:textId="77777777" w:rsidR="007C0D28" w:rsidRPr="002541B6" w:rsidRDefault="007C0D28" w:rsidP="00515665">
            <w:r w:rsidRPr="002541B6">
              <w:t>Methanopyrus kandleri</w:t>
            </w:r>
          </w:p>
        </w:tc>
        <w:tc>
          <w:tcPr>
            <w:tcW w:w="0" w:type="auto"/>
          </w:tcPr>
          <w:p w14:paraId="13A80975" w14:textId="77777777" w:rsidR="007C0D28" w:rsidRPr="002541B6" w:rsidRDefault="007C0D28" w:rsidP="00515665">
            <w:r w:rsidRPr="002541B6">
              <w:t>Euryarchaeota</w:t>
            </w:r>
          </w:p>
        </w:tc>
        <w:tc>
          <w:tcPr>
            <w:tcW w:w="0" w:type="auto"/>
          </w:tcPr>
          <w:p w14:paraId="307F8879" w14:textId="77777777" w:rsidR="007C0D28" w:rsidRPr="002541B6" w:rsidRDefault="007C0D28" w:rsidP="00515665">
            <w:r w:rsidRPr="002541B6">
              <w:t>archaea</w:t>
            </w:r>
          </w:p>
        </w:tc>
      </w:tr>
      <w:tr w:rsidR="007C0D28" w:rsidRPr="002541B6" w14:paraId="2FD2C34F" w14:textId="77777777" w:rsidTr="002E4524">
        <w:tc>
          <w:tcPr>
            <w:tcW w:w="0" w:type="auto"/>
          </w:tcPr>
          <w:p w14:paraId="41F07E04" w14:textId="77777777" w:rsidR="007C0D28" w:rsidRPr="002541B6" w:rsidRDefault="007C0D28" w:rsidP="00515665">
            <w:r w:rsidRPr="002541B6">
              <w:rPr>
                <w:bCs/>
              </w:rPr>
              <w:t>345</w:t>
            </w:r>
          </w:p>
        </w:tc>
        <w:tc>
          <w:tcPr>
            <w:tcW w:w="0" w:type="auto"/>
          </w:tcPr>
          <w:p w14:paraId="4105B984" w14:textId="77777777" w:rsidR="007C0D28" w:rsidRPr="002541B6" w:rsidRDefault="007C0D28" w:rsidP="00515665">
            <w:r w:rsidRPr="002541B6">
              <w:t>Methanocorpusculum labreanum</w:t>
            </w:r>
          </w:p>
        </w:tc>
        <w:tc>
          <w:tcPr>
            <w:tcW w:w="0" w:type="auto"/>
          </w:tcPr>
          <w:p w14:paraId="13AAD406" w14:textId="77777777" w:rsidR="007C0D28" w:rsidRPr="002541B6" w:rsidRDefault="007C0D28" w:rsidP="00515665">
            <w:r w:rsidRPr="002541B6">
              <w:t>Euryarchaeota</w:t>
            </w:r>
          </w:p>
        </w:tc>
        <w:tc>
          <w:tcPr>
            <w:tcW w:w="0" w:type="auto"/>
          </w:tcPr>
          <w:p w14:paraId="1B94A035" w14:textId="77777777" w:rsidR="007C0D28" w:rsidRPr="002541B6" w:rsidRDefault="007C0D28" w:rsidP="00515665">
            <w:r w:rsidRPr="002541B6">
              <w:t>archaea</w:t>
            </w:r>
          </w:p>
        </w:tc>
      </w:tr>
      <w:tr w:rsidR="007C0D28" w:rsidRPr="002541B6" w14:paraId="2DDCEBA6" w14:textId="77777777" w:rsidTr="002E4524">
        <w:tc>
          <w:tcPr>
            <w:tcW w:w="0" w:type="auto"/>
          </w:tcPr>
          <w:p w14:paraId="439B6E10" w14:textId="77777777" w:rsidR="007C0D28" w:rsidRPr="002541B6" w:rsidRDefault="007C0D28" w:rsidP="00515665">
            <w:r w:rsidRPr="002541B6">
              <w:rPr>
                <w:bCs/>
              </w:rPr>
              <w:t>346</w:t>
            </w:r>
          </w:p>
        </w:tc>
        <w:tc>
          <w:tcPr>
            <w:tcW w:w="0" w:type="auto"/>
          </w:tcPr>
          <w:p w14:paraId="1A743767" w14:textId="77777777" w:rsidR="007C0D28" w:rsidRPr="002541B6" w:rsidRDefault="007C0D28" w:rsidP="00515665">
            <w:r w:rsidRPr="002541B6">
              <w:t>Natronomonas pharaonis</w:t>
            </w:r>
          </w:p>
        </w:tc>
        <w:tc>
          <w:tcPr>
            <w:tcW w:w="0" w:type="auto"/>
          </w:tcPr>
          <w:p w14:paraId="777E2C5A" w14:textId="77777777" w:rsidR="007C0D28" w:rsidRPr="002541B6" w:rsidRDefault="007C0D28" w:rsidP="00515665">
            <w:r w:rsidRPr="002541B6">
              <w:t>Euryarchaeota</w:t>
            </w:r>
          </w:p>
        </w:tc>
        <w:tc>
          <w:tcPr>
            <w:tcW w:w="0" w:type="auto"/>
          </w:tcPr>
          <w:p w14:paraId="3E7872E7" w14:textId="77777777" w:rsidR="007C0D28" w:rsidRPr="002541B6" w:rsidRDefault="007C0D28" w:rsidP="00515665">
            <w:r w:rsidRPr="002541B6">
              <w:t>archaea</w:t>
            </w:r>
          </w:p>
        </w:tc>
      </w:tr>
      <w:tr w:rsidR="007C0D28" w:rsidRPr="002541B6" w14:paraId="780904B9" w14:textId="77777777" w:rsidTr="002E4524">
        <w:tc>
          <w:tcPr>
            <w:tcW w:w="0" w:type="auto"/>
          </w:tcPr>
          <w:p w14:paraId="0F491015" w14:textId="77777777" w:rsidR="007C0D28" w:rsidRPr="002541B6" w:rsidRDefault="007C0D28" w:rsidP="00515665">
            <w:r w:rsidRPr="002541B6">
              <w:rPr>
                <w:bCs/>
              </w:rPr>
              <w:t>347</w:t>
            </w:r>
          </w:p>
        </w:tc>
        <w:tc>
          <w:tcPr>
            <w:tcW w:w="0" w:type="auto"/>
          </w:tcPr>
          <w:p w14:paraId="2A1C8F28" w14:textId="77777777" w:rsidR="007C0D28" w:rsidRPr="002541B6" w:rsidRDefault="007C0D28" w:rsidP="00515665">
            <w:r w:rsidRPr="002541B6">
              <w:t>Haloferax volcanii DS2</w:t>
            </w:r>
          </w:p>
        </w:tc>
        <w:tc>
          <w:tcPr>
            <w:tcW w:w="0" w:type="auto"/>
          </w:tcPr>
          <w:p w14:paraId="24ACB8CB" w14:textId="77777777" w:rsidR="007C0D28" w:rsidRPr="002541B6" w:rsidRDefault="007C0D28" w:rsidP="00515665">
            <w:r w:rsidRPr="002541B6">
              <w:t>Euryarchaeota</w:t>
            </w:r>
          </w:p>
        </w:tc>
        <w:tc>
          <w:tcPr>
            <w:tcW w:w="0" w:type="auto"/>
          </w:tcPr>
          <w:p w14:paraId="1139F8C3" w14:textId="77777777" w:rsidR="007C0D28" w:rsidRPr="002541B6" w:rsidRDefault="007C0D28" w:rsidP="00515665">
            <w:r w:rsidRPr="002541B6">
              <w:t>archaea</w:t>
            </w:r>
          </w:p>
        </w:tc>
      </w:tr>
      <w:tr w:rsidR="007C0D28" w:rsidRPr="002541B6" w14:paraId="2A8DD0B1" w14:textId="77777777" w:rsidTr="002E4524">
        <w:tc>
          <w:tcPr>
            <w:tcW w:w="0" w:type="auto"/>
          </w:tcPr>
          <w:p w14:paraId="0D073864" w14:textId="77777777" w:rsidR="007C0D28" w:rsidRPr="002541B6" w:rsidRDefault="007C0D28" w:rsidP="00515665">
            <w:r w:rsidRPr="002541B6">
              <w:rPr>
                <w:bCs/>
              </w:rPr>
              <w:t>348</w:t>
            </w:r>
          </w:p>
        </w:tc>
        <w:tc>
          <w:tcPr>
            <w:tcW w:w="0" w:type="auto"/>
          </w:tcPr>
          <w:p w14:paraId="66A1C23B" w14:textId="77777777" w:rsidR="007C0D28" w:rsidRPr="002541B6" w:rsidRDefault="007C0D28" w:rsidP="00515665">
            <w:r w:rsidRPr="002541B6">
              <w:t>Methanosarcina barkeri str. Fusaro</w:t>
            </w:r>
          </w:p>
        </w:tc>
        <w:tc>
          <w:tcPr>
            <w:tcW w:w="0" w:type="auto"/>
          </w:tcPr>
          <w:p w14:paraId="66A5414D" w14:textId="77777777" w:rsidR="007C0D28" w:rsidRPr="002541B6" w:rsidRDefault="007C0D28" w:rsidP="00515665">
            <w:r w:rsidRPr="002541B6">
              <w:t>Euryarchaeota</w:t>
            </w:r>
          </w:p>
        </w:tc>
        <w:tc>
          <w:tcPr>
            <w:tcW w:w="0" w:type="auto"/>
          </w:tcPr>
          <w:p w14:paraId="6CC70814" w14:textId="77777777" w:rsidR="007C0D28" w:rsidRPr="002541B6" w:rsidRDefault="007C0D28" w:rsidP="00515665">
            <w:r w:rsidRPr="002541B6">
              <w:t>archaea</w:t>
            </w:r>
          </w:p>
        </w:tc>
      </w:tr>
      <w:tr w:rsidR="007C0D28" w:rsidRPr="002541B6" w14:paraId="20DA36EB" w14:textId="77777777" w:rsidTr="002E4524">
        <w:tc>
          <w:tcPr>
            <w:tcW w:w="0" w:type="auto"/>
          </w:tcPr>
          <w:p w14:paraId="1D8BDFA8" w14:textId="77777777" w:rsidR="007C0D28" w:rsidRPr="002541B6" w:rsidRDefault="007C0D28" w:rsidP="00515665">
            <w:r w:rsidRPr="002541B6">
              <w:rPr>
                <w:bCs/>
              </w:rPr>
              <w:t>349</w:t>
            </w:r>
          </w:p>
        </w:tc>
        <w:tc>
          <w:tcPr>
            <w:tcW w:w="0" w:type="auto"/>
          </w:tcPr>
          <w:p w14:paraId="7357AD31" w14:textId="77777777" w:rsidR="007C0D28" w:rsidRPr="002541B6" w:rsidRDefault="007C0D28" w:rsidP="00515665">
            <w:r w:rsidRPr="002541B6">
              <w:t>Methanocaldococcus jannaschii DSM 2661</w:t>
            </w:r>
          </w:p>
        </w:tc>
        <w:tc>
          <w:tcPr>
            <w:tcW w:w="0" w:type="auto"/>
          </w:tcPr>
          <w:p w14:paraId="059C1FB3" w14:textId="77777777" w:rsidR="007C0D28" w:rsidRPr="002541B6" w:rsidRDefault="007C0D28" w:rsidP="00515665">
            <w:r w:rsidRPr="002541B6">
              <w:t>Euryarchaeota</w:t>
            </w:r>
          </w:p>
        </w:tc>
        <w:tc>
          <w:tcPr>
            <w:tcW w:w="0" w:type="auto"/>
          </w:tcPr>
          <w:p w14:paraId="5178C2E9" w14:textId="77777777" w:rsidR="007C0D28" w:rsidRPr="002541B6" w:rsidRDefault="007C0D28" w:rsidP="00515665">
            <w:r w:rsidRPr="002541B6">
              <w:t>archaea</w:t>
            </w:r>
          </w:p>
        </w:tc>
      </w:tr>
      <w:tr w:rsidR="007C0D28" w:rsidRPr="002541B6" w14:paraId="6B29D27E" w14:textId="77777777" w:rsidTr="002E4524">
        <w:tc>
          <w:tcPr>
            <w:tcW w:w="0" w:type="auto"/>
          </w:tcPr>
          <w:p w14:paraId="6E7999C7" w14:textId="77777777" w:rsidR="007C0D28" w:rsidRPr="002541B6" w:rsidRDefault="007C0D28" w:rsidP="00515665">
            <w:r w:rsidRPr="002541B6">
              <w:rPr>
                <w:bCs/>
              </w:rPr>
              <w:t>350</w:t>
            </w:r>
          </w:p>
        </w:tc>
        <w:tc>
          <w:tcPr>
            <w:tcW w:w="0" w:type="auto"/>
          </w:tcPr>
          <w:p w14:paraId="7E59AF8A" w14:textId="77777777" w:rsidR="007C0D28" w:rsidRPr="002541B6" w:rsidRDefault="007C0D28" w:rsidP="00515665">
            <w:r w:rsidRPr="002541B6">
              <w:t>Methanothermobacter thermautotrophicus str. Delta H</w:t>
            </w:r>
          </w:p>
        </w:tc>
        <w:tc>
          <w:tcPr>
            <w:tcW w:w="0" w:type="auto"/>
          </w:tcPr>
          <w:p w14:paraId="51B03DAA" w14:textId="77777777" w:rsidR="007C0D28" w:rsidRPr="002541B6" w:rsidRDefault="007C0D28" w:rsidP="00515665">
            <w:r w:rsidRPr="002541B6">
              <w:t>Euryarchaeota</w:t>
            </w:r>
          </w:p>
        </w:tc>
        <w:tc>
          <w:tcPr>
            <w:tcW w:w="0" w:type="auto"/>
          </w:tcPr>
          <w:p w14:paraId="713A7866" w14:textId="77777777" w:rsidR="007C0D28" w:rsidRPr="002541B6" w:rsidRDefault="007C0D28" w:rsidP="00515665">
            <w:r w:rsidRPr="002541B6">
              <w:t>archaea</w:t>
            </w:r>
          </w:p>
        </w:tc>
      </w:tr>
      <w:tr w:rsidR="007C0D28" w:rsidRPr="002541B6" w14:paraId="29AF2672" w14:textId="77777777" w:rsidTr="002E4524">
        <w:tc>
          <w:tcPr>
            <w:tcW w:w="0" w:type="auto"/>
          </w:tcPr>
          <w:p w14:paraId="3E7D2C47" w14:textId="77777777" w:rsidR="007C0D28" w:rsidRPr="002541B6" w:rsidRDefault="007C0D28" w:rsidP="00515665">
            <w:r w:rsidRPr="002541B6">
              <w:rPr>
                <w:bCs/>
              </w:rPr>
              <w:t>351</w:t>
            </w:r>
          </w:p>
        </w:tc>
        <w:tc>
          <w:tcPr>
            <w:tcW w:w="0" w:type="auto"/>
          </w:tcPr>
          <w:p w14:paraId="3A362D99" w14:textId="77777777" w:rsidR="007C0D28" w:rsidRPr="002541B6" w:rsidRDefault="007C0D28" w:rsidP="00515665">
            <w:r w:rsidRPr="002541B6">
              <w:t>Picrophilus torridus DSM 9790</w:t>
            </w:r>
          </w:p>
        </w:tc>
        <w:tc>
          <w:tcPr>
            <w:tcW w:w="0" w:type="auto"/>
          </w:tcPr>
          <w:p w14:paraId="4B80122F" w14:textId="77777777" w:rsidR="007C0D28" w:rsidRPr="002541B6" w:rsidRDefault="007C0D28" w:rsidP="00515665">
            <w:r w:rsidRPr="002541B6">
              <w:t>Euryarchaeota</w:t>
            </w:r>
          </w:p>
        </w:tc>
        <w:tc>
          <w:tcPr>
            <w:tcW w:w="0" w:type="auto"/>
          </w:tcPr>
          <w:p w14:paraId="0B46797B" w14:textId="77777777" w:rsidR="007C0D28" w:rsidRPr="002541B6" w:rsidRDefault="007C0D28" w:rsidP="00515665">
            <w:r w:rsidRPr="002541B6">
              <w:t>archaea</w:t>
            </w:r>
          </w:p>
        </w:tc>
      </w:tr>
      <w:tr w:rsidR="007C0D28" w:rsidRPr="002541B6" w14:paraId="4993BAC2" w14:textId="77777777" w:rsidTr="002E4524">
        <w:tc>
          <w:tcPr>
            <w:tcW w:w="0" w:type="auto"/>
          </w:tcPr>
          <w:p w14:paraId="3F62B72F" w14:textId="77777777" w:rsidR="007C0D28" w:rsidRPr="002541B6" w:rsidRDefault="007C0D28" w:rsidP="00515665">
            <w:r w:rsidRPr="002541B6">
              <w:rPr>
                <w:bCs/>
              </w:rPr>
              <w:t>352</w:t>
            </w:r>
          </w:p>
        </w:tc>
        <w:tc>
          <w:tcPr>
            <w:tcW w:w="0" w:type="auto"/>
          </w:tcPr>
          <w:p w14:paraId="144BA0C5" w14:textId="77777777" w:rsidR="007C0D28" w:rsidRPr="002541B6" w:rsidRDefault="007C0D28" w:rsidP="00515665">
            <w:r w:rsidRPr="002541B6">
              <w:t>Pyrococcus horikoshii</w:t>
            </w:r>
          </w:p>
        </w:tc>
        <w:tc>
          <w:tcPr>
            <w:tcW w:w="0" w:type="auto"/>
          </w:tcPr>
          <w:p w14:paraId="34635572" w14:textId="77777777" w:rsidR="007C0D28" w:rsidRPr="002541B6" w:rsidRDefault="007C0D28" w:rsidP="00515665">
            <w:r w:rsidRPr="002541B6">
              <w:t>Euryarchaeota</w:t>
            </w:r>
          </w:p>
        </w:tc>
        <w:tc>
          <w:tcPr>
            <w:tcW w:w="0" w:type="auto"/>
          </w:tcPr>
          <w:p w14:paraId="61D1D2E0" w14:textId="77777777" w:rsidR="007C0D28" w:rsidRPr="002541B6" w:rsidRDefault="007C0D28" w:rsidP="00515665">
            <w:r w:rsidRPr="002541B6">
              <w:t>archaea</w:t>
            </w:r>
          </w:p>
        </w:tc>
      </w:tr>
      <w:tr w:rsidR="007C0D28" w:rsidRPr="002541B6" w14:paraId="6C0EF60B" w14:textId="77777777" w:rsidTr="002E4524">
        <w:tc>
          <w:tcPr>
            <w:tcW w:w="0" w:type="auto"/>
          </w:tcPr>
          <w:p w14:paraId="43708715" w14:textId="77777777" w:rsidR="007C0D28" w:rsidRPr="002541B6" w:rsidRDefault="007C0D28" w:rsidP="00515665">
            <w:r w:rsidRPr="002541B6">
              <w:rPr>
                <w:bCs/>
              </w:rPr>
              <w:t>353</w:t>
            </w:r>
          </w:p>
        </w:tc>
        <w:tc>
          <w:tcPr>
            <w:tcW w:w="0" w:type="auto"/>
          </w:tcPr>
          <w:p w14:paraId="1006ECAF" w14:textId="77777777" w:rsidR="007C0D28" w:rsidRPr="002541B6" w:rsidRDefault="007C0D28" w:rsidP="00515665">
            <w:r w:rsidRPr="002541B6">
              <w:t>Thermoplasma acidophilum DSM 1728</w:t>
            </w:r>
          </w:p>
        </w:tc>
        <w:tc>
          <w:tcPr>
            <w:tcW w:w="0" w:type="auto"/>
          </w:tcPr>
          <w:p w14:paraId="74B2A2E7" w14:textId="77777777" w:rsidR="007C0D28" w:rsidRPr="002541B6" w:rsidRDefault="007C0D28" w:rsidP="00515665">
            <w:r w:rsidRPr="002541B6">
              <w:t>Euryarchaeota</w:t>
            </w:r>
          </w:p>
        </w:tc>
        <w:tc>
          <w:tcPr>
            <w:tcW w:w="0" w:type="auto"/>
          </w:tcPr>
          <w:p w14:paraId="04207401" w14:textId="77777777" w:rsidR="007C0D28" w:rsidRPr="002541B6" w:rsidRDefault="007C0D28" w:rsidP="00515665">
            <w:r w:rsidRPr="002541B6">
              <w:t>archaea</w:t>
            </w:r>
          </w:p>
        </w:tc>
      </w:tr>
      <w:tr w:rsidR="007C0D28" w:rsidRPr="002541B6" w14:paraId="290F20EB" w14:textId="77777777" w:rsidTr="002E4524">
        <w:tc>
          <w:tcPr>
            <w:tcW w:w="0" w:type="auto"/>
          </w:tcPr>
          <w:p w14:paraId="1502003B" w14:textId="77777777" w:rsidR="007C0D28" w:rsidRPr="002541B6" w:rsidRDefault="007C0D28" w:rsidP="00515665">
            <w:r w:rsidRPr="002541B6">
              <w:rPr>
                <w:bCs/>
              </w:rPr>
              <w:t>354</w:t>
            </w:r>
          </w:p>
        </w:tc>
        <w:tc>
          <w:tcPr>
            <w:tcW w:w="0" w:type="auto"/>
          </w:tcPr>
          <w:p w14:paraId="1E025375" w14:textId="77777777" w:rsidR="007C0D28" w:rsidRPr="002541B6" w:rsidRDefault="007C0D28" w:rsidP="00515665">
            <w:r w:rsidRPr="002541B6">
              <w:t>Thermococcus kodakarensis KOD1</w:t>
            </w:r>
          </w:p>
        </w:tc>
        <w:tc>
          <w:tcPr>
            <w:tcW w:w="0" w:type="auto"/>
          </w:tcPr>
          <w:p w14:paraId="5A4861A1" w14:textId="77777777" w:rsidR="007C0D28" w:rsidRPr="002541B6" w:rsidRDefault="007C0D28" w:rsidP="00515665">
            <w:r w:rsidRPr="002541B6">
              <w:t>Euryarchaeota</w:t>
            </w:r>
          </w:p>
        </w:tc>
        <w:tc>
          <w:tcPr>
            <w:tcW w:w="0" w:type="auto"/>
          </w:tcPr>
          <w:p w14:paraId="25D64B2F" w14:textId="77777777" w:rsidR="007C0D28" w:rsidRPr="002541B6" w:rsidRDefault="007C0D28" w:rsidP="00515665">
            <w:r w:rsidRPr="002541B6">
              <w:t>archaea</w:t>
            </w:r>
          </w:p>
        </w:tc>
      </w:tr>
      <w:tr w:rsidR="007C0D28" w:rsidRPr="002541B6" w14:paraId="60CFA3EB" w14:textId="77777777" w:rsidTr="002E4524">
        <w:tc>
          <w:tcPr>
            <w:tcW w:w="0" w:type="auto"/>
          </w:tcPr>
          <w:p w14:paraId="446E9EDA" w14:textId="77777777" w:rsidR="007C0D28" w:rsidRPr="002541B6" w:rsidRDefault="007C0D28" w:rsidP="00515665">
            <w:r w:rsidRPr="002541B6">
              <w:rPr>
                <w:bCs/>
              </w:rPr>
              <w:t>355</w:t>
            </w:r>
          </w:p>
        </w:tc>
        <w:tc>
          <w:tcPr>
            <w:tcW w:w="0" w:type="auto"/>
          </w:tcPr>
          <w:p w14:paraId="05793710" w14:textId="77777777" w:rsidR="007C0D28" w:rsidRPr="002541B6" w:rsidRDefault="007C0D28" w:rsidP="00515665">
            <w:r w:rsidRPr="002541B6">
              <w:t>Nanoarchaeum equitans</w:t>
            </w:r>
          </w:p>
        </w:tc>
        <w:tc>
          <w:tcPr>
            <w:tcW w:w="0" w:type="auto"/>
          </w:tcPr>
          <w:p w14:paraId="16421FFB" w14:textId="77777777" w:rsidR="007C0D28" w:rsidRPr="002541B6" w:rsidRDefault="007C0D28" w:rsidP="00515665">
            <w:r w:rsidRPr="002541B6">
              <w:t>Nanoarchaeota</w:t>
            </w:r>
          </w:p>
        </w:tc>
        <w:tc>
          <w:tcPr>
            <w:tcW w:w="0" w:type="auto"/>
          </w:tcPr>
          <w:p w14:paraId="01D19862" w14:textId="77777777" w:rsidR="007C0D28" w:rsidRPr="002541B6" w:rsidRDefault="007C0D28" w:rsidP="00515665">
            <w:r w:rsidRPr="002541B6">
              <w:t>archaea</w:t>
            </w:r>
          </w:p>
        </w:tc>
      </w:tr>
      <w:tr w:rsidR="007C0D28" w:rsidRPr="002541B6" w14:paraId="7DF045B4" w14:textId="77777777" w:rsidTr="002E4524">
        <w:tc>
          <w:tcPr>
            <w:tcW w:w="0" w:type="auto"/>
          </w:tcPr>
          <w:p w14:paraId="18D050AF" w14:textId="77777777" w:rsidR="007C0D28" w:rsidRPr="002541B6" w:rsidRDefault="007C0D28" w:rsidP="00515665">
            <w:r w:rsidRPr="002541B6">
              <w:rPr>
                <w:bCs/>
              </w:rPr>
              <w:t>356</w:t>
            </w:r>
          </w:p>
        </w:tc>
        <w:tc>
          <w:tcPr>
            <w:tcW w:w="0" w:type="auto"/>
          </w:tcPr>
          <w:p w14:paraId="357E5337" w14:textId="77777777" w:rsidR="007C0D28" w:rsidRPr="002541B6" w:rsidRDefault="007C0D28" w:rsidP="00515665">
            <w:r w:rsidRPr="002541B6">
              <w:t>Candidatus Korarchaeum cryptofilum OPF8</w:t>
            </w:r>
          </w:p>
        </w:tc>
        <w:tc>
          <w:tcPr>
            <w:tcW w:w="0" w:type="auto"/>
          </w:tcPr>
          <w:p w14:paraId="4A4B3800" w14:textId="77777777" w:rsidR="007C0D28" w:rsidRPr="002541B6" w:rsidRDefault="007C0D28" w:rsidP="00515665">
            <w:r w:rsidRPr="002541B6">
              <w:t>Korarchaeota</w:t>
            </w:r>
          </w:p>
        </w:tc>
        <w:tc>
          <w:tcPr>
            <w:tcW w:w="0" w:type="auto"/>
          </w:tcPr>
          <w:p w14:paraId="42B03BBB" w14:textId="77777777" w:rsidR="007C0D28" w:rsidRPr="002541B6" w:rsidRDefault="007C0D28" w:rsidP="00515665">
            <w:r w:rsidRPr="002541B6">
              <w:t>archaea</w:t>
            </w:r>
          </w:p>
        </w:tc>
      </w:tr>
      <w:tr w:rsidR="007C0D28" w:rsidRPr="002541B6" w14:paraId="46FB9E43" w14:textId="77777777" w:rsidTr="002E4524">
        <w:tc>
          <w:tcPr>
            <w:tcW w:w="0" w:type="auto"/>
          </w:tcPr>
          <w:p w14:paraId="05AF0341" w14:textId="77777777" w:rsidR="007C0D28" w:rsidRPr="002541B6" w:rsidRDefault="007C0D28" w:rsidP="00515665">
            <w:r w:rsidRPr="002541B6">
              <w:rPr>
                <w:bCs/>
              </w:rPr>
              <w:t>357</w:t>
            </w:r>
          </w:p>
        </w:tc>
        <w:tc>
          <w:tcPr>
            <w:tcW w:w="0" w:type="auto"/>
          </w:tcPr>
          <w:p w14:paraId="2F8C6CCE" w14:textId="77777777" w:rsidR="007C0D28" w:rsidRPr="002541B6" w:rsidRDefault="007C0D28" w:rsidP="00515665">
            <w:r w:rsidRPr="002541B6">
              <w:t>Aeropyrum pernix K1</w:t>
            </w:r>
          </w:p>
        </w:tc>
        <w:tc>
          <w:tcPr>
            <w:tcW w:w="0" w:type="auto"/>
          </w:tcPr>
          <w:p w14:paraId="3936E697" w14:textId="77777777" w:rsidR="007C0D28" w:rsidRPr="002541B6" w:rsidRDefault="007C0D28" w:rsidP="00515665">
            <w:r w:rsidRPr="002541B6">
              <w:t>Crenarchaeota</w:t>
            </w:r>
          </w:p>
        </w:tc>
        <w:tc>
          <w:tcPr>
            <w:tcW w:w="0" w:type="auto"/>
          </w:tcPr>
          <w:p w14:paraId="0A38FAD6" w14:textId="77777777" w:rsidR="007C0D28" w:rsidRPr="002541B6" w:rsidRDefault="007C0D28" w:rsidP="00515665">
            <w:r w:rsidRPr="002541B6">
              <w:t>archaea</w:t>
            </w:r>
          </w:p>
        </w:tc>
      </w:tr>
      <w:tr w:rsidR="007C0D28" w:rsidRPr="002541B6" w14:paraId="66F8DB3B" w14:textId="77777777" w:rsidTr="002E4524">
        <w:tc>
          <w:tcPr>
            <w:tcW w:w="0" w:type="auto"/>
          </w:tcPr>
          <w:p w14:paraId="3DF344DC" w14:textId="77777777" w:rsidR="007C0D28" w:rsidRPr="002541B6" w:rsidRDefault="007C0D28" w:rsidP="00515665">
            <w:r w:rsidRPr="002541B6">
              <w:rPr>
                <w:bCs/>
              </w:rPr>
              <w:t>358</w:t>
            </w:r>
          </w:p>
        </w:tc>
        <w:tc>
          <w:tcPr>
            <w:tcW w:w="0" w:type="auto"/>
          </w:tcPr>
          <w:p w14:paraId="406862C1" w14:textId="77777777" w:rsidR="007C0D28" w:rsidRPr="002541B6" w:rsidRDefault="007C0D28" w:rsidP="00515665">
            <w:r w:rsidRPr="002541B6">
              <w:t>Ignicoccus hospitalis</w:t>
            </w:r>
          </w:p>
        </w:tc>
        <w:tc>
          <w:tcPr>
            <w:tcW w:w="0" w:type="auto"/>
          </w:tcPr>
          <w:p w14:paraId="7FA16019" w14:textId="77777777" w:rsidR="007C0D28" w:rsidRPr="002541B6" w:rsidRDefault="007C0D28" w:rsidP="00515665">
            <w:r w:rsidRPr="002541B6">
              <w:t>Crenarchaeota</w:t>
            </w:r>
          </w:p>
        </w:tc>
        <w:tc>
          <w:tcPr>
            <w:tcW w:w="0" w:type="auto"/>
          </w:tcPr>
          <w:p w14:paraId="6CF0A50D" w14:textId="77777777" w:rsidR="007C0D28" w:rsidRPr="002541B6" w:rsidRDefault="007C0D28" w:rsidP="00515665">
            <w:r w:rsidRPr="002541B6">
              <w:t>archaea</w:t>
            </w:r>
          </w:p>
        </w:tc>
      </w:tr>
      <w:tr w:rsidR="007C0D28" w:rsidRPr="002541B6" w14:paraId="430AABC9" w14:textId="77777777" w:rsidTr="002E4524">
        <w:tc>
          <w:tcPr>
            <w:tcW w:w="0" w:type="auto"/>
          </w:tcPr>
          <w:p w14:paraId="73FF5BD8" w14:textId="77777777" w:rsidR="007C0D28" w:rsidRPr="002541B6" w:rsidRDefault="007C0D28" w:rsidP="00515665">
            <w:r w:rsidRPr="002541B6">
              <w:rPr>
                <w:bCs/>
              </w:rPr>
              <w:t>359</w:t>
            </w:r>
          </w:p>
        </w:tc>
        <w:tc>
          <w:tcPr>
            <w:tcW w:w="0" w:type="auto"/>
          </w:tcPr>
          <w:p w14:paraId="3323E9C0" w14:textId="77777777" w:rsidR="007C0D28" w:rsidRPr="002541B6" w:rsidRDefault="007C0D28" w:rsidP="00515665">
            <w:r w:rsidRPr="002541B6">
              <w:t>Metallosphaera sedula</w:t>
            </w:r>
          </w:p>
        </w:tc>
        <w:tc>
          <w:tcPr>
            <w:tcW w:w="0" w:type="auto"/>
          </w:tcPr>
          <w:p w14:paraId="03CB3755" w14:textId="77777777" w:rsidR="007C0D28" w:rsidRPr="002541B6" w:rsidRDefault="007C0D28" w:rsidP="00515665">
            <w:r w:rsidRPr="002541B6">
              <w:t>Crenarchaeota</w:t>
            </w:r>
          </w:p>
        </w:tc>
        <w:tc>
          <w:tcPr>
            <w:tcW w:w="0" w:type="auto"/>
          </w:tcPr>
          <w:p w14:paraId="26165D6B" w14:textId="77777777" w:rsidR="007C0D28" w:rsidRPr="002541B6" w:rsidRDefault="007C0D28" w:rsidP="00515665">
            <w:r w:rsidRPr="002541B6">
              <w:t>archaea</w:t>
            </w:r>
          </w:p>
        </w:tc>
      </w:tr>
      <w:tr w:rsidR="007C0D28" w:rsidRPr="002541B6" w14:paraId="0A4AD711" w14:textId="77777777" w:rsidTr="002E4524">
        <w:tc>
          <w:tcPr>
            <w:tcW w:w="0" w:type="auto"/>
          </w:tcPr>
          <w:p w14:paraId="0B6D16AA" w14:textId="77777777" w:rsidR="007C0D28" w:rsidRPr="002541B6" w:rsidRDefault="007C0D28" w:rsidP="00515665">
            <w:r w:rsidRPr="002541B6">
              <w:rPr>
                <w:bCs/>
              </w:rPr>
              <w:t>360</w:t>
            </w:r>
          </w:p>
        </w:tc>
        <w:tc>
          <w:tcPr>
            <w:tcW w:w="0" w:type="auto"/>
          </w:tcPr>
          <w:p w14:paraId="0DD7165C" w14:textId="77777777" w:rsidR="007C0D28" w:rsidRPr="002541B6" w:rsidRDefault="007C0D28" w:rsidP="00515665">
            <w:r w:rsidRPr="002541B6">
              <w:t>Pyrobaculum neutrophilum</w:t>
            </w:r>
          </w:p>
        </w:tc>
        <w:tc>
          <w:tcPr>
            <w:tcW w:w="0" w:type="auto"/>
          </w:tcPr>
          <w:p w14:paraId="0F818FBB" w14:textId="77777777" w:rsidR="007C0D28" w:rsidRPr="002541B6" w:rsidRDefault="007C0D28" w:rsidP="00515665">
            <w:r w:rsidRPr="002541B6">
              <w:t>Crenarchaeota</w:t>
            </w:r>
          </w:p>
        </w:tc>
        <w:tc>
          <w:tcPr>
            <w:tcW w:w="0" w:type="auto"/>
          </w:tcPr>
          <w:p w14:paraId="7873B745" w14:textId="77777777" w:rsidR="007C0D28" w:rsidRPr="002541B6" w:rsidRDefault="007C0D28" w:rsidP="00515665">
            <w:r w:rsidRPr="002541B6">
              <w:t>archaea</w:t>
            </w:r>
          </w:p>
        </w:tc>
      </w:tr>
      <w:tr w:rsidR="007C0D28" w:rsidRPr="002541B6" w14:paraId="3447F813" w14:textId="77777777" w:rsidTr="002E4524">
        <w:tc>
          <w:tcPr>
            <w:tcW w:w="0" w:type="auto"/>
          </w:tcPr>
          <w:p w14:paraId="74296A89" w14:textId="77777777" w:rsidR="007C0D28" w:rsidRPr="002541B6" w:rsidRDefault="007C0D28" w:rsidP="00515665">
            <w:r w:rsidRPr="002541B6">
              <w:rPr>
                <w:bCs/>
              </w:rPr>
              <w:t>361</w:t>
            </w:r>
          </w:p>
        </w:tc>
        <w:tc>
          <w:tcPr>
            <w:tcW w:w="0" w:type="auto"/>
          </w:tcPr>
          <w:p w14:paraId="4A22B5F7" w14:textId="77777777" w:rsidR="007C0D28" w:rsidRPr="002541B6" w:rsidRDefault="007C0D28" w:rsidP="00515665">
            <w:r w:rsidRPr="002541B6">
              <w:t>Thermofilum pendens</w:t>
            </w:r>
          </w:p>
        </w:tc>
        <w:tc>
          <w:tcPr>
            <w:tcW w:w="0" w:type="auto"/>
          </w:tcPr>
          <w:p w14:paraId="30ABA3AA" w14:textId="77777777" w:rsidR="007C0D28" w:rsidRPr="002541B6" w:rsidRDefault="007C0D28" w:rsidP="00515665">
            <w:r w:rsidRPr="002541B6">
              <w:t>Crenarchaeota</w:t>
            </w:r>
          </w:p>
        </w:tc>
        <w:tc>
          <w:tcPr>
            <w:tcW w:w="0" w:type="auto"/>
          </w:tcPr>
          <w:p w14:paraId="43B28FEB" w14:textId="77777777" w:rsidR="007C0D28" w:rsidRPr="002541B6" w:rsidRDefault="007C0D28" w:rsidP="00515665">
            <w:r w:rsidRPr="002541B6">
              <w:t>archaea</w:t>
            </w:r>
          </w:p>
        </w:tc>
      </w:tr>
      <w:tr w:rsidR="007C0D28" w:rsidRPr="002541B6" w14:paraId="7BC08C46" w14:textId="77777777" w:rsidTr="002E4524">
        <w:tc>
          <w:tcPr>
            <w:tcW w:w="0" w:type="auto"/>
          </w:tcPr>
          <w:p w14:paraId="4804B23D" w14:textId="77777777" w:rsidR="007C0D28" w:rsidRPr="002541B6" w:rsidRDefault="007C0D28" w:rsidP="00515665">
            <w:r w:rsidRPr="002541B6">
              <w:rPr>
                <w:bCs/>
              </w:rPr>
              <w:t>362</w:t>
            </w:r>
          </w:p>
        </w:tc>
        <w:tc>
          <w:tcPr>
            <w:tcW w:w="0" w:type="auto"/>
          </w:tcPr>
          <w:p w14:paraId="0916BFCF" w14:textId="77777777" w:rsidR="007C0D28" w:rsidRPr="002541B6" w:rsidRDefault="007C0D28" w:rsidP="00515665">
            <w:r w:rsidRPr="002541B6">
              <w:t>Caldivirga maquilingensis</w:t>
            </w:r>
          </w:p>
        </w:tc>
        <w:tc>
          <w:tcPr>
            <w:tcW w:w="0" w:type="auto"/>
          </w:tcPr>
          <w:p w14:paraId="48C92F28" w14:textId="77777777" w:rsidR="007C0D28" w:rsidRPr="002541B6" w:rsidRDefault="007C0D28" w:rsidP="00515665">
            <w:r w:rsidRPr="002541B6">
              <w:t>Crenarchaeota</w:t>
            </w:r>
          </w:p>
        </w:tc>
        <w:tc>
          <w:tcPr>
            <w:tcW w:w="0" w:type="auto"/>
          </w:tcPr>
          <w:p w14:paraId="6922EBE5" w14:textId="77777777" w:rsidR="007C0D28" w:rsidRPr="002541B6" w:rsidRDefault="007C0D28" w:rsidP="00515665">
            <w:r w:rsidRPr="002541B6">
              <w:t>archaea</w:t>
            </w:r>
          </w:p>
        </w:tc>
      </w:tr>
      <w:tr w:rsidR="007C0D28" w:rsidRPr="002541B6" w14:paraId="345D87A9" w14:textId="77777777" w:rsidTr="002E4524">
        <w:tc>
          <w:tcPr>
            <w:tcW w:w="0" w:type="auto"/>
          </w:tcPr>
          <w:p w14:paraId="24D262B3" w14:textId="77777777" w:rsidR="007C0D28" w:rsidRPr="002541B6" w:rsidRDefault="007C0D28" w:rsidP="00515665">
            <w:r w:rsidRPr="002541B6">
              <w:rPr>
                <w:bCs/>
              </w:rPr>
              <w:t>363</w:t>
            </w:r>
          </w:p>
        </w:tc>
        <w:tc>
          <w:tcPr>
            <w:tcW w:w="0" w:type="auto"/>
          </w:tcPr>
          <w:p w14:paraId="344F93D7" w14:textId="77777777" w:rsidR="007C0D28" w:rsidRPr="002541B6" w:rsidRDefault="007C0D28" w:rsidP="00515665">
            <w:r w:rsidRPr="002541B6">
              <w:t>Sulfolobus solfataricus P2</w:t>
            </w:r>
          </w:p>
        </w:tc>
        <w:tc>
          <w:tcPr>
            <w:tcW w:w="0" w:type="auto"/>
          </w:tcPr>
          <w:p w14:paraId="6BE7744C" w14:textId="77777777" w:rsidR="007C0D28" w:rsidRPr="002541B6" w:rsidRDefault="007C0D28" w:rsidP="00515665">
            <w:r w:rsidRPr="002541B6">
              <w:t>Crenarchaeota</w:t>
            </w:r>
          </w:p>
        </w:tc>
        <w:tc>
          <w:tcPr>
            <w:tcW w:w="0" w:type="auto"/>
          </w:tcPr>
          <w:p w14:paraId="2965759B" w14:textId="77777777" w:rsidR="007C0D28" w:rsidRPr="002541B6" w:rsidRDefault="007C0D28" w:rsidP="00515665">
            <w:r w:rsidRPr="002541B6">
              <w:t>archaea</w:t>
            </w:r>
          </w:p>
        </w:tc>
      </w:tr>
      <w:tr w:rsidR="007C0D28" w:rsidRPr="002541B6" w14:paraId="3CF37867" w14:textId="77777777" w:rsidTr="002E4524">
        <w:tc>
          <w:tcPr>
            <w:tcW w:w="0" w:type="auto"/>
          </w:tcPr>
          <w:p w14:paraId="032A3BC2" w14:textId="77777777" w:rsidR="007C0D28" w:rsidRPr="002541B6" w:rsidRDefault="007C0D28" w:rsidP="00515665">
            <w:r w:rsidRPr="002541B6">
              <w:rPr>
                <w:bCs/>
              </w:rPr>
              <w:t>364</w:t>
            </w:r>
          </w:p>
        </w:tc>
        <w:tc>
          <w:tcPr>
            <w:tcW w:w="0" w:type="auto"/>
          </w:tcPr>
          <w:p w14:paraId="5D3070D8" w14:textId="77777777" w:rsidR="007C0D28" w:rsidRPr="002541B6" w:rsidRDefault="007C0D28" w:rsidP="00515665">
            <w:r w:rsidRPr="002541B6">
              <w:t>Candidatus Caldiarchaeum subterraneum</w:t>
            </w:r>
          </w:p>
        </w:tc>
        <w:tc>
          <w:tcPr>
            <w:tcW w:w="0" w:type="auto"/>
          </w:tcPr>
          <w:p w14:paraId="2666054C" w14:textId="77777777" w:rsidR="007C0D28" w:rsidRPr="002541B6" w:rsidRDefault="007C0D28" w:rsidP="00515665">
            <w:r w:rsidRPr="002541B6">
              <w:t>Thaumarchaeota</w:t>
            </w:r>
          </w:p>
        </w:tc>
        <w:tc>
          <w:tcPr>
            <w:tcW w:w="0" w:type="auto"/>
          </w:tcPr>
          <w:p w14:paraId="32E60250" w14:textId="77777777" w:rsidR="007C0D28" w:rsidRPr="002541B6" w:rsidRDefault="007C0D28" w:rsidP="00515665">
            <w:r w:rsidRPr="002541B6">
              <w:t>archaea</w:t>
            </w:r>
          </w:p>
        </w:tc>
      </w:tr>
      <w:tr w:rsidR="007C0D28" w:rsidRPr="002541B6" w14:paraId="29D96C4C" w14:textId="77777777" w:rsidTr="002E4524">
        <w:tc>
          <w:tcPr>
            <w:tcW w:w="0" w:type="auto"/>
          </w:tcPr>
          <w:p w14:paraId="635EC9E1" w14:textId="77777777" w:rsidR="007C0D28" w:rsidRPr="002541B6" w:rsidRDefault="007C0D28" w:rsidP="00515665">
            <w:r w:rsidRPr="002541B6">
              <w:rPr>
                <w:bCs/>
              </w:rPr>
              <w:t>365</w:t>
            </w:r>
          </w:p>
        </w:tc>
        <w:tc>
          <w:tcPr>
            <w:tcW w:w="0" w:type="auto"/>
          </w:tcPr>
          <w:p w14:paraId="5C0E15CE" w14:textId="77777777" w:rsidR="007C0D28" w:rsidRPr="002541B6" w:rsidRDefault="007C0D28" w:rsidP="00515665">
            <w:r w:rsidRPr="002541B6">
              <w:t>Cenarchaeum symbiosum</w:t>
            </w:r>
          </w:p>
        </w:tc>
        <w:tc>
          <w:tcPr>
            <w:tcW w:w="0" w:type="auto"/>
          </w:tcPr>
          <w:p w14:paraId="236772A1" w14:textId="77777777" w:rsidR="007C0D28" w:rsidRPr="002541B6" w:rsidRDefault="007C0D28" w:rsidP="00515665">
            <w:r w:rsidRPr="002541B6">
              <w:t>Thaumarchaeota</w:t>
            </w:r>
          </w:p>
        </w:tc>
        <w:tc>
          <w:tcPr>
            <w:tcW w:w="0" w:type="auto"/>
          </w:tcPr>
          <w:p w14:paraId="52A54874" w14:textId="77777777" w:rsidR="007C0D28" w:rsidRPr="002541B6" w:rsidRDefault="007C0D28" w:rsidP="00515665">
            <w:r w:rsidRPr="002541B6">
              <w:t>archaea</w:t>
            </w:r>
          </w:p>
        </w:tc>
      </w:tr>
      <w:tr w:rsidR="007C0D28" w:rsidRPr="002541B6" w14:paraId="38D73C20" w14:textId="77777777" w:rsidTr="002E4524">
        <w:tc>
          <w:tcPr>
            <w:tcW w:w="0" w:type="auto"/>
          </w:tcPr>
          <w:p w14:paraId="151C7781" w14:textId="77777777" w:rsidR="007C0D28" w:rsidRPr="002541B6" w:rsidRDefault="007C0D28" w:rsidP="00515665">
            <w:r w:rsidRPr="002541B6">
              <w:rPr>
                <w:bCs/>
              </w:rPr>
              <w:t>366</w:t>
            </w:r>
          </w:p>
        </w:tc>
        <w:tc>
          <w:tcPr>
            <w:tcW w:w="0" w:type="auto"/>
          </w:tcPr>
          <w:p w14:paraId="17800E03" w14:textId="77777777" w:rsidR="007C0D28" w:rsidRPr="002541B6" w:rsidRDefault="007C0D28" w:rsidP="00515665">
            <w:r w:rsidRPr="002541B6">
              <w:t>Nitrosopumilus maritimus</w:t>
            </w:r>
          </w:p>
        </w:tc>
        <w:tc>
          <w:tcPr>
            <w:tcW w:w="0" w:type="auto"/>
          </w:tcPr>
          <w:p w14:paraId="26A64D94" w14:textId="77777777" w:rsidR="007C0D28" w:rsidRPr="002541B6" w:rsidRDefault="007C0D28" w:rsidP="00515665">
            <w:r w:rsidRPr="002541B6">
              <w:t>Thaumarchaeota</w:t>
            </w:r>
          </w:p>
        </w:tc>
        <w:tc>
          <w:tcPr>
            <w:tcW w:w="0" w:type="auto"/>
          </w:tcPr>
          <w:p w14:paraId="54FAE95B" w14:textId="77777777" w:rsidR="007C0D28" w:rsidRPr="002541B6" w:rsidRDefault="007C0D28" w:rsidP="00515665">
            <w:r w:rsidRPr="002541B6">
              <w:t>archaea</w:t>
            </w:r>
          </w:p>
        </w:tc>
      </w:tr>
      <w:tr w:rsidR="007C0D28" w:rsidRPr="002541B6" w14:paraId="2F3CEDC5" w14:textId="77777777" w:rsidTr="002E4524">
        <w:tc>
          <w:tcPr>
            <w:tcW w:w="0" w:type="auto"/>
          </w:tcPr>
          <w:p w14:paraId="342A58F7" w14:textId="77777777" w:rsidR="007C0D28" w:rsidRPr="002541B6" w:rsidRDefault="007C0D28" w:rsidP="00515665">
            <w:r w:rsidRPr="002541B6">
              <w:rPr>
                <w:bCs/>
              </w:rPr>
              <w:t>367</w:t>
            </w:r>
          </w:p>
        </w:tc>
        <w:tc>
          <w:tcPr>
            <w:tcW w:w="0" w:type="auto"/>
          </w:tcPr>
          <w:p w14:paraId="3FC43C10" w14:textId="77777777" w:rsidR="007C0D28" w:rsidRPr="002541B6" w:rsidRDefault="007C0D28" w:rsidP="00515665">
            <w:r w:rsidRPr="002541B6">
              <w:t>Candidatus Nitrososphaera gargensis Ga9.2</w:t>
            </w:r>
          </w:p>
        </w:tc>
        <w:tc>
          <w:tcPr>
            <w:tcW w:w="0" w:type="auto"/>
          </w:tcPr>
          <w:p w14:paraId="6640F89E" w14:textId="77777777" w:rsidR="007C0D28" w:rsidRPr="002541B6" w:rsidRDefault="007C0D28" w:rsidP="00515665">
            <w:r w:rsidRPr="002541B6">
              <w:t>Thaumarchaeota</w:t>
            </w:r>
          </w:p>
        </w:tc>
        <w:tc>
          <w:tcPr>
            <w:tcW w:w="0" w:type="auto"/>
          </w:tcPr>
          <w:p w14:paraId="658EB830" w14:textId="77777777" w:rsidR="007C0D28" w:rsidRPr="002541B6" w:rsidRDefault="007C0D28" w:rsidP="00515665">
            <w:r w:rsidRPr="002541B6">
              <w:t>archaea</w:t>
            </w:r>
          </w:p>
        </w:tc>
      </w:tr>
      <w:tr w:rsidR="007C0D28" w:rsidRPr="002541B6" w14:paraId="38AAFFCE" w14:textId="77777777" w:rsidTr="002E4524">
        <w:tc>
          <w:tcPr>
            <w:tcW w:w="0" w:type="auto"/>
          </w:tcPr>
          <w:p w14:paraId="4F7A5A5C" w14:textId="77777777" w:rsidR="007C0D28" w:rsidRPr="002541B6" w:rsidRDefault="007C0D28" w:rsidP="00515665">
            <w:r w:rsidRPr="002541B6">
              <w:rPr>
                <w:bCs/>
              </w:rPr>
              <w:t>368</w:t>
            </w:r>
          </w:p>
        </w:tc>
        <w:tc>
          <w:tcPr>
            <w:tcW w:w="0" w:type="auto"/>
          </w:tcPr>
          <w:p w14:paraId="492E0060" w14:textId="77777777" w:rsidR="007C0D28" w:rsidRPr="002541B6" w:rsidRDefault="007C0D28" w:rsidP="00515665">
            <w:r w:rsidRPr="002541B6">
              <w:t>Deinococcus proteolyticus MRP</w:t>
            </w:r>
          </w:p>
        </w:tc>
        <w:tc>
          <w:tcPr>
            <w:tcW w:w="0" w:type="auto"/>
          </w:tcPr>
          <w:p w14:paraId="04D13453" w14:textId="77777777" w:rsidR="007C0D28" w:rsidRPr="002541B6" w:rsidRDefault="007C0D28" w:rsidP="00515665">
            <w:r w:rsidRPr="002541B6">
              <w:t>Deinococci</w:t>
            </w:r>
          </w:p>
        </w:tc>
        <w:tc>
          <w:tcPr>
            <w:tcW w:w="0" w:type="auto"/>
          </w:tcPr>
          <w:p w14:paraId="68D118A2" w14:textId="77777777" w:rsidR="007C0D28" w:rsidRPr="002541B6" w:rsidRDefault="007C0D28" w:rsidP="00515665">
            <w:r w:rsidRPr="002541B6">
              <w:t>bacteria</w:t>
            </w:r>
          </w:p>
        </w:tc>
      </w:tr>
      <w:tr w:rsidR="007C0D28" w:rsidRPr="002541B6" w14:paraId="7963A5EF" w14:textId="77777777" w:rsidTr="002E4524">
        <w:tc>
          <w:tcPr>
            <w:tcW w:w="0" w:type="auto"/>
          </w:tcPr>
          <w:p w14:paraId="13244C78" w14:textId="77777777" w:rsidR="007C0D28" w:rsidRPr="002541B6" w:rsidRDefault="007C0D28" w:rsidP="00515665">
            <w:r w:rsidRPr="002541B6">
              <w:rPr>
                <w:bCs/>
              </w:rPr>
              <w:t>369</w:t>
            </w:r>
          </w:p>
        </w:tc>
        <w:tc>
          <w:tcPr>
            <w:tcW w:w="0" w:type="auto"/>
          </w:tcPr>
          <w:p w14:paraId="0A4C48E8" w14:textId="77777777" w:rsidR="007C0D28" w:rsidRPr="002541B6" w:rsidRDefault="007C0D28" w:rsidP="00515665">
            <w:r w:rsidRPr="002541B6">
              <w:t>Marinithermus hydrothermalis DSM 14884</w:t>
            </w:r>
          </w:p>
        </w:tc>
        <w:tc>
          <w:tcPr>
            <w:tcW w:w="0" w:type="auto"/>
          </w:tcPr>
          <w:p w14:paraId="2B9594F8" w14:textId="77777777" w:rsidR="007C0D28" w:rsidRPr="002541B6" w:rsidRDefault="007C0D28" w:rsidP="00515665">
            <w:r w:rsidRPr="002541B6">
              <w:t>Deinococci</w:t>
            </w:r>
          </w:p>
        </w:tc>
        <w:tc>
          <w:tcPr>
            <w:tcW w:w="0" w:type="auto"/>
          </w:tcPr>
          <w:p w14:paraId="2480B9C6" w14:textId="77777777" w:rsidR="007C0D28" w:rsidRPr="002541B6" w:rsidRDefault="007C0D28" w:rsidP="00515665">
            <w:r w:rsidRPr="002541B6">
              <w:t>bacteria</w:t>
            </w:r>
          </w:p>
        </w:tc>
      </w:tr>
      <w:tr w:rsidR="007C0D28" w:rsidRPr="002541B6" w14:paraId="6D6CFABF" w14:textId="77777777" w:rsidTr="002E4524">
        <w:tc>
          <w:tcPr>
            <w:tcW w:w="0" w:type="auto"/>
          </w:tcPr>
          <w:p w14:paraId="7EE1CD30" w14:textId="77777777" w:rsidR="007C0D28" w:rsidRPr="002541B6" w:rsidRDefault="007C0D28" w:rsidP="00515665">
            <w:r w:rsidRPr="002541B6">
              <w:rPr>
                <w:bCs/>
              </w:rPr>
              <w:t>370</w:t>
            </w:r>
          </w:p>
        </w:tc>
        <w:tc>
          <w:tcPr>
            <w:tcW w:w="0" w:type="auto"/>
          </w:tcPr>
          <w:p w14:paraId="3689B128" w14:textId="77777777" w:rsidR="007C0D28" w:rsidRPr="002541B6" w:rsidRDefault="007C0D28" w:rsidP="00515665">
            <w:r w:rsidRPr="002541B6">
              <w:t>Clostridium tetani E88</w:t>
            </w:r>
          </w:p>
        </w:tc>
        <w:tc>
          <w:tcPr>
            <w:tcW w:w="0" w:type="auto"/>
          </w:tcPr>
          <w:p w14:paraId="5B5E0BD2" w14:textId="77777777" w:rsidR="007C0D28" w:rsidRPr="002541B6" w:rsidRDefault="007C0D28" w:rsidP="00515665">
            <w:r w:rsidRPr="002541B6">
              <w:t>Firmicutes</w:t>
            </w:r>
          </w:p>
        </w:tc>
        <w:tc>
          <w:tcPr>
            <w:tcW w:w="0" w:type="auto"/>
          </w:tcPr>
          <w:p w14:paraId="41F84B49" w14:textId="77777777" w:rsidR="007C0D28" w:rsidRPr="002541B6" w:rsidRDefault="007C0D28" w:rsidP="00515665">
            <w:r w:rsidRPr="002541B6">
              <w:t>bacteria</w:t>
            </w:r>
          </w:p>
        </w:tc>
      </w:tr>
      <w:tr w:rsidR="007C0D28" w:rsidRPr="002541B6" w14:paraId="65B22B7A" w14:textId="77777777" w:rsidTr="002E4524">
        <w:tc>
          <w:tcPr>
            <w:tcW w:w="0" w:type="auto"/>
          </w:tcPr>
          <w:p w14:paraId="08DC5951" w14:textId="77777777" w:rsidR="007C0D28" w:rsidRPr="002541B6" w:rsidRDefault="007C0D28" w:rsidP="00515665">
            <w:r w:rsidRPr="002541B6">
              <w:rPr>
                <w:bCs/>
              </w:rPr>
              <w:t>371</w:t>
            </w:r>
          </w:p>
        </w:tc>
        <w:tc>
          <w:tcPr>
            <w:tcW w:w="0" w:type="auto"/>
          </w:tcPr>
          <w:p w14:paraId="2C5412BB" w14:textId="77777777" w:rsidR="007C0D28" w:rsidRPr="002541B6" w:rsidRDefault="007C0D28" w:rsidP="00515665">
            <w:r w:rsidRPr="002541B6">
              <w:t>Coprothermobacter proteolyticus DSM 5265</w:t>
            </w:r>
          </w:p>
        </w:tc>
        <w:tc>
          <w:tcPr>
            <w:tcW w:w="0" w:type="auto"/>
          </w:tcPr>
          <w:p w14:paraId="305F53BF" w14:textId="77777777" w:rsidR="007C0D28" w:rsidRPr="002541B6" w:rsidRDefault="007C0D28" w:rsidP="00515665">
            <w:r w:rsidRPr="002541B6">
              <w:t>Firmicutes</w:t>
            </w:r>
          </w:p>
        </w:tc>
        <w:tc>
          <w:tcPr>
            <w:tcW w:w="0" w:type="auto"/>
          </w:tcPr>
          <w:p w14:paraId="541C889F" w14:textId="77777777" w:rsidR="007C0D28" w:rsidRPr="002541B6" w:rsidRDefault="007C0D28" w:rsidP="00515665">
            <w:r w:rsidRPr="002541B6">
              <w:t>bacteria</w:t>
            </w:r>
          </w:p>
        </w:tc>
      </w:tr>
      <w:tr w:rsidR="007C0D28" w:rsidRPr="002541B6" w14:paraId="23BDC197" w14:textId="77777777" w:rsidTr="002E4524">
        <w:tc>
          <w:tcPr>
            <w:tcW w:w="0" w:type="auto"/>
          </w:tcPr>
          <w:p w14:paraId="7F3AE0DA" w14:textId="77777777" w:rsidR="007C0D28" w:rsidRPr="002541B6" w:rsidRDefault="007C0D28" w:rsidP="00515665">
            <w:r w:rsidRPr="002541B6">
              <w:rPr>
                <w:bCs/>
              </w:rPr>
              <w:t>372</w:t>
            </w:r>
          </w:p>
        </w:tc>
        <w:tc>
          <w:tcPr>
            <w:tcW w:w="0" w:type="auto"/>
          </w:tcPr>
          <w:p w14:paraId="3C8172E4" w14:textId="77777777" w:rsidR="007C0D28" w:rsidRPr="002541B6" w:rsidRDefault="007C0D28" w:rsidP="00515665">
            <w:r w:rsidRPr="002541B6">
              <w:t>Desulfotomaculum acetoxidans DSM 771</w:t>
            </w:r>
          </w:p>
        </w:tc>
        <w:tc>
          <w:tcPr>
            <w:tcW w:w="0" w:type="auto"/>
          </w:tcPr>
          <w:p w14:paraId="4D216F0B" w14:textId="77777777" w:rsidR="007C0D28" w:rsidRPr="002541B6" w:rsidRDefault="007C0D28" w:rsidP="00515665">
            <w:r w:rsidRPr="002541B6">
              <w:t>Firmicutes</w:t>
            </w:r>
          </w:p>
        </w:tc>
        <w:tc>
          <w:tcPr>
            <w:tcW w:w="0" w:type="auto"/>
          </w:tcPr>
          <w:p w14:paraId="16ADC726" w14:textId="77777777" w:rsidR="007C0D28" w:rsidRPr="002541B6" w:rsidRDefault="007C0D28" w:rsidP="00515665">
            <w:r w:rsidRPr="002541B6">
              <w:t>bacteria</w:t>
            </w:r>
          </w:p>
        </w:tc>
      </w:tr>
      <w:tr w:rsidR="007C0D28" w:rsidRPr="002541B6" w14:paraId="4DB522F5" w14:textId="77777777" w:rsidTr="002E4524">
        <w:tc>
          <w:tcPr>
            <w:tcW w:w="0" w:type="auto"/>
          </w:tcPr>
          <w:p w14:paraId="41B88DF4" w14:textId="77777777" w:rsidR="007C0D28" w:rsidRPr="002541B6" w:rsidRDefault="007C0D28" w:rsidP="00515665">
            <w:r w:rsidRPr="002541B6">
              <w:rPr>
                <w:bCs/>
              </w:rPr>
              <w:t>373</w:t>
            </w:r>
          </w:p>
        </w:tc>
        <w:tc>
          <w:tcPr>
            <w:tcW w:w="0" w:type="auto"/>
          </w:tcPr>
          <w:p w14:paraId="5FCE4BD8" w14:textId="77777777" w:rsidR="007C0D28" w:rsidRPr="002541B6" w:rsidRDefault="007C0D28" w:rsidP="00515665">
            <w:r w:rsidRPr="002541B6">
              <w:t>Acaryochloris marina</w:t>
            </w:r>
          </w:p>
        </w:tc>
        <w:tc>
          <w:tcPr>
            <w:tcW w:w="0" w:type="auto"/>
          </w:tcPr>
          <w:p w14:paraId="084087B9" w14:textId="77777777" w:rsidR="007C0D28" w:rsidRPr="002541B6" w:rsidRDefault="007C0D28" w:rsidP="00515665">
            <w:r w:rsidRPr="002541B6">
              <w:t>Cyanobacteria</w:t>
            </w:r>
          </w:p>
        </w:tc>
        <w:tc>
          <w:tcPr>
            <w:tcW w:w="0" w:type="auto"/>
          </w:tcPr>
          <w:p w14:paraId="2EA3670D" w14:textId="77777777" w:rsidR="007C0D28" w:rsidRPr="002541B6" w:rsidRDefault="007C0D28" w:rsidP="00515665">
            <w:r w:rsidRPr="002541B6">
              <w:t>bacteria</w:t>
            </w:r>
          </w:p>
        </w:tc>
      </w:tr>
      <w:tr w:rsidR="007C0D28" w:rsidRPr="002541B6" w14:paraId="54795498" w14:textId="77777777" w:rsidTr="002E4524">
        <w:tc>
          <w:tcPr>
            <w:tcW w:w="0" w:type="auto"/>
          </w:tcPr>
          <w:p w14:paraId="390AE48D" w14:textId="77777777" w:rsidR="007C0D28" w:rsidRPr="002541B6" w:rsidRDefault="007C0D28" w:rsidP="00515665">
            <w:r w:rsidRPr="002541B6">
              <w:rPr>
                <w:bCs/>
              </w:rPr>
              <w:t>374</w:t>
            </w:r>
          </w:p>
        </w:tc>
        <w:tc>
          <w:tcPr>
            <w:tcW w:w="0" w:type="auto"/>
          </w:tcPr>
          <w:p w14:paraId="6ED5A9A6" w14:textId="77777777" w:rsidR="007C0D28" w:rsidRPr="002541B6" w:rsidRDefault="007C0D28" w:rsidP="00515665">
            <w:r w:rsidRPr="002541B6">
              <w:t>Acaryochloris marina</w:t>
            </w:r>
          </w:p>
        </w:tc>
        <w:tc>
          <w:tcPr>
            <w:tcW w:w="0" w:type="auto"/>
          </w:tcPr>
          <w:p w14:paraId="15DA40DD" w14:textId="77777777" w:rsidR="007C0D28" w:rsidRPr="002541B6" w:rsidRDefault="007C0D28" w:rsidP="00515665">
            <w:r w:rsidRPr="002541B6">
              <w:t>Cyanobacteria</w:t>
            </w:r>
          </w:p>
        </w:tc>
        <w:tc>
          <w:tcPr>
            <w:tcW w:w="0" w:type="auto"/>
          </w:tcPr>
          <w:p w14:paraId="70F725FD" w14:textId="77777777" w:rsidR="007C0D28" w:rsidRPr="002541B6" w:rsidRDefault="007C0D28" w:rsidP="00515665">
            <w:r w:rsidRPr="002541B6">
              <w:t>bacteria</w:t>
            </w:r>
          </w:p>
        </w:tc>
      </w:tr>
      <w:tr w:rsidR="007C0D28" w:rsidRPr="002541B6" w14:paraId="23B830A4" w14:textId="77777777" w:rsidTr="002E4524">
        <w:tc>
          <w:tcPr>
            <w:tcW w:w="0" w:type="auto"/>
          </w:tcPr>
          <w:p w14:paraId="4DAF2475" w14:textId="77777777" w:rsidR="007C0D28" w:rsidRPr="002541B6" w:rsidRDefault="007C0D28" w:rsidP="00515665">
            <w:r w:rsidRPr="002541B6">
              <w:rPr>
                <w:bCs/>
              </w:rPr>
              <w:t>375</w:t>
            </w:r>
          </w:p>
        </w:tc>
        <w:tc>
          <w:tcPr>
            <w:tcW w:w="0" w:type="auto"/>
          </w:tcPr>
          <w:p w14:paraId="21B26987" w14:textId="77777777" w:rsidR="007C0D28" w:rsidRPr="002541B6" w:rsidRDefault="007C0D28" w:rsidP="00515665">
            <w:r w:rsidRPr="002541B6">
              <w:t>Anabaena cylindrica</w:t>
            </w:r>
          </w:p>
        </w:tc>
        <w:tc>
          <w:tcPr>
            <w:tcW w:w="0" w:type="auto"/>
          </w:tcPr>
          <w:p w14:paraId="54872B45" w14:textId="77777777" w:rsidR="007C0D28" w:rsidRPr="002541B6" w:rsidRDefault="007C0D28" w:rsidP="00515665">
            <w:r w:rsidRPr="002541B6">
              <w:t>Cyanobacteria</w:t>
            </w:r>
          </w:p>
        </w:tc>
        <w:tc>
          <w:tcPr>
            <w:tcW w:w="0" w:type="auto"/>
          </w:tcPr>
          <w:p w14:paraId="6093DDFE" w14:textId="77777777" w:rsidR="007C0D28" w:rsidRPr="002541B6" w:rsidRDefault="007C0D28" w:rsidP="00515665">
            <w:r w:rsidRPr="002541B6">
              <w:t>bacteria</w:t>
            </w:r>
          </w:p>
        </w:tc>
      </w:tr>
      <w:tr w:rsidR="007C0D28" w:rsidRPr="002541B6" w14:paraId="1EBBDC72" w14:textId="77777777" w:rsidTr="002E4524">
        <w:tc>
          <w:tcPr>
            <w:tcW w:w="0" w:type="auto"/>
          </w:tcPr>
          <w:p w14:paraId="6C2ED579" w14:textId="77777777" w:rsidR="007C0D28" w:rsidRPr="002541B6" w:rsidRDefault="007C0D28" w:rsidP="00515665">
            <w:r w:rsidRPr="002541B6">
              <w:rPr>
                <w:bCs/>
              </w:rPr>
              <w:t>376</w:t>
            </w:r>
          </w:p>
        </w:tc>
        <w:tc>
          <w:tcPr>
            <w:tcW w:w="0" w:type="auto"/>
          </w:tcPr>
          <w:p w14:paraId="00C58C7B" w14:textId="77777777" w:rsidR="007C0D28" w:rsidRPr="002541B6" w:rsidRDefault="007C0D28" w:rsidP="00515665">
            <w:r w:rsidRPr="002541B6">
              <w:t>Anabaena sp.</w:t>
            </w:r>
          </w:p>
        </w:tc>
        <w:tc>
          <w:tcPr>
            <w:tcW w:w="0" w:type="auto"/>
          </w:tcPr>
          <w:p w14:paraId="35AAF133" w14:textId="77777777" w:rsidR="007C0D28" w:rsidRPr="002541B6" w:rsidRDefault="007C0D28" w:rsidP="00515665">
            <w:r w:rsidRPr="002541B6">
              <w:t>Cyanobacteria</w:t>
            </w:r>
          </w:p>
        </w:tc>
        <w:tc>
          <w:tcPr>
            <w:tcW w:w="0" w:type="auto"/>
          </w:tcPr>
          <w:p w14:paraId="79F3F2F0" w14:textId="77777777" w:rsidR="007C0D28" w:rsidRPr="002541B6" w:rsidRDefault="007C0D28" w:rsidP="00515665">
            <w:r w:rsidRPr="002541B6">
              <w:t>bacteria</w:t>
            </w:r>
          </w:p>
        </w:tc>
      </w:tr>
      <w:tr w:rsidR="007C0D28" w:rsidRPr="002541B6" w14:paraId="294E03BA" w14:textId="77777777" w:rsidTr="002E4524">
        <w:tc>
          <w:tcPr>
            <w:tcW w:w="0" w:type="auto"/>
          </w:tcPr>
          <w:p w14:paraId="2804D39D" w14:textId="77777777" w:rsidR="007C0D28" w:rsidRPr="002541B6" w:rsidRDefault="007C0D28" w:rsidP="00515665">
            <w:r w:rsidRPr="002541B6">
              <w:rPr>
                <w:bCs/>
              </w:rPr>
              <w:t>377</w:t>
            </w:r>
          </w:p>
        </w:tc>
        <w:tc>
          <w:tcPr>
            <w:tcW w:w="0" w:type="auto"/>
          </w:tcPr>
          <w:p w14:paraId="41F47F10" w14:textId="77777777" w:rsidR="007C0D28" w:rsidRPr="002541B6" w:rsidRDefault="007C0D28" w:rsidP="00515665">
            <w:r w:rsidRPr="002541B6">
              <w:t>Anabaena variabilis ATCC 29413</w:t>
            </w:r>
          </w:p>
        </w:tc>
        <w:tc>
          <w:tcPr>
            <w:tcW w:w="0" w:type="auto"/>
          </w:tcPr>
          <w:p w14:paraId="5BBB5730" w14:textId="77777777" w:rsidR="007C0D28" w:rsidRPr="002541B6" w:rsidRDefault="007C0D28" w:rsidP="00515665">
            <w:r w:rsidRPr="002541B6">
              <w:t>Cyanobacteria</w:t>
            </w:r>
          </w:p>
        </w:tc>
        <w:tc>
          <w:tcPr>
            <w:tcW w:w="0" w:type="auto"/>
          </w:tcPr>
          <w:p w14:paraId="3D0CA621" w14:textId="77777777" w:rsidR="007C0D28" w:rsidRPr="002541B6" w:rsidRDefault="007C0D28" w:rsidP="00515665">
            <w:r w:rsidRPr="002541B6">
              <w:t>bacteria</w:t>
            </w:r>
          </w:p>
        </w:tc>
      </w:tr>
      <w:tr w:rsidR="007C0D28" w:rsidRPr="002541B6" w14:paraId="2FAA6063" w14:textId="77777777" w:rsidTr="002E4524">
        <w:tc>
          <w:tcPr>
            <w:tcW w:w="0" w:type="auto"/>
          </w:tcPr>
          <w:p w14:paraId="30F1B1D7" w14:textId="77777777" w:rsidR="007C0D28" w:rsidRPr="002541B6" w:rsidRDefault="007C0D28" w:rsidP="00515665">
            <w:r w:rsidRPr="002541B6">
              <w:rPr>
                <w:bCs/>
              </w:rPr>
              <w:t>378</w:t>
            </w:r>
          </w:p>
        </w:tc>
        <w:tc>
          <w:tcPr>
            <w:tcW w:w="0" w:type="auto"/>
          </w:tcPr>
          <w:p w14:paraId="15ACF0ED" w14:textId="77777777" w:rsidR="007C0D28" w:rsidRPr="002541B6" w:rsidRDefault="007C0D28" w:rsidP="00515665">
            <w:r w:rsidRPr="002541B6">
              <w:t>Arthrospira platensis</w:t>
            </w:r>
          </w:p>
        </w:tc>
        <w:tc>
          <w:tcPr>
            <w:tcW w:w="0" w:type="auto"/>
          </w:tcPr>
          <w:p w14:paraId="26A382ED" w14:textId="77777777" w:rsidR="007C0D28" w:rsidRPr="002541B6" w:rsidRDefault="007C0D28" w:rsidP="00515665">
            <w:r w:rsidRPr="002541B6">
              <w:t>Cyanobacteria</w:t>
            </w:r>
          </w:p>
        </w:tc>
        <w:tc>
          <w:tcPr>
            <w:tcW w:w="0" w:type="auto"/>
          </w:tcPr>
          <w:p w14:paraId="69E274DE" w14:textId="77777777" w:rsidR="007C0D28" w:rsidRPr="002541B6" w:rsidRDefault="007C0D28" w:rsidP="00515665">
            <w:r w:rsidRPr="002541B6">
              <w:t>bacteria</w:t>
            </w:r>
          </w:p>
        </w:tc>
      </w:tr>
      <w:tr w:rsidR="007C0D28" w:rsidRPr="002541B6" w14:paraId="25C19415" w14:textId="77777777" w:rsidTr="002E4524">
        <w:tc>
          <w:tcPr>
            <w:tcW w:w="0" w:type="auto"/>
          </w:tcPr>
          <w:p w14:paraId="3640737B" w14:textId="77777777" w:rsidR="007C0D28" w:rsidRPr="002541B6" w:rsidRDefault="007C0D28" w:rsidP="00515665">
            <w:r w:rsidRPr="002541B6">
              <w:rPr>
                <w:bCs/>
              </w:rPr>
              <w:t>379</w:t>
            </w:r>
          </w:p>
        </w:tc>
        <w:tc>
          <w:tcPr>
            <w:tcW w:w="0" w:type="auto"/>
          </w:tcPr>
          <w:p w14:paraId="156A30F3" w14:textId="77777777" w:rsidR="007C0D28" w:rsidRPr="002541B6" w:rsidRDefault="007C0D28" w:rsidP="00515665">
            <w:r w:rsidRPr="002541B6">
              <w:t>Calothrix sp. 5685</w:t>
            </w:r>
          </w:p>
        </w:tc>
        <w:tc>
          <w:tcPr>
            <w:tcW w:w="0" w:type="auto"/>
          </w:tcPr>
          <w:p w14:paraId="25E48DFB" w14:textId="77777777" w:rsidR="007C0D28" w:rsidRPr="002541B6" w:rsidRDefault="007C0D28" w:rsidP="00515665">
            <w:r w:rsidRPr="002541B6">
              <w:t>Cyanobacteria</w:t>
            </w:r>
          </w:p>
        </w:tc>
        <w:tc>
          <w:tcPr>
            <w:tcW w:w="0" w:type="auto"/>
          </w:tcPr>
          <w:p w14:paraId="4C279666" w14:textId="77777777" w:rsidR="007C0D28" w:rsidRPr="002541B6" w:rsidRDefault="007C0D28" w:rsidP="00515665">
            <w:r w:rsidRPr="002541B6">
              <w:t>bacteria</w:t>
            </w:r>
          </w:p>
        </w:tc>
      </w:tr>
      <w:tr w:rsidR="007C0D28" w:rsidRPr="002541B6" w14:paraId="0A927446" w14:textId="77777777" w:rsidTr="002E4524">
        <w:tc>
          <w:tcPr>
            <w:tcW w:w="0" w:type="auto"/>
          </w:tcPr>
          <w:p w14:paraId="0E5AB8FB" w14:textId="77777777" w:rsidR="007C0D28" w:rsidRPr="002541B6" w:rsidRDefault="007C0D28" w:rsidP="00515665">
            <w:r w:rsidRPr="002541B6">
              <w:rPr>
                <w:bCs/>
              </w:rPr>
              <w:t>380</w:t>
            </w:r>
          </w:p>
        </w:tc>
        <w:tc>
          <w:tcPr>
            <w:tcW w:w="0" w:type="auto"/>
          </w:tcPr>
          <w:p w14:paraId="7D6DB565" w14:textId="77777777" w:rsidR="007C0D28" w:rsidRPr="002541B6" w:rsidRDefault="007C0D28" w:rsidP="00515665">
            <w:r w:rsidRPr="002541B6">
              <w:t>Calothrix sp. 5686</w:t>
            </w:r>
          </w:p>
        </w:tc>
        <w:tc>
          <w:tcPr>
            <w:tcW w:w="0" w:type="auto"/>
          </w:tcPr>
          <w:p w14:paraId="74D4F08E" w14:textId="77777777" w:rsidR="007C0D28" w:rsidRPr="002541B6" w:rsidRDefault="007C0D28" w:rsidP="00515665">
            <w:r w:rsidRPr="002541B6">
              <w:t>Cyanobacteria</w:t>
            </w:r>
          </w:p>
        </w:tc>
        <w:tc>
          <w:tcPr>
            <w:tcW w:w="0" w:type="auto"/>
          </w:tcPr>
          <w:p w14:paraId="281D6402" w14:textId="77777777" w:rsidR="007C0D28" w:rsidRPr="002541B6" w:rsidRDefault="007C0D28" w:rsidP="00515665">
            <w:r w:rsidRPr="002541B6">
              <w:t>bacteria</w:t>
            </w:r>
          </w:p>
        </w:tc>
      </w:tr>
      <w:tr w:rsidR="007C0D28" w:rsidRPr="002541B6" w14:paraId="0E3CC36F" w14:textId="77777777" w:rsidTr="002E4524">
        <w:tc>
          <w:tcPr>
            <w:tcW w:w="0" w:type="auto"/>
          </w:tcPr>
          <w:p w14:paraId="2F836936" w14:textId="77777777" w:rsidR="007C0D28" w:rsidRPr="002541B6" w:rsidRDefault="007C0D28" w:rsidP="00515665">
            <w:r w:rsidRPr="002541B6">
              <w:rPr>
                <w:bCs/>
              </w:rPr>
              <w:t>381</w:t>
            </w:r>
          </w:p>
        </w:tc>
        <w:tc>
          <w:tcPr>
            <w:tcW w:w="0" w:type="auto"/>
          </w:tcPr>
          <w:p w14:paraId="37439767" w14:textId="77777777" w:rsidR="007C0D28" w:rsidRPr="002541B6" w:rsidRDefault="007C0D28" w:rsidP="00515665">
            <w:r w:rsidRPr="002541B6">
              <w:t>Chamaesiphon minutus</w:t>
            </w:r>
          </w:p>
        </w:tc>
        <w:tc>
          <w:tcPr>
            <w:tcW w:w="0" w:type="auto"/>
          </w:tcPr>
          <w:p w14:paraId="37140B15" w14:textId="77777777" w:rsidR="007C0D28" w:rsidRPr="002541B6" w:rsidRDefault="007C0D28" w:rsidP="00515665">
            <w:r w:rsidRPr="002541B6">
              <w:t>Cyanobacteria</w:t>
            </w:r>
          </w:p>
        </w:tc>
        <w:tc>
          <w:tcPr>
            <w:tcW w:w="0" w:type="auto"/>
          </w:tcPr>
          <w:p w14:paraId="16F9F51B" w14:textId="77777777" w:rsidR="007C0D28" w:rsidRPr="002541B6" w:rsidRDefault="007C0D28" w:rsidP="00515665">
            <w:r w:rsidRPr="002541B6">
              <w:t>bacteria</w:t>
            </w:r>
          </w:p>
        </w:tc>
      </w:tr>
      <w:tr w:rsidR="007C0D28" w:rsidRPr="002541B6" w14:paraId="2F51A5DD" w14:textId="77777777" w:rsidTr="002E4524">
        <w:tc>
          <w:tcPr>
            <w:tcW w:w="0" w:type="auto"/>
          </w:tcPr>
          <w:p w14:paraId="4C223CC2" w14:textId="77777777" w:rsidR="007C0D28" w:rsidRPr="002541B6" w:rsidRDefault="007C0D28" w:rsidP="00515665">
            <w:r w:rsidRPr="002541B6">
              <w:rPr>
                <w:bCs/>
              </w:rPr>
              <w:t>382</w:t>
            </w:r>
          </w:p>
        </w:tc>
        <w:tc>
          <w:tcPr>
            <w:tcW w:w="0" w:type="auto"/>
          </w:tcPr>
          <w:p w14:paraId="06462D8C" w14:textId="77777777" w:rsidR="007C0D28" w:rsidRPr="002541B6" w:rsidRDefault="007C0D28" w:rsidP="00515665">
            <w:r w:rsidRPr="002541B6">
              <w:t>Chlorogloeopsis fritschii</w:t>
            </w:r>
          </w:p>
        </w:tc>
        <w:tc>
          <w:tcPr>
            <w:tcW w:w="0" w:type="auto"/>
          </w:tcPr>
          <w:p w14:paraId="4D4DFECB" w14:textId="77777777" w:rsidR="007C0D28" w:rsidRPr="002541B6" w:rsidRDefault="007C0D28" w:rsidP="00515665">
            <w:r w:rsidRPr="002541B6">
              <w:t>Cyanobacteria</w:t>
            </w:r>
          </w:p>
        </w:tc>
        <w:tc>
          <w:tcPr>
            <w:tcW w:w="0" w:type="auto"/>
          </w:tcPr>
          <w:p w14:paraId="44348EA8" w14:textId="77777777" w:rsidR="007C0D28" w:rsidRPr="002541B6" w:rsidRDefault="007C0D28" w:rsidP="00515665">
            <w:r w:rsidRPr="002541B6">
              <w:t>bacteria</w:t>
            </w:r>
          </w:p>
        </w:tc>
      </w:tr>
      <w:tr w:rsidR="007C0D28" w:rsidRPr="002541B6" w14:paraId="7FD59C8E" w14:textId="77777777" w:rsidTr="002E4524">
        <w:tc>
          <w:tcPr>
            <w:tcW w:w="0" w:type="auto"/>
          </w:tcPr>
          <w:p w14:paraId="6A54D92A" w14:textId="77777777" w:rsidR="007C0D28" w:rsidRPr="002541B6" w:rsidRDefault="007C0D28" w:rsidP="00515665">
            <w:r w:rsidRPr="002541B6">
              <w:rPr>
                <w:bCs/>
              </w:rPr>
              <w:t>383</w:t>
            </w:r>
          </w:p>
        </w:tc>
        <w:tc>
          <w:tcPr>
            <w:tcW w:w="0" w:type="auto"/>
          </w:tcPr>
          <w:p w14:paraId="50E61C49" w14:textId="77777777" w:rsidR="007C0D28" w:rsidRPr="002541B6" w:rsidRDefault="007C0D28" w:rsidP="00515665">
            <w:r w:rsidRPr="002541B6">
              <w:t>Chlorogloeopsis sp.</w:t>
            </w:r>
          </w:p>
        </w:tc>
        <w:tc>
          <w:tcPr>
            <w:tcW w:w="0" w:type="auto"/>
          </w:tcPr>
          <w:p w14:paraId="26D80E0A" w14:textId="77777777" w:rsidR="007C0D28" w:rsidRPr="002541B6" w:rsidRDefault="007C0D28" w:rsidP="00515665">
            <w:r w:rsidRPr="002541B6">
              <w:t>Cyanobacteria</w:t>
            </w:r>
          </w:p>
        </w:tc>
        <w:tc>
          <w:tcPr>
            <w:tcW w:w="0" w:type="auto"/>
          </w:tcPr>
          <w:p w14:paraId="499F503A" w14:textId="77777777" w:rsidR="007C0D28" w:rsidRPr="002541B6" w:rsidRDefault="007C0D28" w:rsidP="00515665">
            <w:r w:rsidRPr="002541B6">
              <w:t>bacteria</w:t>
            </w:r>
          </w:p>
        </w:tc>
      </w:tr>
      <w:tr w:rsidR="007C0D28" w:rsidRPr="002541B6" w14:paraId="73D474B1" w14:textId="77777777" w:rsidTr="002E4524">
        <w:tc>
          <w:tcPr>
            <w:tcW w:w="0" w:type="auto"/>
          </w:tcPr>
          <w:p w14:paraId="40E3EB79" w14:textId="77777777" w:rsidR="007C0D28" w:rsidRPr="002541B6" w:rsidRDefault="007C0D28" w:rsidP="00515665">
            <w:r w:rsidRPr="002541B6">
              <w:rPr>
                <w:bCs/>
              </w:rPr>
              <w:t>384</w:t>
            </w:r>
          </w:p>
        </w:tc>
        <w:tc>
          <w:tcPr>
            <w:tcW w:w="0" w:type="auto"/>
          </w:tcPr>
          <w:p w14:paraId="18F92E9D" w14:textId="77777777" w:rsidR="007C0D28" w:rsidRPr="002541B6" w:rsidRDefault="007C0D28" w:rsidP="00515665">
            <w:r w:rsidRPr="002541B6">
              <w:t>Chroococcidiopsis thermalis</w:t>
            </w:r>
          </w:p>
        </w:tc>
        <w:tc>
          <w:tcPr>
            <w:tcW w:w="0" w:type="auto"/>
          </w:tcPr>
          <w:p w14:paraId="2A7E080B" w14:textId="77777777" w:rsidR="007C0D28" w:rsidRPr="002541B6" w:rsidRDefault="007C0D28" w:rsidP="00515665">
            <w:r w:rsidRPr="002541B6">
              <w:t>Cyanobacteria</w:t>
            </w:r>
          </w:p>
        </w:tc>
        <w:tc>
          <w:tcPr>
            <w:tcW w:w="0" w:type="auto"/>
          </w:tcPr>
          <w:p w14:paraId="400751A8" w14:textId="77777777" w:rsidR="007C0D28" w:rsidRPr="002541B6" w:rsidRDefault="007C0D28" w:rsidP="00515665">
            <w:r w:rsidRPr="002541B6">
              <w:t>bacteria</w:t>
            </w:r>
          </w:p>
        </w:tc>
      </w:tr>
      <w:tr w:rsidR="007C0D28" w:rsidRPr="002541B6" w14:paraId="5117A217" w14:textId="77777777" w:rsidTr="002E4524">
        <w:tc>
          <w:tcPr>
            <w:tcW w:w="0" w:type="auto"/>
          </w:tcPr>
          <w:p w14:paraId="388DA243" w14:textId="77777777" w:rsidR="007C0D28" w:rsidRPr="002541B6" w:rsidRDefault="007C0D28" w:rsidP="00515665">
            <w:r w:rsidRPr="002541B6">
              <w:rPr>
                <w:bCs/>
              </w:rPr>
              <w:t>385</w:t>
            </w:r>
          </w:p>
        </w:tc>
        <w:tc>
          <w:tcPr>
            <w:tcW w:w="0" w:type="auto"/>
          </w:tcPr>
          <w:p w14:paraId="2CF1090F" w14:textId="77777777" w:rsidR="007C0D28" w:rsidRPr="002541B6" w:rsidRDefault="007C0D28" w:rsidP="00515665">
            <w:r w:rsidRPr="002541B6">
              <w:t>Crinalium epipsammum</w:t>
            </w:r>
          </w:p>
        </w:tc>
        <w:tc>
          <w:tcPr>
            <w:tcW w:w="0" w:type="auto"/>
          </w:tcPr>
          <w:p w14:paraId="35F54BB5" w14:textId="77777777" w:rsidR="007C0D28" w:rsidRPr="002541B6" w:rsidRDefault="007C0D28" w:rsidP="00515665">
            <w:r w:rsidRPr="002541B6">
              <w:t>Cyanobacteria</w:t>
            </w:r>
          </w:p>
        </w:tc>
        <w:tc>
          <w:tcPr>
            <w:tcW w:w="0" w:type="auto"/>
          </w:tcPr>
          <w:p w14:paraId="1E662EA1" w14:textId="77777777" w:rsidR="007C0D28" w:rsidRPr="002541B6" w:rsidRDefault="007C0D28" w:rsidP="00515665">
            <w:r w:rsidRPr="002541B6">
              <w:t>bacteria</w:t>
            </w:r>
          </w:p>
        </w:tc>
      </w:tr>
      <w:tr w:rsidR="007C0D28" w:rsidRPr="002541B6" w14:paraId="08A4E31B" w14:textId="77777777" w:rsidTr="002E4524">
        <w:tc>
          <w:tcPr>
            <w:tcW w:w="0" w:type="auto"/>
          </w:tcPr>
          <w:p w14:paraId="12B230C3" w14:textId="77777777" w:rsidR="007C0D28" w:rsidRPr="002541B6" w:rsidRDefault="007C0D28" w:rsidP="00515665">
            <w:r w:rsidRPr="002541B6">
              <w:rPr>
                <w:bCs/>
              </w:rPr>
              <w:t>386</w:t>
            </w:r>
          </w:p>
        </w:tc>
        <w:tc>
          <w:tcPr>
            <w:tcW w:w="0" w:type="auto"/>
          </w:tcPr>
          <w:p w14:paraId="3FFDC6B7" w14:textId="77777777" w:rsidR="007C0D28" w:rsidRPr="002541B6" w:rsidRDefault="007C0D28" w:rsidP="00515665">
            <w:r w:rsidRPr="002541B6">
              <w:t>Cyanobacterium aponinum</w:t>
            </w:r>
          </w:p>
        </w:tc>
        <w:tc>
          <w:tcPr>
            <w:tcW w:w="0" w:type="auto"/>
          </w:tcPr>
          <w:p w14:paraId="05BD372C" w14:textId="77777777" w:rsidR="007C0D28" w:rsidRPr="002541B6" w:rsidRDefault="007C0D28" w:rsidP="00515665">
            <w:r w:rsidRPr="002541B6">
              <w:t>Cyanobacteria</w:t>
            </w:r>
          </w:p>
        </w:tc>
        <w:tc>
          <w:tcPr>
            <w:tcW w:w="0" w:type="auto"/>
          </w:tcPr>
          <w:p w14:paraId="46FA3A8C" w14:textId="77777777" w:rsidR="007C0D28" w:rsidRPr="002541B6" w:rsidRDefault="007C0D28" w:rsidP="00515665">
            <w:r w:rsidRPr="002541B6">
              <w:t>bacteria</w:t>
            </w:r>
          </w:p>
        </w:tc>
      </w:tr>
      <w:tr w:rsidR="007C0D28" w:rsidRPr="002541B6" w14:paraId="6A79F84F" w14:textId="77777777" w:rsidTr="002E4524">
        <w:tc>
          <w:tcPr>
            <w:tcW w:w="0" w:type="auto"/>
          </w:tcPr>
          <w:p w14:paraId="38A938E8" w14:textId="77777777" w:rsidR="007C0D28" w:rsidRPr="002541B6" w:rsidRDefault="007C0D28" w:rsidP="00515665">
            <w:r w:rsidRPr="002541B6">
              <w:rPr>
                <w:bCs/>
              </w:rPr>
              <w:t>387</w:t>
            </w:r>
          </w:p>
        </w:tc>
        <w:tc>
          <w:tcPr>
            <w:tcW w:w="0" w:type="auto"/>
          </w:tcPr>
          <w:p w14:paraId="40DB8B5D" w14:textId="77777777" w:rsidR="007C0D28" w:rsidRPr="002541B6" w:rsidRDefault="007C0D28" w:rsidP="00515665">
            <w:r w:rsidRPr="002541B6">
              <w:t>Cyanothece ATCC 51142</w:t>
            </w:r>
          </w:p>
        </w:tc>
        <w:tc>
          <w:tcPr>
            <w:tcW w:w="0" w:type="auto"/>
          </w:tcPr>
          <w:p w14:paraId="417E4A1F" w14:textId="77777777" w:rsidR="007C0D28" w:rsidRPr="002541B6" w:rsidRDefault="007C0D28" w:rsidP="00515665">
            <w:r w:rsidRPr="002541B6">
              <w:t>Cyanobacteria</w:t>
            </w:r>
          </w:p>
        </w:tc>
        <w:tc>
          <w:tcPr>
            <w:tcW w:w="0" w:type="auto"/>
          </w:tcPr>
          <w:p w14:paraId="24EE7136" w14:textId="77777777" w:rsidR="007C0D28" w:rsidRPr="002541B6" w:rsidRDefault="007C0D28" w:rsidP="00515665">
            <w:r w:rsidRPr="002541B6">
              <w:t>bacteria</w:t>
            </w:r>
          </w:p>
        </w:tc>
      </w:tr>
      <w:tr w:rsidR="007C0D28" w:rsidRPr="002541B6" w14:paraId="329F6502" w14:textId="77777777" w:rsidTr="002E4524">
        <w:tc>
          <w:tcPr>
            <w:tcW w:w="0" w:type="auto"/>
          </w:tcPr>
          <w:p w14:paraId="6437EAC7" w14:textId="77777777" w:rsidR="007C0D28" w:rsidRPr="002541B6" w:rsidRDefault="007C0D28" w:rsidP="00515665">
            <w:r w:rsidRPr="002541B6">
              <w:rPr>
                <w:bCs/>
              </w:rPr>
              <w:t>388</w:t>
            </w:r>
          </w:p>
        </w:tc>
        <w:tc>
          <w:tcPr>
            <w:tcW w:w="0" w:type="auto"/>
          </w:tcPr>
          <w:p w14:paraId="6157EB42" w14:textId="77777777" w:rsidR="007C0D28" w:rsidRPr="002541B6" w:rsidRDefault="007C0D28" w:rsidP="00515665">
            <w:r w:rsidRPr="002541B6">
              <w:t>Cyanobium gracile</w:t>
            </w:r>
          </w:p>
        </w:tc>
        <w:tc>
          <w:tcPr>
            <w:tcW w:w="0" w:type="auto"/>
          </w:tcPr>
          <w:p w14:paraId="04E922F7" w14:textId="77777777" w:rsidR="007C0D28" w:rsidRPr="002541B6" w:rsidRDefault="007C0D28" w:rsidP="00515665">
            <w:r w:rsidRPr="002541B6">
              <w:t>Cyanobacteria</w:t>
            </w:r>
          </w:p>
        </w:tc>
        <w:tc>
          <w:tcPr>
            <w:tcW w:w="0" w:type="auto"/>
          </w:tcPr>
          <w:p w14:paraId="7EEF04FD" w14:textId="77777777" w:rsidR="007C0D28" w:rsidRPr="002541B6" w:rsidRDefault="007C0D28" w:rsidP="00515665">
            <w:r w:rsidRPr="002541B6">
              <w:t>bacteria</w:t>
            </w:r>
          </w:p>
        </w:tc>
      </w:tr>
      <w:tr w:rsidR="007C0D28" w:rsidRPr="002541B6" w14:paraId="1EC71A33" w14:textId="77777777" w:rsidTr="002E4524">
        <w:tc>
          <w:tcPr>
            <w:tcW w:w="0" w:type="auto"/>
          </w:tcPr>
          <w:p w14:paraId="27F2C463" w14:textId="77777777" w:rsidR="007C0D28" w:rsidRPr="002541B6" w:rsidRDefault="007C0D28" w:rsidP="00515665">
            <w:r w:rsidRPr="002541B6">
              <w:rPr>
                <w:bCs/>
              </w:rPr>
              <w:t>389</w:t>
            </w:r>
          </w:p>
        </w:tc>
        <w:tc>
          <w:tcPr>
            <w:tcW w:w="0" w:type="auto"/>
          </w:tcPr>
          <w:p w14:paraId="606AF6B6" w14:textId="77777777" w:rsidR="007C0D28" w:rsidRPr="002541B6" w:rsidRDefault="007C0D28" w:rsidP="00515665">
            <w:r w:rsidRPr="002541B6">
              <w:t>Cyanothece sp. 5693</w:t>
            </w:r>
          </w:p>
        </w:tc>
        <w:tc>
          <w:tcPr>
            <w:tcW w:w="0" w:type="auto"/>
          </w:tcPr>
          <w:p w14:paraId="02878587" w14:textId="77777777" w:rsidR="007C0D28" w:rsidRPr="002541B6" w:rsidRDefault="007C0D28" w:rsidP="00515665">
            <w:r w:rsidRPr="002541B6">
              <w:t>Cyanobacteria</w:t>
            </w:r>
          </w:p>
        </w:tc>
        <w:tc>
          <w:tcPr>
            <w:tcW w:w="0" w:type="auto"/>
          </w:tcPr>
          <w:p w14:paraId="241A449E" w14:textId="77777777" w:rsidR="007C0D28" w:rsidRPr="002541B6" w:rsidRDefault="007C0D28" w:rsidP="00515665">
            <w:r w:rsidRPr="002541B6">
              <w:t>bacteria</w:t>
            </w:r>
          </w:p>
        </w:tc>
      </w:tr>
      <w:tr w:rsidR="007C0D28" w:rsidRPr="002541B6" w14:paraId="3BFD995D" w14:textId="77777777" w:rsidTr="002E4524">
        <w:tc>
          <w:tcPr>
            <w:tcW w:w="0" w:type="auto"/>
          </w:tcPr>
          <w:p w14:paraId="5744D4DE" w14:textId="77777777" w:rsidR="007C0D28" w:rsidRPr="002541B6" w:rsidRDefault="007C0D28" w:rsidP="00515665">
            <w:r w:rsidRPr="002541B6">
              <w:rPr>
                <w:bCs/>
              </w:rPr>
              <w:t>390</w:t>
            </w:r>
          </w:p>
        </w:tc>
        <w:tc>
          <w:tcPr>
            <w:tcW w:w="0" w:type="auto"/>
          </w:tcPr>
          <w:p w14:paraId="559ADECE" w14:textId="77777777" w:rsidR="007C0D28" w:rsidRPr="002541B6" w:rsidRDefault="007C0D28" w:rsidP="00515665">
            <w:r w:rsidRPr="002541B6">
              <w:t>Cyanothece sp. 5694</w:t>
            </w:r>
          </w:p>
        </w:tc>
        <w:tc>
          <w:tcPr>
            <w:tcW w:w="0" w:type="auto"/>
          </w:tcPr>
          <w:p w14:paraId="31626306" w14:textId="77777777" w:rsidR="007C0D28" w:rsidRPr="002541B6" w:rsidRDefault="007C0D28" w:rsidP="00515665">
            <w:r w:rsidRPr="002541B6">
              <w:t>Cyanobacteria</w:t>
            </w:r>
          </w:p>
        </w:tc>
        <w:tc>
          <w:tcPr>
            <w:tcW w:w="0" w:type="auto"/>
          </w:tcPr>
          <w:p w14:paraId="267D9D05" w14:textId="77777777" w:rsidR="007C0D28" w:rsidRPr="002541B6" w:rsidRDefault="007C0D28" w:rsidP="00515665">
            <w:r w:rsidRPr="002541B6">
              <w:t>bacteria</w:t>
            </w:r>
          </w:p>
        </w:tc>
      </w:tr>
      <w:tr w:rsidR="007C0D28" w:rsidRPr="002541B6" w14:paraId="5EFB62F6" w14:textId="77777777" w:rsidTr="002E4524">
        <w:tc>
          <w:tcPr>
            <w:tcW w:w="0" w:type="auto"/>
          </w:tcPr>
          <w:p w14:paraId="0AF168BE" w14:textId="77777777" w:rsidR="007C0D28" w:rsidRPr="002541B6" w:rsidRDefault="007C0D28" w:rsidP="00515665">
            <w:r w:rsidRPr="002541B6">
              <w:rPr>
                <w:bCs/>
              </w:rPr>
              <w:t>391</w:t>
            </w:r>
          </w:p>
        </w:tc>
        <w:tc>
          <w:tcPr>
            <w:tcW w:w="0" w:type="auto"/>
          </w:tcPr>
          <w:p w14:paraId="00B5CFBE" w14:textId="77777777" w:rsidR="007C0D28" w:rsidRPr="002541B6" w:rsidRDefault="007C0D28" w:rsidP="00515665">
            <w:r w:rsidRPr="002541B6">
              <w:t>Cyanothece sp. 5695</w:t>
            </w:r>
          </w:p>
        </w:tc>
        <w:tc>
          <w:tcPr>
            <w:tcW w:w="0" w:type="auto"/>
          </w:tcPr>
          <w:p w14:paraId="59EF6019" w14:textId="77777777" w:rsidR="007C0D28" w:rsidRPr="002541B6" w:rsidRDefault="007C0D28" w:rsidP="00515665">
            <w:r w:rsidRPr="002541B6">
              <w:t>Cyanobacteria</w:t>
            </w:r>
          </w:p>
        </w:tc>
        <w:tc>
          <w:tcPr>
            <w:tcW w:w="0" w:type="auto"/>
          </w:tcPr>
          <w:p w14:paraId="4F468223" w14:textId="77777777" w:rsidR="007C0D28" w:rsidRPr="002541B6" w:rsidRDefault="007C0D28" w:rsidP="00515665">
            <w:r w:rsidRPr="002541B6">
              <w:t>bacteria</w:t>
            </w:r>
          </w:p>
        </w:tc>
      </w:tr>
      <w:tr w:rsidR="007C0D28" w:rsidRPr="002541B6" w14:paraId="7BF7D9EF" w14:textId="77777777" w:rsidTr="002E4524">
        <w:tc>
          <w:tcPr>
            <w:tcW w:w="0" w:type="auto"/>
          </w:tcPr>
          <w:p w14:paraId="6D1066EF" w14:textId="77777777" w:rsidR="007C0D28" w:rsidRPr="002541B6" w:rsidRDefault="007C0D28" w:rsidP="00515665">
            <w:r w:rsidRPr="002541B6">
              <w:rPr>
                <w:bCs/>
              </w:rPr>
              <w:t>392</w:t>
            </w:r>
          </w:p>
        </w:tc>
        <w:tc>
          <w:tcPr>
            <w:tcW w:w="0" w:type="auto"/>
          </w:tcPr>
          <w:p w14:paraId="0EE764C8" w14:textId="77777777" w:rsidR="007C0D28" w:rsidRPr="002541B6" w:rsidRDefault="007C0D28" w:rsidP="00515665">
            <w:r w:rsidRPr="002541B6">
              <w:t>Cyanothece sp. 5696</w:t>
            </w:r>
          </w:p>
        </w:tc>
        <w:tc>
          <w:tcPr>
            <w:tcW w:w="0" w:type="auto"/>
          </w:tcPr>
          <w:p w14:paraId="5E121470" w14:textId="77777777" w:rsidR="007C0D28" w:rsidRPr="002541B6" w:rsidRDefault="007C0D28" w:rsidP="00515665">
            <w:r w:rsidRPr="002541B6">
              <w:t>Cyanobacteria</w:t>
            </w:r>
          </w:p>
        </w:tc>
        <w:tc>
          <w:tcPr>
            <w:tcW w:w="0" w:type="auto"/>
          </w:tcPr>
          <w:p w14:paraId="76A6E6F9" w14:textId="77777777" w:rsidR="007C0D28" w:rsidRPr="002541B6" w:rsidRDefault="007C0D28" w:rsidP="00515665">
            <w:r w:rsidRPr="002541B6">
              <w:t>bacteria</w:t>
            </w:r>
          </w:p>
        </w:tc>
      </w:tr>
      <w:tr w:rsidR="007C0D28" w:rsidRPr="002541B6" w14:paraId="33D65E7B" w14:textId="77777777" w:rsidTr="002E4524">
        <w:tc>
          <w:tcPr>
            <w:tcW w:w="0" w:type="auto"/>
          </w:tcPr>
          <w:p w14:paraId="6E70B336" w14:textId="77777777" w:rsidR="007C0D28" w:rsidRPr="002541B6" w:rsidRDefault="007C0D28" w:rsidP="00515665">
            <w:r w:rsidRPr="002541B6">
              <w:rPr>
                <w:bCs/>
              </w:rPr>
              <w:t>393</w:t>
            </w:r>
          </w:p>
        </w:tc>
        <w:tc>
          <w:tcPr>
            <w:tcW w:w="0" w:type="auto"/>
          </w:tcPr>
          <w:p w14:paraId="097EC013" w14:textId="77777777" w:rsidR="007C0D28" w:rsidRPr="002541B6" w:rsidRDefault="007C0D28" w:rsidP="00515665">
            <w:r w:rsidRPr="002541B6">
              <w:t>Cyanothece sp. 5697</w:t>
            </w:r>
          </w:p>
        </w:tc>
        <w:tc>
          <w:tcPr>
            <w:tcW w:w="0" w:type="auto"/>
          </w:tcPr>
          <w:p w14:paraId="5E9B5F42" w14:textId="77777777" w:rsidR="007C0D28" w:rsidRPr="002541B6" w:rsidRDefault="007C0D28" w:rsidP="00515665">
            <w:r w:rsidRPr="002541B6">
              <w:t>Cyanobacteria</w:t>
            </w:r>
          </w:p>
        </w:tc>
        <w:tc>
          <w:tcPr>
            <w:tcW w:w="0" w:type="auto"/>
          </w:tcPr>
          <w:p w14:paraId="09A25653" w14:textId="77777777" w:rsidR="007C0D28" w:rsidRPr="002541B6" w:rsidRDefault="007C0D28" w:rsidP="00515665">
            <w:r w:rsidRPr="002541B6">
              <w:t>bacteria</w:t>
            </w:r>
          </w:p>
        </w:tc>
      </w:tr>
      <w:tr w:rsidR="007C0D28" w:rsidRPr="002541B6" w14:paraId="3E52DA7B" w14:textId="77777777" w:rsidTr="002E4524">
        <w:tc>
          <w:tcPr>
            <w:tcW w:w="0" w:type="auto"/>
          </w:tcPr>
          <w:p w14:paraId="41F37498" w14:textId="77777777" w:rsidR="007C0D28" w:rsidRPr="002541B6" w:rsidRDefault="007C0D28" w:rsidP="00515665">
            <w:r w:rsidRPr="002541B6">
              <w:rPr>
                <w:bCs/>
              </w:rPr>
              <w:t>394</w:t>
            </w:r>
          </w:p>
        </w:tc>
        <w:tc>
          <w:tcPr>
            <w:tcW w:w="0" w:type="auto"/>
          </w:tcPr>
          <w:p w14:paraId="4ED0C33A" w14:textId="77777777" w:rsidR="007C0D28" w:rsidRPr="002541B6" w:rsidRDefault="007C0D28" w:rsidP="00515665">
            <w:r w:rsidRPr="002541B6">
              <w:t>Cyanothece sp. 5698</w:t>
            </w:r>
          </w:p>
        </w:tc>
        <w:tc>
          <w:tcPr>
            <w:tcW w:w="0" w:type="auto"/>
          </w:tcPr>
          <w:p w14:paraId="39DE74A4" w14:textId="77777777" w:rsidR="007C0D28" w:rsidRPr="002541B6" w:rsidRDefault="007C0D28" w:rsidP="00515665">
            <w:r w:rsidRPr="002541B6">
              <w:t>Cyanobacteria</w:t>
            </w:r>
          </w:p>
        </w:tc>
        <w:tc>
          <w:tcPr>
            <w:tcW w:w="0" w:type="auto"/>
          </w:tcPr>
          <w:p w14:paraId="262D98FD" w14:textId="77777777" w:rsidR="007C0D28" w:rsidRPr="002541B6" w:rsidRDefault="007C0D28" w:rsidP="00515665">
            <w:r w:rsidRPr="002541B6">
              <w:t>bacteria</w:t>
            </w:r>
          </w:p>
        </w:tc>
      </w:tr>
      <w:tr w:rsidR="007C0D28" w:rsidRPr="002541B6" w14:paraId="013C596C" w14:textId="77777777" w:rsidTr="002E4524">
        <w:tc>
          <w:tcPr>
            <w:tcW w:w="0" w:type="auto"/>
          </w:tcPr>
          <w:p w14:paraId="0B947FD9" w14:textId="77777777" w:rsidR="007C0D28" w:rsidRPr="002541B6" w:rsidRDefault="007C0D28" w:rsidP="00515665">
            <w:r w:rsidRPr="002541B6">
              <w:rPr>
                <w:bCs/>
              </w:rPr>
              <w:t>395</w:t>
            </w:r>
          </w:p>
        </w:tc>
        <w:tc>
          <w:tcPr>
            <w:tcW w:w="0" w:type="auto"/>
          </w:tcPr>
          <w:p w14:paraId="295F0C53" w14:textId="77777777" w:rsidR="007C0D28" w:rsidRPr="002541B6" w:rsidRDefault="007C0D28" w:rsidP="00515665">
            <w:r w:rsidRPr="002541B6">
              <w:t>Cyanobacterium stanieri</w:t>
            </w:r>
          </w:p>
        </w:tc>
        <w:tc>
          <w:tcPr>
            <w:tcW w:w="0" w:type="auto"/>
          </w:tcPr>
          <w:p w14:paraId="3E688E9D" w14:textId="77777777" w:rsidR="007C0D28" w:rsidRPr="002541B6" w:rsidRDefault="007C0D28" w:rsidP="00515665">
            <w:r w:rsidRPr="002541B6">
              <w:t>Cyanobacteria</w:t>
            </w:r>
          </w:p>
        </w:tc>
        <w:tc>
          <w:tcPr>
            <w:tcW w:w="0" w:type="auto"/>
          </w:tcPr>
          <w:p w14:paraId="4C33FB4B" w14:textId="77777777" w:rsidR="007C0D28" w:rsidRPr="002541B6" w:rsidRDefault="007C0D28" w:rsidP="00515665">
            <w:r w:rsidRPr="002541B6">
              <w:t>bacteria</w:t>
            </w:r>
          </w:p>
        </w:tc>
      </w:tr>
      <w:tr w:rsidR="007C0D28" w:rsidRPr="002541B6" w14:paraId="3BD0830C" w14:textId="77777777" w:rsidTr="002E4524">
        <w:tc>
          <w:tcPr>
            <w:tcW w:w="0" w:type="auto"/>
          </w:tcPr>
          <w:p w14:paraId="033F2A4D" w14:textId="77777777" w:rsidR="007C0D28" w:rsidRPr="002541B6" w:rsidRDefault="007C0D28" w:rsidP="00515665">
            <w:r w:rsidRPr="002541B6">
              <w:rPr>
                <w:bCs/>
              </w:rPr>
              <w:t>396</w:t>
            </w:r>
          </w:p>
        </w:tc>
        <w:tc>
          <w:tcPr>
            <w:tcW w:w="0" w:type="auto"/>
          </w:tcPr>
          <w:p w14:paraId="1226A9D9" w14:textId="77777777" w:rsidR="007C0D28" w:rsidRPr="002541B6" w:rsidRDefault="007C0D28" w:rsidP="00515665">
            <w:r w:rsidRPr="002541B6">
              <w:t>Cyanobacterium UCYN-A</w:t>
            </w:r>
          </w:p>
        </w:tc>
        <w:tc>
          <w:tcPr>
            <w:tcW w:w="0" w:type="auto"/>
          </w:tcPr>
          <w:p w14:paraId="704E9301" w14:textId="77777777" w:rsidR="007C0D28" w:rsidRPr="002541B6" w:rsidRDefault="007C0D28" w:rsidP="00515665">
            <w:r w:rsidRPr="002541B6">
              <w:t>Cyanobacteria</w:t>
            </w:r>
          </w:p>
        </w:tc>
        <w:tc>
          <w:tcPr>
            <w:tcW w:w="0" w:type="auto"/>
          </w:tcPr>
          <w:p w14:paraId="116A7328" w14:textId="77777777" w:rsidR="007C0D28" w:rsidRPr="002541B6" w:rsidRDefault="007C0D28" w:rsidP="00515665">
            <w:r w:rsidRPr="002541B6">
              <w:t>bacteria</w:t>
            </w:r>
          </w:p>
        </w:tc>
      </w:tr>
      <w:tr w:rsidR="007C0D28" w:rsidRPr="002541B6" w14:paraId="4869EE02" w14:textId="77777777" w:rsidTr="002E4524">
        <w:tc>
          <w:tcPr>
            <w:tcW w:w="0" w:type="auto"/>
          </w:tcPr>
          <w:p w14:paraId="49404212" w14:textId="77777777" w:rsidR="007C0D28" w:rsidRPr="002541B6" w:rsidRDefault="007C0D28" w:rsidP="00515665">
            <w:r w:rsidRPr="002541B6">
              <w:rPr>
                <w:bCs/>
              </w:rPr>
              <w:t>397</w:t>
            </w:r>
          </w:p>
        </w:tc>
        <w:tc>
          <w:tcPr>
            <w:tcW w:w="0" w:type="auto"/>
          </w:tcPr>
          <w:p w14:paraId="6E6123CF" w14:textId="77777777" w:rsidR="007C0D28" w:rsidRPr="002541B6" w:rsidRDefault="007C0D28" w:rsidP="00515665">
            <w:r w:rsidRPr="002541B6">
              <w:t>Cylindrospermum stagnale</w:t>
            </w:r>
          </w:p>
        </w:tc>
        <w:tc>
          <w:tcPr>
            <w:tcW w:w="0" w:type="auto"/>
          </w:tcPr>
          <w:p w14:paraId="1FA7A2C7" w14:textId="77777777" w:rsidR="007C0D28" w:rsidRPr="002541B6" w:rsidRDefault="007C0D28" w:rsidP="00515665">
            <w:r w:rsidRPr="002541B6">
              <w:t>Cyanobacteria</w:t>
            </w:r>
          </w:p>
        </w:tc>
        <w:tc>
          <w:tcPr>
            <w:tcW w:w="0" w:type="auto"/>
          </w:tcPr>
          <w:p w14:paraId="7D1C7964" w14:textId="77777777" w:rsidR="007C0D28" w:rsidRPr="002541B6" w:rsidRDefault="007C0D28" w:rsidP="00515665">
            <w:r w:rsidRPr="002541B6">
              <w:t>bacteria</w:t>
            </w:r>
          </w:p>
        </w:tc>
      </w:tr>
      <w:tr w:rsidR="007C0D28" w:rsidRPr="002541B6" w14:paraId="1542D745" w14:textId="77777777" w:rsidTr="002E4524">
        <w:tc>
          <w:tcPr>
            <w:tcW w:w="0" w:type="auto"/>
          </w:tcPr>
          <w:p w14:paraId="22DCA629" w14:textId="77777777" w:rsidR="007C0D28" w:rsidRPr="002541B6" w:rsidRDefault="007C0D28" w:rsidP="00515665">
            <w:r w:rsidRPr="002541B6">
              <w:rPr>
                <w:bCs/>
              </w:rPr>
              <w:t>398</w:t>
            </w:r>
          </w:p>
        </w:tc>
        <w:tc>
          <w:tcPr>
            <w:tcW w:w="0" w:type="auto"/>
          </w:tcPr>
          <w:p w14:paraId="5D0679BA" w14:textId="77777777" w:rsidR="007C0D28" w:rsidRPr="002541B6" w:rsidRDefault="007C0D28" w:rsidP="00515665">
            <w:r w:rsidRPr="002541B6">
              <w:t>Dactylococcopsis salina</w:t>
            </w:r>
          </w:p>
        </w:tc>
        <w:tc>
          <w:tcPr>
            <w:tcW w:w="0" w:type="auto"/>
          </w:tcPr>
          <w:p w14:paraId="5C78AC63" w14:textId="77777777" w:rsidR="007C0D28" w:rsidRPr="002541B6" w:rsidRDefault="007C0D28" w:rsidP="00515665">
            <w:r w:rsidRPr="002541B6">
              <w:t>Cyanobacteria</w:t>
            </w:r>
          </w:p>
        </w:tc>
        <w:tc>
          <w:tcPr>
            <w:tcW w:w="0" w:type="auto"/>
          </w:tcPr>
          <w:p w14:paraId="1C7A2750" w14:textId="77777777" w:rsidR="007C0D28" w:rsidRPr="002541B6" w:rsidRDefault="007C0D28" w:rsidP="00515665">
            <w:r w:rsidRPr="002541B6">
              <w:t>bacteria</w:t>
            </w:r>
          </w:p>
        </w:tc>
      </w:tr>
      <w:tr w:rsidR="007C0D28" w:rsidRPr="002541B6" w14:paraId="30CDCFEB" w14:textId="77777777" w:rsidTr="002E4524">
        <w:tc>
          <w:tcPr>
            <w:tcW w:w="0" w:type="auto"/>
          </w:tcPr>
          <w:p w14:paraId="4049362D" w14:textId="77777777" w:rsidR="007C0D28" w:rsidRPr="002541B6" w:rsidRDefault="007C0D28" w:rsidP="00515665">
            <w:r w:rsidRPr="002541B6">
              <w:rPr>
                <w:bCs/>
              </w:rPr>
              <w:t>399</w:t>
            </w:r>
          </w:p>
        </w:tc>
        <w:tc>
          <w:tcPr>
            <w:tcW w:w="0" w:type="auto"/>
          </w:tcPr>
          <w:p w14:paraId="2ABF79BD" w14:textId="77777777" w:rsidR="007C0D28" w:rsidRPr="002541B6" w:rsidRDefault="007C0D28" w:rsidP="00515665">
            <w:r w:rsidRPr="002541B6">
              <w:t>Fischerella muscicola 5744</w:t>
            </w:r>
          </w:p>
        </w:tc>
        <w:tc>
          <w:tcPr>
            <w:tcW w:w="0" w:type="auto"/>
          </w:tcPr>
          <w:p w14:paraId="0EAE1C55" w14:textId="77777777" w:rsidR="007C0D28" w:rsidRPr="002541B6" w:rsidRDefault="007C0D28" w:rsidP="00515665">
            <w:r w:rsidRPr="002541B6">
              <w:t>Cyanobacteria</w:t>
            </w:r>
          </w:p>
        </w:tc>
        <w:tc>
          <w:tcPr>
            <w:tcW w:w="0" w:type="auto"/>
          </w:tcPr>
          <w:p w14:paraId="4881A618" w14:textId="77777777" w:rsidR="007C0D28" w:rsidRPr="002541B6" w:rsidRDefault="007C0D28" w:rsidP="00515665">
            <w:r w:rsidRPr="002541B6">
              <w:t>bacteria</w:t>
            </w:r>
          </w:p>
        </w:tc>
      </w:tr>
      <w:tr w:rsidR="007C0D28" w:rsidRPr="002541B6" w14:paraId="2A47E5E0" w14:textId="77777777" w:rsidTr="002E4524">
        <w:tc>
          <w:tcPr>
            <w:tcW w:w="0" w:type="auto"/>
          </w:tcPr>
          <w:p w14:paraId="62AE451C" w14:textId="77777777" w:rsidR="007C0D28" w:rsidRPr="002541B6" w:rsidRDefault="007C0D28" w:rsidP="00515665">
            <w:r w:rsidRPr="002541B6">
              <w:rPr>
                <w:bCs/>
              </w:rPr>
              <w:t>400</w:t>
            </w:r>
          </w:p>
        </w:tc>
        <w:tc>
          <w:tcPr>
            <w:tcW w:w="0" w:type="auto"/>
          </w:tcPr>
          <w:p w14:paraId="169AEFF7" w14:textId="77777777" w:rsidR="007C0D28" w:rsidRPr="002541B6" w:rsidRDefault="007C0D28" w:rsidP="00515665">
            <w:r w:rsidRPr="002541B6">
              <w:t>Fischerella muscicola 5745</w:t>
            </w:r>
          </w:p>
        </w:tc>
        <w:tc>
          <w:tcPr>
            <w:tcW w:w="0" w:type="auto"/>
          </w:tcPr>
          <w:p w14:paraId="50F48316" w14:textId="77777777" w:rsidR="007C0D28" w:rsidRPr="002541B6" w:rsidRDefault="007C0D28" w:rsidP="00515665">
            <w:r w:rsidRPr="002541B6">
              <w:t>Cyanobacteria</w:t>
            </w:r>
          </w:p>
        </w:tc>
        <w:tc>
          <w:tcPr>
            <w:tcW w:w="0" w:type="auto"/>
          </w:tcPr>
          <w:p w14:paraId="4F55D136" w14:textId="77777777" w:rsidR="007C0D28" w:rsidRPr="002541B6" w:rsidRDefault="007C0D28" w:rsidP="00515665">
            <w:r w:rsidRPr="002541B6">
              <w:t>bacteria</w:t>
            </w:r>
          </w:p>
        </w:tc>
      </w:tr>
      <w:tr w:rsidR="007C0D28" w:rsidRPr="002541B6" w14:paraId="07AF6ABA" w14:textId="77777777" w:rsidTr="002E4524">
        <w:tc>
          <w:tcPr>
            <w:tcW w:w="0" w:type="auto"/>
          </w:tcPr>
          <w:p w14:paraId="234A9360" w14:textId="77777777" w:rsidR="007C0D28" w:rsidRPr="002541B6" w:rsidRDefault="007C0D28" w:rsidP="00515665">
            <w:r w:rsidRPr="002541B6">
              <w:rPr>
                <w:bCs/>
              </w:rPr>
              <w:t>401</w:t>
            </w:r>
          </w:p>
        </w:tc>
        <w:tc>
          <w:tcPr>
            <w:tcW w:w="0" w:type="auto"/>
          </w:tcPr>
          <w:p w14:paraId="6C51FFF5" w14:textId="77777777" w:rsidR="007C0D28" w:rsidRPr="002541B6" w:rsidRDefault="007C0D28" w:rsidP="00515665">
            <w:r w:rsidRPr="002541B6">
              <w:t>Fischerella sp.</w:t>
            </w:r>
          </w:p>
        </w:tc>
        <w:tc>
          <w:tcPr>
            <w:tcW w:w="0" w:type="auto"/>
          </w:tcPr>
          <w:p w14:paraId="20D548D3" w14:textId="77777777" w:rsidR="007C0D28" w:rsidRPr="002541B6" w:rsidRDefault="007C0D28" w:rsidP="00515665">
            <w:r w:rsidRPr="002541B6">
              <w:t>Cyanobacteria</w:t>
            </w:r>
          </w:p>
        </w:tc>
        <w:tc>
          <w:tcPr>
            <w:tcW w:w="0" w:type="auto"/>
          </w:tcPr>
          <w:p w14:paraId="31579301" w14:textId="77777777" w:rsidR="007C0D28" w:rsidRPr="002541B6" w:rsidRDefault="007C0D28" w:rsidP="00515665">
            <w:r w:rsidRPr="002541B6">
              <w:t>bacteria</w:t>
            </w:r>
          </w:p>
        </w:tc>
      </w:tr>
      <w:tr w:rsidR="007C0D28" w:rsidRPr="002541B6" w14:paraId="16A1A396" w14:textId="77777777" w:rsidTr="002E4524">
        <w:tc>
          <w:tcPr>
            <w:tcW w:w="0" w:type="auto"/>
          </w:tcPr>
          <w:p w14:paraId="6F9E217B" w14:textId="77777777" w:rsidR="007C0D28" w:rsidRPr="002541B6" w:rsidRDefault="007C0D28" w:rsidP="00515665">
            <w:r w:rsidRPr="002541B6">
              <w:rPr>
                <w:bCs/>
              </w:rPr>
              <w:t>402</w:t>
            </w:r>
          </w:p>
        </w:tc>
        <w:tc>
          <w:tcPr>
            <w:tcW w:w="0" w:type="auto"/>
          </w:tcPr>
          <w:p w14:paraId="20199926" w14:textId="77777777" w:rsidR="007C0D28" w:rsidRPr="002541B6" w:rsidRDefault="007C0D28" w:rsidP="00515665">
            <w:r w:rsidRPr="002541B6">
              <w:t>Geitlerinema sp.</w:t>
            </w:r>
          </w:p>
        </w:tc>
        <w:tc>
          <w:tcPr>
            <w:tcW w:w="0" w:type="auto"/>
          </w:tcPr>
          <w:p w14:paraId="1115067F" w14:textId="77777777" w:rsidR="007C0D28" w:rsidRPr="002541B6" w:rsidRDefault="007C0D28" w:rsidP="00515665">
            <w:r w:rsidRPr="002541B6">
              <w:t>Cyanobacteria</w:t>
            </w:r>
          </w:p>
        </w:tc>
        <w:tc>
          <w:tcPr>
            <w:tcW w:w="0" w:type="auto"/>
          </w:tcPr>
          <w:p w14:paraId="6EA6F8BF" w14:textId="77777777" w:rsidR="007C0D28" w:rsidRPr="002541B6" w:rsidRDefault="007C0D28" w:rsidP="00515665">
            <w:r w:rsidRPr="002541B6">
              <w:t>bacteria</w:t>
            </w:r>
          </w:p>
        </w:tc>
      </w:tr>
      <w:tr w:rsidR="007C0D28" w:rsidRPr="002541B6" w14:paraId="1D973CC1" w14:textId="77777777" w:rsidTr="002E4524">
        <w:tc>
          <w:tcPr>
            <w:tcW w:w="0" w:type="auto"/>
          </w:tcPr>
          <w:p w14:paraId="520D700E" w14:textId="77777777" w:rsidR="007C0D28" w:rsidRPr="002541B6" w:rsidRDefault="007C0D28" w:rsidP="00515665">
            <w:r w:rsidRPr="002541B6">
              <w:rPr>
                <w:bCs/>
              </w:rPr>
              <w:t>403</w:t>
            </w:r>
          </w:p>
        </w:tc>
        <w:tc>
          <w:tcPr>
            <w:tcW w:w="0" w:type="auto"/>
          </w:tcPr>
          <w:p w14:paraId="13A1236A" w14:textId="77777777" w:rsidR="007C0D28" w:rsidRPr="002541B6" w:rsidRDefault="007C0D28" w:rsidP="00515665">
            <w:r w:rsidRPr="002541B6">
              <w:t>Gloeocapsa sp.</w:t>
            </w:r>
          </w:p>
        </w:tc>
        <w:tc>
          <w:tcPr>
            <w:tcW w:w="0" w:type="auto"/>
          </w:tcPr>
          <w:p w14:paraId="27D85275" w14:textId="77777777" w:rsidR="007C0D28" w:rsidRPr="002541B6" w:rsidRDefault="007C0D28" w:rsidP="00515665">
            <w:r w:rsidRPr="002541B6">
              <w:t>Cyanobacteria</w:t>
            </w:r>
          </w:p>
        </w:tc>
        <w:tc>
          <w:tcPr>
            <w:tcW w:w="0" w:type="auto"/>
          </w:tcPr>
          <w:p w14:paraId="30E007C7" w14:textId="77777777" w:rsidR="007C0D28" w:rsidRPr="002541B6" w:rsidRDefault="007C0D28" w:rsidP="00515665">
            <w:r w:rsidRPr="002541B6">
              <w:t>bacteria</w:t>
            </w:r>
          </w:p>
        </w:tc>
      </w:tr>
      <w:tr w:rsidR="007C0D28" w:rsidRPr="002541B6" w14:paraId="38215627" w14:textId="77777777" w:rsidTr="002E4524">
        <w:tc>
          <w:tcPr>
            <w:tcW w:w="0" w:type="auto"/>
          </w:tcPr>
          <w:p w14:paraId="4E027B53" w14:textId="77777777" w:rsidR="007C0D28" w:rsidRPr="002541B6" w:rsidRDefault="007C0D28" w:rsidP="00515665">
            <w:r w:rsidRPr="002541B6">
              <w:rPr>
                <w:bCs/>
              </w:rPr>
              <w:t>404</w:t>
            </w:r>
          </w:p>
        </w:tc>
        <w:tc>
          <w:tcPr>
            <w:tcW w:w="0" w:type="auto"/>
          </w:tcPr>
          <w:p w14:paraId="0D955E7A" w14:textId="77777777" w:rsidR="007C0D28" w:rsidRPr="002541B6" w:rsidRDefault="007C0D28" w:rsidP="00515665">
            <w:r w:rsidRPr="002541B6">
              <w:t>Gloeobacter violaceus 4698</w:t>
            </w:r>
          </w:p>
        </w:tc>
        <w:tc>
          <w:tcPr>
            <w:tcW w:w="0" w:type="auto"/>
          </w:tcPr>
          <w:p w14:paraId="36561822" w14:textId="77777777" w:rsidR="007C0D28" w:rsidRPr="002541B6" w:rsidRDefault="007C0D28" w:rsidP="00515665">
            <w:r w:rsidRPr="002541B6">
              <w:t>Cyanobacteria</w:t>
            </w:r>
          </w:p>
        </w:tc>
        <w:tc>
          <w:tcPr>
            <w:tcW w:w="0" w:type="auto"/>
          </w:tcPr>
          <w:p w14:paraId="1FE89177" w14:textId="77777777" w:rsidR="007C0D28" w:rsidRPr="002541B6" w:rsidRDefault="007C0D28" w:rsidP="00515665">
            <w:r w:rsidRPr="002541B6">
              <w:t>bacteria</w:t>
            </w:r>
          </w:p>
        </w:tc>
      </w:tr>
      <w:tr w:rsidR="007C0D28" w:rsidRPr="002541B6" w14:paraId="7A6EFA34" w14:textId="77777777" w:rsidTr="002E4524">
        <w:tc>
          <w:tcPr>
            <w:tcW w:w="0" w:type="auto"/>
          </w:tcPr>
          <w:p w14:paraId="71F2DA6D" w14:textId="77777777" w:rsidR="007C0D28" w:rsidRPr="002541B6" w:rsidRDefault="007C0D28" w:rsidP="00515665">
            <w:r w:rsidRPr="002541B6">
              <w:rPr>
                <w:bCs/>
              </w:rPr>
              <w:t>405</w:t>
            </w:r>
          </w:p>
        </w:tc>
        <w:tc>
          <w:tcPr>
            <w:tcW w:w="0" w:type="auto"/>
          </w:tcPr>
          <w:p w14:paraId="350B5816" w14:textId="77777777" w:rsidR="007C0D28" w:rsidRPr="002541B6" w:rsidRDefault="007C0D28" w:rsidP="00515665">
            <w:r w:rsidRPr="002541B6">
              <w:t>Gloeobacter violaceus 5702</w:t>
            </w:r>
          </w:p>
        </w:tc>
        <w:tc>
          <w:tcPr>
            <w:tcW w:w="0" w:type="auto"/>
          </w:tcPr>
          <w:p w14:paraId="0F3F00FD" w14:textId="77777777" w:rsidR="007C0D28" w:rsidRPr="002541B6" w:rsidRDefault="007C0D28" w:rsidP="00515665">
            <w:r w:rsidRPr="002541B6">
              <w:t>Cyanobacteria</w:t>
            </w:r>
          </w:p>
        </w:tc>
        <w:tc>
          <w:tcPr>
            <w:tcW w:w="0" w:type="auto"/>
          </w:tcPr>
          <w:p w14:paraId="7F1597D6" w14:textId="77777777" w:rsidR="007C0D28" w:rsidRPr="002541B6" w:rsidRDefault="007C0D28" w:rsidP="00515665">
            <w:r w:rsidRPr="002541B6">
              <w:t>bacteria</w:t>
            </w:r>
          </w:p>
        </w:tc>
      </w:tr>
      <w:tr w:rsidR="007C0D28" w:rsidRPr="002541B6" w14:paraId="52E07E96" w14:textId="77777777" w:rsidTr="002E4524">
        <w:tc>
          <w:tcPr>
            <w:tcW w:w="0" w:type="auto"/>
          </w:tcPr>
          <w:p w14:paraId="0E819AB3" w14:textId="77777777" w:rsidR="007C0D28" w:rsidRPr="002541B6" w:rsidRDefault="007C0D28" w:rsidP="00515665">
            <w:r w:rsidRPr="002541B6">
              <w:rPr>
                <w:bCs/>
              </w:rPr>
              <w:t>406</w:t>
            </w:r>
          </w:p>
        </w:tc>
        <w:tc>
          <w:tcPr>
            <w:tcW w:w="0" w:type="auto"/>
          </w:tcPr>
          <w:p w14:paraId="4EB14016" w14:textId="77777777" w:rsidR="007C0D28" w:rsidRPr="002541B6" w:rsidRDefault="007C0D28" w:rsidP="00515665">
            <w:r w:rsidRPr="002541B6">
              <w:t>Halothece sp.</w:t>
            </w:r>
          </w:p>
        </w:tc>
        <w:tc>
          <w:tcPr>
            <w:tcW w:w="0" w:type="auto"/>
          </w:tcPr>
          <w:p w14:paraId="00F4707A" w14:textId="77777777" w:rsidR="007C0D28" w:rsidRPr="002541B6" w:rsidRDefault="007C0D28" w:rsidP="00515665">
            <w:r w:rsidRPr="002541B6">
              <w:t>Cyanobacteria</w:t>
            </w:r>
          </w:p>
        </w:tc>
        <w:tc>
          <w:tcPr>
            <w:tcW w:w="0" w:type="auto"/>
          </w:tcPr>
          <w:p w14:paraId="3C8B9BB0" w14:textId="77777777" w:rsidR="007C0D28" w:rsidRPr="002541B6" w:rsidRDefault="007C0D28" w:rsidP="00515665">
            <w:r w:rsidRPr="002541B6">
              <w:t>bacteria</w:t>
            </w:r>
          </w:p>
        </w:tc>
      </w:tr>
      <w:tr w:rsidR="007C0D28" w:rsidRPr="002541B6" w14:paraId="385CFB5C" w14:textId="77777777" w:rsidTr="002E4524">
        <w:tc>
          <w:tcPr>
            <w:tcW w:w="0" w:type="auto"/>
          </w:tcPr>
          <w:p w14:paraId="09652905" w14:textId="77777777" w:rsidR="007C0D28" w:rsidRPr="002541B6" w:rsidRDefault="007C0D28" w:rsidP="00515665">
            <w:r w:rsidRPr="002541B6">
              <w:rPr>
                <w:bCs/>
              </w:rPr>
              <w:t>407</w:t>
            </w:r>
          </w:p>
        </w:tc>
        <w:tc>
          <w:tcPr>
            <w:tcW w:w="0" w:type="auto"/>
          </w:tcPr>
          <w:p w14:paraId="16FB0D2F" w14:textId="77777777" w:rsidR="007C0D28" w:rsidRPr="002541B6" w:rsidRDefault="007C0D28" w:rsidP="00515665">
            <w:r w:rsidRPr="002541B6">
              <w:t>Leptolyngbya sp.</w:t>
            </w:r>
          </w:p>
        </w:tc>
        <w:tc>
          <w:tcPr>
            <w:tcW w:w="0" w:type="auto"/>
          </w:tcPr>
          <w:p w14:paraId="38358F01" w14:textId="77777777" w:rsidR="007C0D28" w:rsidRPr="002541B6" w:rsidRDefault="007C0D28" w:rsidP="00515665">
            <w:r w:rsidRPr="002541B6">
              <w:t>Cyanobacteria</w:t>
            </w:r>
          </w:p>
        </w:tc>
        <w:tc>
          <w:tcPr>
            <w:tcW w:w="0" w:type="auto"/>
          </w:tcPr>
          <w:p w14:paraId="79BBE56A" w14:textId="77777777" w:rsidR="007C0D28" w:rsidRPr="002541B6" w:rsidRDefault="007C0D28" w:rsidP="00515665">
            <w:r w:rsidRPr="002541B6">
              <w:t>bacteria</w:t>
            </w:r>
          </w:p>
        </w:tc>
      </w:tr>
      <w:tr w:rsidR="007C0D28" w:rsidRPr="002541B6" w14:paraId="61F068A2" w14:textId="77777777" w:rsidTr="002E4524">
        <w:tc>
          <w:tcPr>
            <w:tcW w:w="0" w:type="auto"/>
          </w:tcPr>
          <w:p w14:paraId="6223C8F8" w14:textId="77777777" w:rsidR="007C0D28" w:rsidRPr="002541B6" w:rsidRDefault="007C0D28" w:rsidP="00515665">
            <w:r w:rsidRPr="002541B6">
              <w:rPr>
                <w:bCs/>
              </w:rPr>
              <w:t>408</w:t>
            </w:r>
          </w:p>
        </w:tc>
        <w:tc>
          <w:tcPr>
            <w:tcW w:w="0" w:type="auto"/>
          </w:tcPr>
          <w:p w14:paraId="1B11D00A" w14:textId="77777777" w:rsidR="007C0D28" w:rsidRPr="002541B6" w:rsidRDefault="007C0D28" w:rsidP="00515665">
            <w:r w:rsidRPr="002541B6">
              <w:t>Microcystis aeruginosa NIES 843</w:t>
            </w:r>
          </w:p>
        </w:tc>
        <w:tc>
          <w:tcPr>
            <w:tcW w:w="0" w:type="auto"/>
          </w:tcPr>
          <w:p w14:paraId="1566D5C5" w14:textId="77777777" w:rsidR="007C0D28" w:rsidRPr="002541B6" w:rsidRDefault="007C0D28" w:rsidP="00515665">
            <w:r w:rsidRPr="002541B6">
              <w:t>Cyanobacteria</w:t>
            </w:r>
          </w:p>
        </w:tc>
        <w:tc>
          <w:tcPr>
            <w:tcW w:w="0" w:type="auto"/>
          </w:tcPr>
          <w:p w14:paraId="25239AA5" w14:textId="77777777" w:rsidR="007C0D28" w:rsidRPr="002541B6" w:rsidRDefault="007C0D28" w:rsidP="00515665">
            <w:r w:rsidRPr="002541B6">
              <w:t>bacteria</w:t>
            </w:r>
          </w:p>
        </w:tc>
      </w:tr>
      <w:tr w:rsidR="007C0D28" w:rsidRPr="002541B6" w14:paraId="71A90695" w14:textId="77777777" w:rsidTr="002E4524">
        <w:tc>
          <w:tcPr>
            <w:tcW w:w="0" w:type="auto"/>
          </w:tcPr>
          <w:p w14:paraId="5EEAEDA2" w14:textId="77777777" w:rsidR="007C0D28" w:rsidRPr="002541B6" w:rsidRDefault="007C0D28" w:rsidP="00515665">
            <w:r w:rsidRPr="002541B6">
              <w:rPr>
                <w:bCs/>
              </w:rPr>
              <w:t>409</w:t>
            </w:r>
          </w:p>
        </w:tc>
        <w:tc>
          <w:tcPr>
            <w:tcW w:w="0" w:type="auto"/>
          </w:tcPr>
          <w:p w14:paraId="494639A1" w14:textId="77777777" w:rsidR="007C0D28" w:rsidRPr="002541B6" w:rsidRDefault="007C0D28" w:rsidP="00515665">
            <w:r w:rsidRPr="002541B6">
              <w:t>Microcoleus sp.</w:t>
            </w:r>
          </w:p>
        </w:tc>
        <w:tc>
          <w:tcPr>
            <w:tcW w:w="0" w:type="auto"/>
          </w:tcPr>
          <w:p w14:paraId="261DBC84" w14:textId="77777777" w:rsidR="007C0D28" w:rsidRPr="002541B6" w:rsidRDefault="007C0D28" w:rsidP="00515665">
            <w:r w:rsidRPr="002541B6">
              <w:t>Cyanobacteria</w:t>
            </w:r>
          </w:p>
        </w:tc>
        <w:tc>
          <w:tcPr>
            <w:tcW w:w="0" w:type="auto"/>
          </w:tcPr>
          <w:p w14:paraId="5DD5E46D" w14:textId="77777777" w:rsidR="007C0D28" w:rsidRPr="002541B6" w:rsidRDefault="007C0D28" w:rsidP="00515665">
            <w:r w:rsidRPr="002541B6">
              <w:t>bacteria</w:t>
            </w:r>
          </w:p>
        </w:tc>
      </w:tr>
      <w:tr w:rsidR="007C0D28" w:rsidRPr="002541B6" w14:paraId="560334DF" w14:textId="77777777" w:rsidTr="002E4524">
        <w:tc>
          <w:tcPr>
            <w:tcW w:w="0" w:type="auto"/>
          </w:tcPr>
          <w:p w14:paraId="7C6E6BED" w14:textId="77777777" w:rsidR="007C0D28" w:rsidRPr="002541B6" w:rsidRDefault="007C0D28" w:rsidP="00515665">
            <w:r w:rsidRPr="002541B6">
              <w:rPr>
                <w:bCs/>
              </w:rPr>
              <w:t>410</w:t>
            </w:r>
          </w:p>
        </w:tc>
        <w:tc>
          <w:tcPr>
            <w:tcW w:w="0" w:type="auto"/>
          </w:tcPr>
          <w:p w14:paraId="38FEF561" w14:textId="77777777" w:rsidR="007C0D28" w:rsidRPr="002541B6" w:rsidRDefault="007C0D28" w:rsidP="00515665">
            <w:r w:rsidRPr="002541B6">
              <w:t>Nostoc azollae 0708</w:t>
            </w:r>
          </w:p>
        </w:tc>
        <w:tc>
          <w:tcPr>
            <w:tcW w:w="0" w:type="auto"/>
          </w:tcPr>
          <w:p w14:paraId="28186281" w14:textId="77777777" w:rsidR="007C0D28" w:rsidRPr="002541B6" w:rsidRDefault="007C0D28" w:rsidP="00515665">
            <w:r w:rsidRPr="002541B6">
              <w:t>Cyanobacteria</w:t>
            </w:r>
          </w:p>
        </w:tc>
        <w:tc>
          <w:tcPr>
            <w:tcW w:w="0" w:type="auto"/>
          </w:tcPr>
          <w:p w14:paraId="4A87C7A7" w14:textId="77777777" w:rsidR="007C0D28" w:rsidRPr="002541B6" w:rsidRDefault="007C0D28" w:rsidP="00515665">
            <w:r w:rsidRPr="002541B6">
              <w:t>bacteria</w:t>
            </w:r>
          </w:p>
        </w:tc>
      </w:tr>
      <w:tr w:rsidR="007C0D28" w:rsidRPr="002541B6" w14:paraId="7127BB3F" w14:textId="77777777" w:rsidTr="002E4524">
        <w:tc>
          <w:tcPr>
            <w:tcW w:w="0" w:type="auto"/>
          </w:tcPr>
          <w:p w14:paraId="54103BBB" w14:textId="77777777" w:rsidR="007C0D28" w:rsidRPr="002541B6" w:rsidRDefault="007C0D28" w:rsidP="00515665">
            <w:r w:rsidRPr="002541B6">
              <w:rPr>
                <w:bCs/>
              </w:rPr>
              <w:t>411</w:t>
            </w:r>
          </w:p>
        </w:tc>
        <w:tc>
          <w:tcPr>
            <w:tcW w:w="0" w:type="auto"/>
          </w:tcPr>
          <w:p w14:paraId="0EA3CE7D" w14:textId="77777777" w:rsidR="007C0D28" w:rsidRPr="002541B6" w:rsidRDefault="007C0D28" w:rsidP="00515665">
            <w:r w:rsidRPr="002541B6">
              <w:t>Nostoc punctiforme PCC 73102</w:t>
            </w:r>
          </w:p>
        </w:tc>
        <w:tc>
          <w:tcPr>
            <w:tcW w:w="0" w:type="auto"/>
          </w:tcPr>
          <w:p w14:paraId="3D354AF5" w14:textId="77777777" w:rsidR="007C0D28" w:rsidRPr="002541B6" w:rsidRDefault="007C0D28" w:rsidP="00515665">
            <w:r w:rsidRPr="002541B6">
              <w:t>Cyanobacteria</w:t>
            </w:r>
          </w:p>
        </w:tc>
        <w:tc>
          <w:tcPr>
            <w:tcW w:w="0" w:type="auto"/>
          </w:tcPr>
          <w:p w14:paraId="40895FA9" w14:textId="77777777" w:rsidR="007C0D28" w:rsidRPr="002541B6" w:rsidRDefault="007C0D28" w:rsidP="00515665">
            <w:r w:rsidRPr="002541B6">
              <w:t>bacteria</w:t>
            </w:r>
          </w:p>
        </w:tc>
      </w:tr>
      <w:tr w:rsidR="007C0D28" w:rsidRPr="002541B6" w14:paraId="0A9B2C55" w14:textId="77777777" w:rsidTr="002E4524">
        <w:tc>
          <w:tcPr>
            <w:tcW w:w="0" w:type="auto"/>
          </w:tcPr>
          <w:p w14:paraId="1C474C76" w14:textId="77777777" w:rsidR="007C0D28" w:rsidRPr="002541B6" w:rsidRDefault="007C0D28" w:rsidP="00515665">
            <w:r w:rsidRPr="002541B6">
              <w:rPr>
                <w:bCs/>
              </w:rPr>
              <w:t>412</w:t>
            </w:r>
          </w:p>
        </w:tc>
        <w:tc>
          <w:tcPr>
            <w:tcW w:w="0" w:type="auto"/>
          </w:tcPr>
          <w:p w14:paraId="03EB7A74" w14:textId="77777777" w:rsidR="007C0D28" w:rsidRPr="002541B6" w:rsidRDefault="007C0D28" w:rsidP="00515665">
            <w:r w:rsidRPr="002541B6">
              <w:t>Nostoc sp. 5707</w:t>
            </w:r>
          </w:p>
        </w:tc>
        <w:tc>
          <w:tcPr>
            <w:tcW w:w="0" w:type="auto"/>
          </w:tcPr>
          <w:p w14:paraId="7BC568D0" w14:textId="77777777" w:rsidR="007C0D28" w:rsidRPr="002541B6" w:rsidRDefault="007C0D28" w:rsidP="00515665">
            <w:r w:rsidRPr="002541B6">
              <w:t>Cyanobacteria</w:t>
            </w:r>
          </w:p>
        </w:tc>
        <w:tc>
          <w:tcPr>
            <w:tcW w:w="0" w:type="auto"/>
          </w:tcPr>
          <w:p w14:paraId="5F52E800" w14:textId="77777777" w:rsidR="007C0D28" w:rsidRPr="002541B6" w:rsidRDefault="007C0D28" w:rsidP="00515665">
            <w:r w:rsidRPr="002541B6">
              <w:t>bacteria</w:t>
            </w:r>
          </w:p>
        </w:tc>
      </w:tr>
      <w:tr w:rsidR="007C0D28" w:rsidRPr="002541B6" w14:paraId="6A16D5F5" w14:textId="77777777" w:rsidTr="002E4524">
        <w:tc>
          <w:tcPr>
            <w:tcW w:w="0" w:type="auto"/>
          </w:tcPr>
          <w:p w14:paraId="7E0074AB" w14:textId="77777777" w:rsidR="007C0D28" w:rsidRPr="002541B6" w:rsidRDefault="007C0D28" w:rsidP="00515665">
            <w:r w:rsidRPr="002541B6">
              <w:rPr>
                <w:bCs/>
              </w:rPr>
              <w:t>413</w:t>
            </w:r>
          </w:p>
        </w:tc>
        <w:tc>
          <w:tcPr>
            <w:tcW w:w="0" w:type="auto"/>
          </w:tcPr>
          <w:p w14:paraId="0395B944" w14:textId="77777777" w:rsidR="007C0D28" w:rsidRPr="002541B6" w:rsidRDefault="007C0D28" w:rsidP="00515665">
            <w:r w:rsidRPr="002541B6">
              <w:t>Nostoc sp. 5708</w:t>
            </w:r>
          </w:p>
        </w:tc>
        <w:tc>
          <w:tcPr>
            <w:tcW w:w="0" w:type="auto"/>
          </w:tcPr>
          <w:p w14:paraId="21F117D5" w14:textId="77777777" w:rsidR="007C0D28" w:rsidRPr="002541B6" w:rsidRDefault="007C0D28" w:rsidP="00515665">
            <w:r w:rsidRPr="002541B6">
              <w:t>Cyanobacteria</w:t>
            </w:r>
          </w:p>
        </w:tc>
        <w:tc>
          <w:tcPr>
            <w:tcW w:w="0" w:type="auto"/>
          </w:tcPr>
          <w:p w14:paraId="392C0DB6" w14:textId="77777777" w:rsidR="007C0D28" w:rsidRPr="002541B6" w:rsidRDefault="007C0D28" w:rsidP="00515665">
            <w:r w:rsidRPr="002541B6">
              <w:t>bacteria</w:t>
            </w:r>
          </w:p>
        </w:tc>
      </w:tr>
      <w:tr w:rsidR="007C0D28" w:rsidRPr="002541B6" w14:paraId="50604224" w14:textId="77777777" w:rsidTr="002E4524">
        <w:tc>
          <w:tcPr>
            <w:tcW w:w="0" w:type="auto"/>
          </w:tcPr>
          <w:p w14:paraId="091B05DA" w14:textId="77777777" w:rsidR="007C0D28" w:rsidRPr="002541B6" w:rsidRDefault="007C0D28" w:rsidP="00515665">
            <w:r w:rsidRPr="002541B6">
              <w:rPr>
                <w:bCs/>
              </w:rPr>
              <w:t>414</w:t>
            </w:r>
          </w:p>
        </w:tc>
        <w:tc>
          <w:tcPr>
            <w:tcW w:w="0" w:type="auto"/>
          </w:tcPr>
          <w:p w14:paraId="0C215847" w14:textId="77777777" w:rsidR="007C0D28" w:rsidRPr="002541B6" w:rsidRDefault="007C0D28" w:rsidP="00515665">
            <w:r w:rsidRPr="002541B6">
              <w:t>Nostoc sp. 5709</w:t>
            </w:r>
          </w:p>
        </w:tc>
        <w:tc>
          <w:tcPr>
            <w:tcW w:w="0" w:type="auto"/>
          </w:tcPr>
          <w:p w14:paraId="76445AF4" w14:textId="77777777" w:rsidR="007C0D28" w:rsidRPr="002541B6" w:rsidRDefault="007C0D28" w:rsidP="00515665">
            <w:r w:rsidRPr="002541B6">
              <w:t>Cyanobacteria</w:t>
            </w:r>
          </w:p>
        </w:tc>
        <w:tc>
          <w:tcPr>
            <w:tcW w:w="0" w:type="auto"/>
          </w:tcPr>
          <w:p w14:paraId="37624790" w14:textId="77777777" w:rsidR="007C0D28" w:rsidRPr="002541B6" w:rsidRDefault="007C0D28" w:rsidP="00515665">
            <w:r w:rsidRPr="002541B6">
              <w:t>bacteria</w:t>
            </w:r>
          </w:p>
        </w:tc>
      </w:tr>
      <w:tr w:rsidR="007C0D28" w:rsidRPr="002541B6" w14:paraId="2AA55FBE" w14:textId="77777777" w:rsidTr="002E4524">
        <w:tc>
          <w:tcPr>
            <w:tcW w:w="0" w:type="auto"/>
          </w:tcPr>
          <w:p w14:paraId="17D64F53" w14:textId="77777777" w:rsidR="007C0D28" w:rsidRPr="002541B6" w:rsidRDefault="007C0D28" w:rsidP="00515665">
            <w:r w:rsidRPr="002541B6">
              <w:rPr>
                <w:bCs/>
              </w:rPr>
              <w:t>415</w:t>
            </w:r>
          </w:p>
        </w:tc>
        <w:tc>
          <w:tcPr>
            <w:tcW w:w="0" w:type="auto"/>
          </w:tcPr>
          <w:p w14:paraId="0F9F69B2" w14:textId="77777777" w:rsidR="007C0D28" w:rsidRPr="002541B6" w:rsidRDefault="007C0D28" w:rsidP="00515665">
            <w:r w:rsidRPr="002541B6">
              <w:t>Oscillatoria acuminata</w:t>
            </w:r>
          </w:p>
        </w:tc>
        <w:tc>
          <w:tcPr>
            <w:tcW w:w="0" w:type="auto"/>
          </w:tcPr>
          <w:p w14:paraId="71A69CD0" w14:textId="77777777" w:rsidR="007C0D28" w:rsidRPr="002541B6" w:rsidRDefault="007C0D28" w:rsidP="00515665">
            <w:r w:rsidRPr="002541B6">
              <w:t>Cyanobacteria</w:t>
            </w:r>
          </w:p>
        </w:tc>
        <w:tc>
          <w:tcPr>
            <w:tcW w:w="0" w:type="auto"/>
          </w:tcPr>
          <w:p w14:paraId="1FDADEE3" w14:textId="77777777" w:rsidR="007C0D28" w:rsidRPr="002541B6" w:rsidRDefault="007C0D28" w:rsidP="00515665">
            <w:r w:rsidRPr="002541B6">
              <w:t>bacteria</w:t>
            </w:r>
          </w:p>
        </w:tc>
      </w:tr>
      <w:tr w:rsidR="007C0D28" w:rsidRPr="002541B6" w14:paraId="1674087E" w14:textId="77777777" w:rsidTr="002E4524">
        <w:tc>
          <w:tcPr>
            <w:tcW w:w="0" w:type="auto"/>
          </w:tcPr>
          <w:p w14:paraId="2556B51F" w14:textId="77777777" w:rsidR="007C0D28" w:rsidRPr="002541B6" w:rsidRDefault="007C0D28" w:rsidP="00515665">
            <w:r w:rsidRPr="002541B6">
              <w:rPr>
                <w:bCs/>
              </w:rPr>
              <w:t>416</w:t>
            </w:r>
          </w:p>
        </w:tc>
        <w:tc>
          <w:tcPr>
            <w:tcW w:w="0" w:type="auto"/>
          </w:tcPr>
          <w:p w14:paraId="6596DE2C" w14:textId="77777777" w:rsidR="007C0D28" w:rsidRPr="002541B6" w:rsidRDefault="007C0D28" w:rsidP="00515665">
            <w:r w:rsidRPr="002541B6">
              <w:t>Oscillatoria nigro-viridis</w:t>
            </w:r>
          </w:p>
        </w:tc>
        <w:tc>
          <w:tcPr>
            <w:tcW w:w="0" w:type="auto"/>
          </w:tcPr>
          <w:p w14:paraId="67D6284E" w14:textId="77777777" w:rsidR="007C0D28" w:rsidRPr="002541B6" w:rsidRDefault="007C0D28" w:rsidP="00515665">
            <w:r w:rsidRPr="002541B6">
              <w:t>Cyanobacteria</w:t>
            </w:r>
          </w:p>
        </w:tc>
        <w:tc>
          <w:tcPr>
            <w:tcW w:w="0" w:type="auto"/>
          </w:tcPr>
          <w:p w14:paraId="1DD52EE0" w14:textId="77777777" w:rsidR="007C0D28" w:rsidRPr="002541B6" w:rsidRDefault="007C0D28" w:rsidP="00515665">
            <w:r w:rsidRPr="002541B6">
              <w:t>bacteria</w:t>
            </w:r>
          </w:p>
        </w:tc>
      </w:tr>
      <w:tr w:rsidR="007C0D28" w:rsidRPr="002541B6" w14:paraId="284693DA" w14:textId="77777777" w:rsidTr="002E4524">
        <w:tc>
          <w:tcPr>
            <w:tcW w:w="0" w:type="auto"/>
          </w:tcPr>
          <w:p w14:paraId="7C767754" w14:textId="77777777" w:rsidR="007C0D28" w:rsidRPr="002541B6" w:rsidRDefault="007C0D28" w:rsidP="00515665">
            <w:r w:rsidRPr="002541B6">
              <w:rPr>
                <w:bCs/>
              </w:rPr>
              <w:t>417</w:t>
            </w:r>
          </w:p>
        </w:tc>
        <w:tc>
          <w:tcPr>
            <w:tcW w:w="0" w:type="auto"/>
          </w:tcPr>
          <w:p w14:paraId="345A76D6" w14:textId="77777777" w:rsidR="007C0D28" w:rsidRPr="002541B6" w:rsidRDefault="007C0D28" w:rsidP="00515665">
            <w:r w:rsidRPr="002541B6">
              <w:t>Pleurocapsa sp.</w:t>
            </w:r>
          </w:p>
        </w:tc>
        <w:tc>
          <w:tcPr>
            <w:tcW w:w="0" w:type="auto"/>
          </w:tcPr>
          <w:p w14:paraId="0D8DCDB5" w14:textId="77777777" w:rsidR="007C0D28" w:rsidRPr="002541B6" w:rsidRDefault="007C0D28" w:rsidP="00515665">
            <w:r w:rsidRPr="002541B6">
              <w:t>Cyanobacteria</w:t>
            </w:r>
          </w:p>
        </w:tc>
        <w:tc>
          <w:tcPr>
            <w:tcW w:w="0" w:type="auto"/>
          </w:tcPr>
          <w:p w14:paraId="141943B1" w14:textId="77777777" w:rsidR="007C0D28" w:rsidRPr="002541B6" w:rsidRDefault="007C0D28" w:rsidP="00515665">
            <w:r w:rsidRPr="002541B6">
              <w:t>bacteria</w:t>
            </w:r>
          </w:p>
        </w:tc>
      </w:tr>
      <w:tr w:rsidR="007C0D28" w:rsidRPr="002541B6" w14:paraId="720EA202" w14:textId="77777777" w:rsidTr="002E4524">
        <w:tc>
          <w:tcPr>
            <w:tcW w:w="0" w:type="auto"/>
          </w:tcPr>
          <w:p w14:paraId="36A2CEAA" w14:textId="77777777" w:rsidR="007C0D28" w:rsidRPr="002541B6" w:rsidRDefault="007C0D28" w:rsidP="00515665">
            <w:r w:rsidRPr="002541B6">
              <w:rPr>
                <w:bCs/>
              </w:rPr>
              <w:t>418</w:t>
            </w:r>
          </w:p>
        </w:tc>
        <w:tc>
          <w:tcPr>
            <w:tcW w:w="0" w:type="auto"/>
          </w:tcPr>
          <w:p w14:paraId="6FE75FCC" w14:textId="77777777" w:rsidR="007C0D28" w:rsidRPr="002541B6" w:rsidRDefault="007C0D28" w:rsidP="00515665">
            <w:r w:rsidRPr="002541B6">
              <w:t>Prochlorococcus marinus AS9601 4702</w:t>
            </w:r>
          </w:p>
        </w:tc>
        <w:tc>
          <w:tcPr>
            <w:tcW w:w="0" w:type="auto"/>
          </w:tcPr>
          <w:p w14:paraId="1A53104B" w14:textId="77777777" w:rsidR="007C0D28" w:rsidRPr="002541B6" w:rsidRDefault="007C0D28" w:rsidP="00515665">
            <w:r w:rsidRPr="002541B6">
              <w:t>Cyanobacteria</w:t>
            </w:r>
          </w:p>
        </w:tc>
        <w:tc>
          <w:tcPr>
            <w:tcW w:w="0" w:type="auto"/>
          </w:tcPr>
          <w:p w14:paraId="7FA4D865" w14:textId="77777777" w:rsidR="007C0D28" w:rsidRPr="002541B6" w:rsidRDefault="007C0D28" w:rsidP="00515665">
            <w:r w:rsidRPr="002541B6">
              <w:t>bacteria</w:t>
            </w:r>
          </w:p>
        </w:tc>
      </w:tr>
      <w:tr w:rsidR="007C0D28" w:rsidRPr="002541B6" w14:paraId="6636C455" w14:textId="77777777" w:rsidTr="002E4524">
        <w:tc>
          <w:tcPr>
            <w:tcW w:w="0" w:type="auto"/>
          </w:tcPr>
          <w:p w14:paraId="366A28BA" w14:textId="77777777" w:rsidR="007C0D28" w:rsidRPr="002541B6" w:rsidRDefault="007C0D28" w:rsidP="00515665">
            <w:r w:rsidRPr="002541B6">
              <w:rPr>
                <w:bCs/>
              </w:rPr>
              <w:t>419</w:t>
            </w:r>
          </w:p>
        </w:tc>
        <w:tc>
          <w:tcPr>
            <w:tcW w:w="0" w:type="auto"/>
          </w:tcPr>
          <w:p w14:paraId="7619A0FC" w14:textId="77777777" w:rsidR="007C0D28" w:rsidRPr="002541B6" w:rsidRDefault="007C0D28" w:rsidP="00515665">
            <w:r w:rsidRPr="002541B6">
              <w:t>Prochlorococcus marinus AS9601 5713</w:t>
            </w:r>
          </w:p>
        </w:tc>
        <w:tc>
          <w:tcPr>
            <w:tcW w:w="0" w:type="auto"/>
          </w:tcPr>
          <w:p w14:paraId="5041DD01" w14:textId="77777777" w:rsidR="007C0D28" w:rsidRPr="002541B6" w:rsidRDefault="007C0D28" w:rsidP="00515665">
            <w:r w:rsidRPr="002541B6">
              <w:t>Cyanobacteria</w:t>
            </w:r>
          </w:p>
        </w:tc>
        <w:tc>
          <w:tcPr>
            <w:tcW w:w="0" w:type="auto"/>
          </w:tcPr>
          <w:p w14:paraId="09C85A24" w14:textId="77777777" w:rsidR="007C0D28" w:rsidRPr="002541B6" w:rsidRDefault="007C0D28" w:rsidP="00515665">
            <w:r w:rsidRPr="002541B6">
              <w:t>bacteria</w:t>
            </w:r>
          </w:p>
        </w:tc>
      </w:tr>
      <w:tr w:rsidR="007C0D28" w:rsidRPr="002541B6" w14:paraId="27CBE34B" w14:textId="77777777" w:rsidTr="002E4524">
        <w:tc>
          <w:tcPr>
            <w:tcW w:w="0" w:type="auto"/>
          </w:tcPr>
          <w:p w14:paraId="5E16E5FE" w14:textId="77777777" w:rsidR="007C0D28" w:rsidRPr="002541B6" w:rsidRDefault="007C0D28" w:rsidP="00515665">
            <w:r w:rsidRPr="002541B6">
              <w:rPr>
                <w:bCs/>
              </w:rPr>
              <w:t>420</w:t>
            </w:r>
          </w:p>
        </w:tc>
        <w:tc>
          <w:tcPr>
            <w:tcW w:w="0" w:type="auto"/>
          </w:tcPr>
          <w:p w14:paraId="2CCA1F8C" w14:textId="77777777" w:rsidR="007C0D28" w:rsidRPr="002541B6" w:rsidRDefault="007C0D28" w:rsidP="00515665">
            <w:r w:rsidRPr="002541B6">
              <w:t>Prochlorococcus marinus AS9601 5714</w:t>
            </w:r>
          </w:p>
        </w:tc>
        <w:tc>
          <w:tcPr>
            <w:tcW w:w="0" w:type="auto"/>
          </w:tcPr>
          <w:p w14:paraId="6128FB00" w14:textId="77777777" w:rsidR="007C0D28" w:rsidRPr="002541B6" w:rsidRDefault="007C0D28" w:rsidP="00515665">
            <w:r w:rsidRPr="002541B6">
              <w:t>Cyanobacteria</w:t>
            </w:r>
          </w:p>
        </w:tc>
        <w:tc>
          <w:tcPr>
            <w:tcW w:w="0" w:type="auto"/>
          </w:tcPr>
          <w:p w14:paraId="7C32113A" w14:textId="77777777" w:rsidR="007C0D28" w:rsidRPr="002541B6" w:rsidRDefault="007C0D28" w:rsidP="00515665">
            <w:r w:rsidRPr="002541B6">
              <w:t>bacteria</w:t>
            </w:r>
          </w:p>
        </w:tc>
      </w:tr>
      <w:tr w:rsidR="007C0D28" w:rsidRPr="002541B6" w14:paraId="3CED6D3E" w14:textId="77777777" w:rsidTr="002E4524">
        <w:tc>
          <w:tcPr>
            <w:tcW w:w="0" w:type="auto"/>
          </w:tcPr>
          <w:p w14:paraId="53DB8C96" w14:textId="77777777" w:rsidR="007C0D28" w:rsidRPr="002541B6" w:rsidRDefault="007C0D28" w:rsidP="00515665">
            <w:r w:rsidRPr="002541B6">
              <w:rPr>
                <w:bCs/>
              </w:rPr>
              <w:t>421</w:t>
            </w:r>
          </w:p>
        </w:tc>
        <w:tc>
          <w:tcPr>
            <w:tcW w:w="0" w:type="auto"/>
          </w:tcPr>
          <w:p w14:paraId="18071456" w14:textId="77777777" w:rsidR="007C0D28" w:rsidRPr="002541B6" w:rsidRDefault="007C0D28" w:rsidP="00515665">
            <w:r w:rsidRPr="002541B6">
              <w:t>Prochlorococcus marinus AS9601 5715</w:t>
            </w:r>
          </w:p>
        </w:tc>
        <w:tc>
          <w:tcPr>
            <w:tcW w:w="0" w:type="auto"/>
          </w:tcPr>
          <w:p w14:paraId="62A3EDF9" w14:textId="77777777" w:rsidR="007C0D28" w:rsidRPr="002541B6" w:rsidRDefault="007C0D28" w:rsidP="00515665">
            <w:r w:rsidRPr="002541B6">
              <w:t>Cyanobacteria</w:t>
            </w:r>
          </w:p>
        </w:tc>
        <w:tc>
          <w:tcPr>
            <w:tcW w:w="0" w:type="auto"/>
          </w:tcPr>
          <w:p w14:paraId="45ED5547" w14:textId="77777777" w:rsidR="007C0D28" w:rsidRPr="002541B6" w:rsidRDefault="007C0D28" w:rsidP="00515665">
            <w:r w:rsidRPr="002541B6">
              <w:t>bacteria</w:t>
            </w:r>
          </w:p>
        </w:tc>
      </w:tr>
      <w:tr w:rsidR="007C0D28" w:rsidRPr="002541B6" w14:paraId="7EDD442E" w14:textId="77777777" w:rsidTr="002E4524">
        <w:tc>
          <w:tcPr>
            <w:tcW w:w="0" w:type="auto"/>
          </w:tcPr>
          <w:p w14:paraId="7B84C54D" w14:textId="77777777" w:rsidR="007C0D28" w:rsidRPr="002541B6" w:rsidRDefault="007C0D28" w:rsidP="00515665">
            <w:r w:rsidRPr="002541B6">
              <w:rPr>
                <w:bCs/>
              </w:rPr>
              <w:t>422</w:t>
            </w:r>
          </w:p>
        </w:tc>
        <w:tc>
          <w:tcPr>
            <w:tcW w:w="0" w:type="auto"/>
          </w:tcPr>
          <w:p w14:paraId="1365BC4F" w14:textId="77777777" w:rsidR="007C0D28" w:rsidRPr="002541B6" w:rsidRDefault="007C0D28" w:rsidP="00515665">
            <w:r w:rsidRPr="002541B6">
              <w:t>Prochlorococcus marinus AS9601 5716</w:t>
            </w:r>
          </w:p>
        </w:tc>
        <w:tc>
          <w:tcPr>
            <w:tcW w:w="0" w:type="auto"/>
          </w:tcPr>
          <w:p w14:paraId="40F5CBE9" w14:textId="77777777" w:rsidR="007C0D28" w:rsidRPr="002541B6" w:rsidRDefault="007C0D28" w:rsidP="00515665">
            <w:r w:rsidRPr="002541B6">
              <w:t>Cyanobacteria</w:t>
            </w:r>
          </w:p>
        </w:tc>
        <w:tc>
          <w:tcPr>
            <w:tcW w:w="0" w:type="auto"/>
          </w:tcPr>
          <w:p w14:paraId="309C7FBD" w14:textId="77777777" w:rsidR="007C0D28" w:rsidRPr="002541B6" w:rsidRDefault="007C0D28" w:rsidP="00515665">
            <w:r w:rsidRPr="002541B6">
              <w:t>bacteria</w:t>
            </w:r>
          </w:p>
        </w:tc>
      </w:tr>
      <w:tr w:rsidR="007C0D28" w:rsidRPr="002541B6" w14:paraId="1AEB4BCB" w14:textId="77777777" w:rsidTr="002E4524">
        <w:tc>
          <w:tcPr>
            <w:tcW w:w="0" w:type="auto"/>
          </w:tcPr>
          <w:p w14:paraId="098DA6B4" w14:textId="77777777" w:rsidR="007C0D28" w:rsidRPr="002541B6" w:rsidRDefault="007C0D28" w:rsidP="00515665">
            <w:r w:rsidRPr="002541B6">
              <w:rPr>
                <w:bCs/>
              </w:rPr>
              <w:t>423</w:t>
            </w:r>
          </w:p>
        </w:tc>
        <w:tc>
          <w:tcPr>
            <w:tcW w:w="0" w:type="auto"/>
          </w:tcPr>
          <w:p w14:paraId="4B1B5A5A" w14:textId="77777777" w:rsidR="007C0D28" w:rsidRPr="002541B6" w:rsidRDefault="007C0D28" w:rsidP="00515665">
            <w:r w:rsidRPr="002541B6">
              <w:t>Prochlorococcus marinus AS9601 5717</w:t>
            </w:r>
          </w:p>
        </w:tc>
        <w:tc>
          <w:tcPr>
            <w:tcW w:w="0" w:type="auto"/>
          </w:tcPr>
          <w:p w14:paraId="7366175E" w14:textId="77777777" w:rsidR="007C0D28" w:rsidRPr="002541B6" w:rsidRDefault="007C0D28" w:rsidP="00515665">
            <w:r w:rsidRPr="002541B6">
              <w:t>Cyanobacteria</w:t>
            </w:r>
          </w:p>
        </w:tc>
        <w:tc>
          <w:tcPr>
            <w:tcW w:w="0" w:type="auto"/>
          </w:tcPr>
          <w:p w14:paraId="2E9B67D6" w14:textId="77777777" w:rsidR="007C0D28" w:rsidRPr="002541B6" w:rsidRDefault="007C0D28" w:rsidP="00515665">
            <w:r w:rsidRPr="002541B6">
              <w:t>bacteria</w:t>
            </w:r>
          </w:p>
        </w:tc>
      </w:tr>
      <w:tr w:rsidR="007C0D28" w:rsidRPr="002541B6" w14:paraId="7EE4768D" w14:textId="77777777" w:rsidTr="002E4524">
        <w:tc>
          <w:tcPr>
            <w:tcW w:w="0" w:type="auto"/>
          </w:tcPr>
          <w:p w14:paraId="4FC7766C" w14:textId="77777777" w:rsidR="007C0D28" w:rsidRPr="002541B6" w:rsidRDefault="007C0D28" w:rsidP="00515665">
            <w:r w:rsidRPr="002541B6">
              <w:rPr>
                <w:bCs/>
              </w:rPr>
              <w:t>424</w:t>
            </w:r>
          </w:p>
        </w:tc>
        <w:tc>
          <w:tcPr>
            <w:tcW w:w="0" w:type="auto"/>
          </w:tcPr>
          <w:p w14:paraId="364C3750" w14:textId="77777777" w:rsidR="007C0D28" w:rsidRPr="002541B6" w:rsidRDefault="007C0D28" w:rsidP="00515665">
            <w:r w:rsidRPr="002541B6">
              <w:t>Prochlorococcus marinus AS9601 5718</w:t>
            </w:r>
          </w:p>
        </w:tc>
        <w:tc>
          <w:tcPr>
            <w:tcW w:w="0" w:type="auto"/>
          </w:tcPr>
          <w:p w14:paraId="24F2CC35" w14:textId="77777777" w:rsidR="007C0D28" w:rsidRPr="002541B6" w:rsidRDefault="007C0D28" w:rsidP="00515665">
            <w:r w:rsidRPr="002541B6">
              <w:t>Cyanobacteria</w:t>
            </w:r>
          </w:p>
        </w:tc>
        <w:tc>
          <w:tcPr>
            <w:tcW w:w="0" w:type="auto"/>
          </w:tcPr>
          <w:p w14:paraId="1190E66C" w14:textId="77777777" w:rsidR="007C0D28" w:rsidRPr="002541B6" w:rsidRDefault="007C0D28" w:rsidP="00515665">
            <w:r w:rsidRPr="002541B6">
              <w:t>bacteria</w:t>
            </w:r>
          </w:p>
        </w:tc>
      </w:tr>
      <w:tr w:rsidR="007C0D28" w:rsidRPr="002541B6" w14:paraId="42967611" w14:textId="77777777" w:rsidTr="002E4524">
        <w:tc>
          <w:tcPr>
            <w:tcW w:w="0" w:type="auto"/>
          </w:tcPr>
          <w:p w14:paraId="1DA4FDB4" w14:textId="77777777" w:rsidR="007C0D28" w:rsidRPr="002541B6" w:rsidRDefault="007C0D28" w:rsidP="00515665">
            <w:r w:rsidRPr="002541B6">
              <w:rPr>
                <w:bCs/>
              </w:rPr>
              <w:t>425</w:t>
            </w:r>
          </w:p>
        </w:tc>
        <w:tc>
          <w:tcPr>
            <w:tcW w:w="0" w:type="auto"/>
          </w:tcPr>
          <w:p w14:paraId="37F40EF9" w14:textId="77777777" w:rsidR="007C0D28" w:rsidRPr="002541B6" w:rsidRDefault="007C0D28" w:rsidP="00515665">
            <w:r w:rsidRPr="002541B6">
              <w:t>Prochlorococcus marinus AS9601 5719</w:t>
            </w:r>
          </w:p>
        </w:tc>
        <w:tc>
          <w:tcPr>
            <w:tcW w:w="0" w:type="auto"/>
          </w:tcPr>
          <w:p w14:paraId="28EF2C11" w14:textId="77777777" w:rsidR="007C0D28" w:rsidRPr="002541B6" w:rsidRDefault="007C0D28" w:rsidP="00515665">
            <w:r w:rsidRPr="002541B6">
              <w:t>Cyanobacteria</w:t>
            </w:r>
          </w:p>
        </w:tc>
        <w:tc>
          <w:tcPr>
            <w:tcW w:w="0" w:type="auto"/>
          </w:tcPr>
          <w:p w14:paraId="7A7A5832" w14:textId="77777777" w:rsidR="007C0D28" w:rsidRPr="002541B6" w:rsidRDefault="007C0D28" w:rsidP="00515665">
            <w:r w:rsidRPr="002541B6">
              <w:t>bacteria</w:t>
            </w:r>
          </w:p>
        </w:tc>
      </w:tr>
      <w:tr w:rsidR="007C0D28" w:rsidRPr="002541B6" w14:paraId="2F9A39B7" w14:textId="77777777" w:rsidTr="002E4524">
        <w:tc>
          <w:tcPr>
            <w:tcW w:w="0" w:type="auto"/>
          </w:tcPr>
          <w:p w14:paraId="213C466A" w14:textId="77777777" w:rsidR="007C0D28" w:rsidRPr="002541B6" w:rsidRDefault="007C0D28" w:rsidP="00515665">
            <w:r w:rsidRPr="002541B6">
              <w:rPr>
                <w:bCs/>
              </w:rPr>
              <w:t>426</w:t>
            </w:r>
          </w:p>
        </w:tc>
        <w:tc>
          <w:tcPr>
            <w:tcW w:w="0" w:type="auto"/>
          </w:tcPr>
          <w:p w14:paraId="08262485" w14:textId="77777777" w:rsidR="007C0D28" w:rsidRPr="002541B6" w:rsidRDefault="007C0D28" w:rsidP="00515665">
            <w:r w:rsidRPr="002541B6">
              <w:t>Prochlorococcus marinus AS9601 5720</w:t>
            </w:r>
          </w:p>
        </w:tc>
        <w:tc>
          <w:tcPr>
            <w:tcW w:w="0" w:type="auto"/>
          </w:tcPr>
          <w:p w14:paraId="3A53B62B" w14:textId="77777777" w:rsidR="007C0D28" w:rsidRPr="002541B6" w:rsidRDefault="007C0D28" w:rsidP="00515665">
            <w:r w:rsidRPr="002541B6">
              <w:t>Cyanobacteria</w:t>
            </w:r>
          </w:p>
        </w:tc>
        <w:tc>
          <w:tcPr>
            <w:tcW w:w="0" w:type="auto"/>
          </w:tcPr>
          <w:p w14:paraId="38805DC6" w14:textId="77777777" w:rsidR="007C0D28" w:rsidRPr="002541B6" w:rsidRDefault="007C0D28" w:rsidP="00515665">
            <w:r w:rsidRPr="002541B6">
              <w:t>bacteria</w:t>
            </w:r>
          </w:p>
        </w:tc>
      </w:tr>
      <w:tr w:rsidR="007C0D28" w:rsidRPr="002541B6" w14:paraId="0076DE29" w14:textId="77777777" w:rsidTr="002E4524">
        <w:tc>
          <w:tcPr>
            <w:tcW w:w="0" w:type="auto"/>
          </w:tcPr>
          <w:p w14:paraId="4AA4F194" w14:textId="77777777" w:rsidR="007C0D28" w:rsidRPr="002541B6" w:rsidRDefault="007C0D28" w:rsidP="00515665">
            <w:r w:rsidRPr="002541B6">
              <w:rPr>
                <w:bCs/>
              </w:rPr>
              <w:t>427</w:t>
            </w:r>
          </w:p>
        </w:tc>
        <w:tc>
          <w:tcPr>
            <w:tcW w:w="0" w:type="auto"/>
          </w:tcPr>
          <w:p w14:paraId="5B55A478" w14:textId="77777777" w:rsidR="007C0D28" w:rsidRPr="002541B6" w:rsidRDefault="007C0D28" w:rsidP="00515665">
            <w:r w:rsidRPr="002541B6">
              <w:t>Prochlorococcus marinus AS9601 5721</w:t>
            </w:r>
          </w:p>
        </w:tc>
        <w:tc>
          <w:tcPr>
            <w:tcW w:w="0" w:type="auto"/>
          </w:tcPr>
          <w:p w14:paraId="7F9379D7" w14:textId="77777777" w:rsidR="007C0D28" w:rsidRPr="002541B6" w:rsidRDefault="007C0D28" w:rsidP="00515665">
            <w:r w:rsidRPr="002541B6">
              <w:t>Cyanobacteria</w:t>
            </w:r>
          </w:p>
        </w:tc>
        <w:tc>
          <w:tcPr>
            <w:tcW w:w="0" w:type="auto"/>
          </w:tcPr>
          <w:p w14:paraId="57B61CAC" w14:textId="77777777" w:rsidR="007C0D28" w:rsidRPr="002541B6" w:rsidRDefault="007C0D28" w:rsidP="00515665">
            <w:r w:rsidRPr="002541B6">
              <w:t>bacteria</w:t>
            </w:r>
          </w:p>
        </w:tc>
      </w:tr>
      <w:tr w:rsidR="007C0D28" w:rsidRPr="002541B6" w14:paraId="63550A6E" w14:textId="77777777" w:rsidTr="002E4524">
        <w:tc>
          <w:tcPr>
            <w:tcW w:w="0" w:type="auto"/>
          </w:tcPr>
          <w:p w14:paraId="6B357F0B" w14:textId="77777777" w:rsidR="007C0D28" w:rsidRPr="002541B6" w:rsidRDefault="007C0D28" w:rsidP="00515665">
            <w:r w:rsidRPr="002541B6">
              <w:rPr>
                <w:bCs/>
              </w:rPr>
              <w:t>428</w:t>
            </w:r>
          </w:p>
        </w:tc>
        <w:tc>
          <w:tcPr>
            <w:tcW w:w="0" w:type="auto"/>
          </w:tcPr>
          <w:p w14:paraId="057BAD19" w14:textId="77777777" w:rsidR="007C0D28" w:rsidRPr="002541B6" w:rsidRDefault="007C0D28" w:rsidP="00515665">
            <w:r w:rsidRPr="002541B6">
              <w:t>Prochlorococcus marinus AS9601 5722</w:t>
            </w:r>
          </w:p>
        </w:tc>
        <w:tc>
          <w:tcPr>
            <w:tcW w:w="0" w:type="auto"/>
          </w:tcPr>
          <w:p w14:paraId="74AC494F" w14:textId="77777777" w:rsidR="007C0D28" w:rsidRPr="002541B6" w:rsidRDefault="007C0D28" w:rsidP="00515665">
            <w:r w:rsidRPr="002541B6">
              <w:t>Cyanobacteria</w:t>
            </w:r>
          </w:p>
        </w:tc>
        <w:tc>
          <w:tcPr>
            <w:tcW w:w="0" w:type="auto"/>
          </w:tcPr>
          <w:p w14:paraId="10854281" w14:textId="77777777" w:rsidR="007C0D28" w:rsidRPr="002541B6" w:rsidRDefault="007C0D28" w:rsidP="00515665">
            <w:r w:rsidRPr="002541B6">
              <w:t>bacteria</w:t>
            </w:r>
          </w:p>
        </w:tc>
      </w:tr>
      <w:tr w:rsidR="007C0D28" w:rsidRPr="002541B6" w14:paraId="68FB036C" w14:textId="77777777" w:rsidTr="002E4524">
        <w:tc>
          <w:tcPr>
            <w:tcW w:w="0" w:type="auto"/>
          </w:tcPr>
          <w:p w14:paraId="507E074F" w14:textId="77777777" w:rsidR="007C0D28" w:rsidRPr="002541B6" w:rsidRDefault="007C0D28" w:rsidP="00515665">
            <w:r w:rsidRPr="002541B6">
              <w:rPr>
                <w:bCs/>
              </w:rPr>
              <w:t>429</w:t>
            </w:r>
          </w:p>
        </w:tc>
        <w:tc>
          <w:tcPr>
            <w:tcW w:w="0" w:type="auto"/>
          </w:tcPr>
          <w:p w14:paraId="16911533" w14:textId="77777777" w:rsidR="007C0D28" w:rsidRPr="002541B6" w:rsidRDefault="007C0D28" w:rsidP="00515665">
            <w:r w:rsidRPr="002541B6">
              <w:t>Prochlorococcus marinus AS9601 5723</w:t>
            </w:r>
          </w:p>
        </w:tc>
        <w:tc>
          <w:tcPr>
            <w:tcW w:w="0" w:type="auto"/>
          </w:tcPr>
          <w:p w14:paraId="56E71493" w14:textId="77777777" w:rsidR="007C0D28" w:rsidRPr="002541B6" w:rsidRDefault="007C0D28" w:rsidP="00515665">
            <w:r w:rsidRPr="002541B6">
              <w:t>Cyanobacteria</w:t>
            </w:r>
          </w:p>
        </w:tc>
        <w:tc>
          <w:tcPr>
            <w:tcW w:w="0" w:type="auto"/>
          </w:tcPr>
          <w:p w14:paraId="7A0D3D71" w14:textId="77777777" w:rsidR="007C0D28" w:rsidRPr="002541B6" w:rsidRDefault="007C0D28" w:rsidP="00515665">
            <w:r w:rsidRPr="002541B6">
              <w:t>bacteria</w:t>
            </w:r>
          </w:p>
        </w:tc>
      </w:tr>
      <w:tr w:rsidR="007C0D28" w:rsidRPr="002541B6" w14:paraId="5DC7F7C7" w14:textId="77777777" w:rsidTr="002E4524">
        <w:tc>
          <w:tcPr>
            <w:tcW w:w="0" w:type="auto"/>
          </w:tcPr>
          <w:p w14:paraId="00BF2B51" w14:textId="77777777" w:rsidR="007C0D28" w:rsidRPr="002541B6" w:rsidRDefault="007C0D28" w:rsidP="00515665">
            <w:r w:rsidRPr="002541B6">
              <w:rPr>
                <w:bCs/>
              </w:rPr>
              <w:t>430</w:t>
            </w:r>
          </w:p>
        </w:tc>
        <w:tc>
          <w:tcPr>
            <w:tcW w:w="0" w:type="auto"/>
          </w:tcPr>
          <w:p w14:paraId="7101CE64" w14:textId="77777777" w:rsidR="007C0D28" w:rsidRPr="002541B6" w:rsidRDefault="007C0D28" w:rsidP="00515665">
            <w:r w:rsidRPr="002541B6">
              <w:t>Prochlorococcus marinus AS9601 5724</w:t>
            </w:r>
          </w:p>
        </w:tc>
        <w:tc>
          <w:tcPr>
            <w:tcW w:w="0" w:type="auto"/>
          </w:tcPr>
          <w:p w14:paraId="6D57BDD9" w14:textId="77777777" w:rsidR="007C0D28" w:rsidRPr="002541B6" w:rsidRDefault="007C0D28" w:rsidP="00515665">
            <w:r w:rsidRPr="002541B6">
              <w:t>Cyanobacteria</w:t>
            </w:r>
          </w:p>
        </w:tc>
        <w:tc>
          <w:tcPr>
            <w:tcW w:w="0" w:type="auto"/>
          </w:tcPr>
          <w:p w14:paraId="5A1B20D8" w14:textId="77777777" w:rsidR="007C0D28" w:rsidRPr="002541B6" w:rsidRDefault="007C0D28" w:rsidP="00515665">
            <w:r w:rsidRPr="002541B6">
              <w:t>bacteria</w:t>
            </w:r>
          </w:p>
        </w:tc>
      </w:tr>
      <w:tr w:rsidR="007C0D28" w:rsidRPr="002541B6" w14:paraId="772D98D4" w14:textId="77777777" w:rsidTr="002E4524">
        <w:tc>
          <w:tcPr>
            <w:tcW w:w="0" w:type="auto"/>
          </w:tcPr>
          <w:p w14:paraId="5B796A0E" w14:textId="77777777" w:rsidR="007C0D28" w:rsidRPr="002541B6" w:rsidRDefault="007C0D28" w:rsidP="00515665">
            <w:r w:rsidRPr="002541B6">
              <w:rPr>
                <w:bCs/>
              </w:rPr>
              <w:t>431</w:t>
            </w:r>
          </w:p>
        </w:tc>
        <w:tc>
          <w:tcPr>
            <w:tcW w:w="0" w:type="auto"/>
          </w:tcPr>
          <w:p w14:paraId="3262C24E" w14:textId="77777777" w:rsidR="007C0D28" w:rsidRPr="002541B6" w:rsidRDefault="007C0D28" w:rsidP="00515665">
            <w:r w:rsidRPr="002541B6">
              <w:t>Pseudanabaena sp.</w:t>
            </w:r>
          </w:p>
        </w:tc>
        <w:tc>
          <w:tcPr>
            <w:tcW w:w="0" w:type="auto"/>
          </w:tcPr>
          <w:p w14:paraId="11C5072D" w14:textId="77777777" w:rsidR="007C0D28" w:rsidRPr="002541B6" w:rsidRDefault="007C0D28" w:rsidP="00515665">
            <w:r w:rsidRPr="002541B6">
              <w:t>Cyanobacteria</w:t>
            </w:r>
          </w:p>
        </w:tc>
        <w:tc>
          <w:tcPr>
            <w:tcW w:w="0" w:type="auto"/>
          </w:tcPr>
          <w:p w14:paraId="4EB0FED9" w14:textId="77777777" w:rsidR="007C0D28" w:rsidRPr="002541B6" w:rsidRDefault="007C0D28" w:rsidP="00515665">
            <w:r w:rsidRPr="002541B6">
              <w:t>bacteria</w:t>
            </w:r>
          </w:p>
        </w:tc>
      </w:tr>
      <w:tr w:rsidR="007C0D28" w:rsidRPr="002541B6" w14:paraId="0BA144A4" w14:textId="77777777" w:rsidTr="002E4524">
        <w:tc>
          <w:tcPr>
            <w:tcW w:w="0" w:type="auto"/>
          </w:tcPr>
          <w:p w14:paraId="2B4D0097" w14:textId="77777777" w:rsidR="007C0D28" w:rsidRPr="002541B6" w:rsidRDefault="007C0D28" w:rsidP="00515665">
            <w:r w:rsidRPr="002541B6">
              <w:rPr>
                <w:bCs/>
              </w:rPr>
              <w:t>432</w:t>
            </w:r>
          </w:p>
        </w:tc>
        <w:tc>
          <w:tcPr>
            <w:tcW w:w="0" w:type="auto"/>
          </w:tcPr>
          <w:p w14:paraId="136252ED" w14:textId="77777777" w:rsidR="007C0D28" w:rsidRPr="002541B6" w:rsidRDefault="007C0D28" w:rsidP="00515665">
            <w:r w:rsidRPr="002541B6">
              <w:t>Rivularia sp.</w:t>
            </w:r>
          </w:p>
        </w:tc>
        <w:tc>
          <w:tcPr>
            <w:tcW w:w="0" w:type="auto"/>
          </w:tcPr>
          <w:p w14:paraId="3E1406D2" w14:textId="77777777" w:rsidR="007C0D28" w:rsidRPr="002541B6" w:rsidRDefault="007C0D28" w:rsidP="00515665">
            <w:r w:rsidRPr="002541B6">
              <w:t>Cyanobacteria</w:t>
            </w:r>
          </w:p>
        </w:tc>
        <w:tc>
          <w:tcPr>
            <w:tcW w:w="0" w:type="auto"/>
          </w:tcPr>
          <w:p w14:paraId="21566D06" w14:textId="77777777" w:rsidR="007C0D28" w:rsidRPr="002541B6" w:rsidRDefault="007C0D28" w:rsidP="00515665">
            <w:r w:rsidRPr="002541B6">
              <w:t>bacteria</w:t>
            </w:r>
          </w:p>
        </w:tc>
      </w:tr>
      <w:tr w:rsidR="007C0D28" w:rsidRPr="002541B6" w14:paraId="5C759FB8" w14:textId="77777777" w:rsidTr="002E4524">
        <w:tc>
          <w:tcPr>
            <w:tcW w:w="0" w:type="auto"/>
          </w:tcPr>
          <w:p w14:paraId="44D309AA" w14:textId="77777777" w:rsidR="007C0D28" w:rsidRPr="002541B6" w:rsidRDefault="007C0D28" w:rsidP="00515665">
            <w:r w:rsidRPr="002541B6">
              <w:rPr>
                <w:bCs/>
              </w:rPr>
              <w:t>433</w:t>
            </w:r>
          </w:p>
        </w:tc>
        <w:tc>
          <w:tcPr>
            <w:tcW w:w="0" w:type="auto"/>
          </w:tcPr>
          <w:p w14:paraId="37E9A98C" w14:textId="77777777" w:rsidR="007C0D28" w:rsidRPr="002541B6" w:rsidRDefault="007C0D28" w:rsidP="00515665">
            <w:r w:rsidRPr="002541B6">
              <w:t>Scytonema hofmanni</w:t>
            </w:r>
          </w:p>
        </w:tc>
        <w:tc>
          <w:tcPr>
            <w:tcW w:w="0" w:type="auto"/>
          </w:tcPr>
          <w:p w14:paraId="1A1A2A6A" w14:textId="77777777" w:rsidR="007C0D28" w:rsidRPr="002541B6" w:rsidRDefault="007C0D28" w:rsidP="00515665">
            <w:r w:rsidRPr="002541B6">
              <w:t>Cyanobacteria</w:t>
            </w:r>
          </w:p>
        </w:tc>
        <w:tc>
          <w:tcPr>
            <w:tcW w:w="0" w:type="auto"/>
          </w:tcPr>
          <w:p w14:paraId="78D9F414" w14:textId="77777777" w:rsidR="007C0D28" w:rsidRPr="002541B6" w:rsidRDefault="007C0D28" w:rsidP="00515665">
            <w:r w:rsidRPr="002541B6">
              <w:t>bacteria</w:t>
            </w:r>
          </w:p>
        </w:tc>
      </w:tr>
      <w:tr w:rsidR="007C0D28" w:rsidRPr="002541B6" w14:paraId="13D23A27" w14:textId="77777777" w:rsidTr="002E4524">
        <w:tc>
          <w:tcPr>
            <w:tcW w:w="0" w:type="auto"/>
          </w:tcPr>
          <w:p w14:paraId="277D4ACF" w14:textId="77777777" w:rsidR="007C0D28" w:rsidRPr="002541B6" w:rsidRDefault="007C0D28" w:rsidP="00515665">
            <w:r w:rsidRPr="002541B6">
              <w:rPr>
                <w:bCs/>
              </w:rPr>
              <w:t>434</w:t>
            </w:r>
          </w:p>
        </w:tc>
        <w:tc>
          <w:tcPr>
            <w:tcW w:w="0" w:type="auto"/>
          </w:tcPr>
          <w:p w14:paraId="3175ECB3" w14:textId="77777777" w:rsidR="007C0D28" w:rsidRPr="002541B6" w:rsidRDefault="007C0D28" w:rsidP="00515665">
            <w:r w:rsidRPr="002541B6">
              <w:t>Stanieria cyanosphaera</w:t>
            </w:r>
          </w:p>
        </w:tc>
        <w:tc>
          <w:tcPr>
            <w:tcW w:w="0" w:type="auto"/>
          </w:tcPr>
          <w:p w14:paraId="14064B6C" w14:textId="77777777" w:rsidR="007C0D28" w:rsidRPr="002541B6" w:rsidRDefault="007C0D28" w:rsidP="00515665">
            <w:r w:rsidRPr="002541B6">
              <w:t>Cyanobacteria</w:t>
            </w:r>
          </w:p>
        </w:tc>
        <w:tc>
          <w:tcPr>
            <w:tcW w:w="0" w:type="auto"/>
          </w:tcPr>
          <w:p w14:paraId="50883125" w14:textId="77777777" w:rsidR="007C0D28" w:rsidRPr="002541B6" w:rsidRDefault="007C0D28" w:rsidP="00515665">
            <w:r w:rsidRPr="002541B6">
              <w:t>bacteria</w:t>
            </w:r>
          </w:p>
        </w:tc>
      </w:tr>
      <w:tr w:rsidR="007C0D28" w:rsidRPr="002541B6" w14:paraId="1D903DEE" w14:textId="77777777" w:rsidTr="002E4524">
        <w:tc>
          <w:tcPr>
            <w:tcW w:w="0" w:type="auto"/>
          </w:tcPr>
          <w:p w14:paraId="030D9841" w14:textId="77777777" w:rsidR="007C0D28" w:rsidRPr="002541B6" w:rsidRDefault="007C0D28" w:rsidP="00515665">
            <w:r w:rsidRPr="002541B6">
              <w:rPr>
                <w:bCs/>
              </w:rPr>
              <w:t>435</w:t>
            </w:r>
          </w:p>
        </w:tc>
        <w:tc>
          <w:tcPr>
            <w:tcW w:w="0" w:type="auto"/>
          </w:tcPr>
          <w:p w14:paraId="1C355C4D" w14:textId="77777777" w:rsidR="007C0D28" w:rsidRPr="002541B6" w:rsidRDefault="007C0D28" w:rsidP="00515665">
            <w:r w:rsidRPr="002541B6">
              <w:t>Synechococcus elongatus PCC 7942 4703</w:t>
            </w:r>
          </w:p>
        </w:tc>
        <w:tc>
          <w:tcPr>
            <w:tcW w:w="0" w:type="auto"/>
          </w:tcPr>
          <w:p w14:paraId="4622C03A" w14:textId="77777777" w:rsidR="007C0D28" w:rsidRPr="002541B6" w:rsidRDefault="007C0D28" w:rsidP="00515665">
            <w:r w:rsidRPr="002541B6">
              <w:t>Cyanobacteria</w:t>
            </w:r>
          </w:p>
        </w:tc>
        <w:tc>
          <w:tcPr>
            <w:tcW w:w="0" w:type="auto"/>
          </w:tcPr>
          <w:p w14:paraId="3E354B22" w14:textId="77777777" w:rsidR="007C0D28" w:rsidRPr="002541B6" w:rsidRDefault="007C0D28" w:rsidP="00515665">
            <w:r w:rsidRPr="002541B6">
              <w:t>bacteria</w:t>
            </w:r>
          </w:p>
        </w:tc>
      </w:tr>
      <w:tr w:rsidR="007C0D28" w:rsidRPr="002541B6" w14:paraId="0D1C404B" w14:textId="77777777" w:rsidTr="002E4524">
        <w:tc>
          <w:tcPr>
            <w:tcW w:w="0" w:type="auto"/>
          </w:tcPr>
          <w:p w14:paraId="41A4A07D" w14:textId="77777777" w:rsidR="007C0D28" w:rsidRPr="002541B6" w:rsidRDefault="007C0D28" w:rsidP="00515665">
            <w:r w:rsidRPr="002541B6">
              <w:rPr>
                <w:bCs/>
              </w:rPr>
              <w:t>436</w:t>
            </w:r>
          </w:p>
        </w:tc>
        <w:tc>
          <w:tcPr>
            <w:tcW w:w="0" w:type="auto"/>
          </w:tcPr>
          <w:p w14:paraId="187CBC08" w14:textId="77777777" w:rsidR="007C0D28" w:rsidRPr="002541B6" w:rsidRDefault="007C0D28" w:rsidP="00515665">
            <w:r w:rsidRPr="002541B6">
              <w:t>Synechococcus elongatus PCC 7942 4704</w:t>
            </w:r>
          </w:p>
        </w:tc>
        <w:tc>
          <w:tcPr>
            <w:tcW w:w="0" w:type="auto"/>
          </w:tcPr>
          <w:p w14:paraId="0446336F" w14:textId="77777777" w:rsidR="007C0D28" w:rsidRPr="002541B6" w:rsidRDefault="007C0D28" w:rsidP="00515665">
            <w:r w:rsidRPr="002541B6">
              <w:t>Cyanobacteria</w:t>
            </w:r>
          </w:p>
        </w:tc>
        <w:tc>
          <w:tcPr>
            <w:tcW w:w="0" w:type="auto"/>
          </w:tcPr>
          <w:p w14:paraId="142FE977" w14:textId="77777777" w:rsidR="007C0D28" w:rsidRPr="002541B6" w:rsidRDefault="007C0D28" w:rsidP="00515665">
            <w:r w:rsidRPr="002541B6">
              <w:t>bacteria</w:t>
            </w:r>
          </w:p>
        </w:tc>
      </w:tr>
      <w:tr w:rsidR="007C0D28" w:rsidRPr="002541B6" w14:paraId="0FDC951A" w14:textId="77777777" w:rsidTr="002E4524">
        <w:tc>
          <w:tcPr>
            <w:tcW w:w="0" w:type="auto"/>
          </w:tcPr>
          <w:p w14:paraId="0FDB2A5B" w14:textId="77777777" w:rsidR="007C0D28" w:rsidRPr="002541B6" w:rsidRDefault="007C0D28" w:rsidP="00515665">
            <w:r w:rsidRPr="002541B6">
              <w:rPr>
                <w:bCs/>
              </w:rPr>
              <w:t>437</w:t>
            </w:r>
          </w:p>
        </w:tc>
        <w:tc>
          <w:tcPr>
            <w:tcW w:w="0" w:type="auto"/>
          </w:tcPr>
          <w:p w14:paraId="758C3A6B" w14:textId="77777777" w:rsidR="007C0D28" w:rsidRPr="002541B6" w:rsidRDefault="007C0D28" w:rsidP="00515665">
            <w:r w:rsidRPr="002541B6">
              <w:t>Synechococcus_sp_JA-2-3Ba_2-13 4694</w:t>
            </w:r>
          </w:p>
        </w:tc>
        <w:tc>
          <w:tcPr>
            <w:tcW w:w="0" w:type="auto"/>
          </w:tcPr>
          <w:p w14:paraId="1FAA15FB" w14:textId="77777777" w:rsidR="007C0D28" w:rsidRPr="002541B6" w:rsidRDefault="007C0D28" w:rsidP="00515665">
            <w:r w:rsidRPr="002541B6">
              <w:t>Cyanobacteria</w:t>
            </w:r>
          </w:p>
        </w:tc>
        <w:tc>
          <w:tcPr>
            <w:tcW w:w="0" w:type="auto"/>
          </w:tcPr>
          <w:p w14:paraId="5B1A0271" w14:textId="77777777" w:rsidR="007C0D28" w:rsidRPr="002541B6" w:rsidRDefault="007C0D28" w:rsidP="00515665">
            <w:r w:rsidRPr="002541B6">
              <w:t>bacteria</w:t>
            </w:r>
          </w:p>
        </w:tc>
      </w:tr>
      <w:tr w:rsidR="007C0D28" w:rsidRPr="002541B6" w14:paraId="67DB760B" w14:textId="77777777" w:rsidTr="002E4524">
        <w:tc>
          <w:tcPr>
            <w:tcW w:w="0" w:type="auto"/>
          </w:tcPr>
          <w:p w14:paraId="1C50B714" w14:textId="77777777" w:rsidR="007C0D28" w:rsidRPr="002541B6" w:rsidRDefault="007C0D28" w:rsidP="00515665">
            <w:r w:rsidRPr="002541B6">
              <w:rPr>
                <w:bCs/>
              </w:rPr>
              <w:t>438</w:t>
            </w:r>
          </w:p>
        </w:tc>
        <w:tc>
          <w:tcPr>
            <w:tcW w:w="0" w:type="auto"/>
          </w:tcPr>
          <w:p w14:paraId="1F1A0B54" w14:textId="77777777" w:rsidR="007C0D28" w:rsidRPr="002541B6" w:rsidRDefault="007C0D28" w:rsidP="00515665">
            <w:r w:rsidRPr="002541B6">
              <w:t>Synechococcus_sp_JA-2-3Ba_2-13 4695</w:t>
            </w:r>
          </w:p>
        </w:tc>
        <w:tc>
          <w:tcPr>
            <w:tcW w:w="0" w:type="auto"/>
          </w:tcPr>
          <w:p w14:paraId="45315581" w14:textId="77777777" w:rsidR="007C0D28" w:rsidRPr="002541B6" w:rsidRDefault="007C0D28" w:rsidP="00515665">
            <w:r w:rsidRPr="002541B6">
              <w:t>Cyanobacteria</w:t>
            </w:r>
          </w:p>
        </w:tc>
        <w:tc>
          <w:tcPr>
            <w:tcW w:w="0" w:type="auto"/>
          </w:tcPr>
          <w:p w14:paraId="10AA145A" w14:textId="77777777" w:rsidR="007C0D28" w:rsidRPr="002541B6" w:rsidRDefault="007C0D28" w:rsidP="00515665">
            <w:r w:rsidRPr="002541B6">
              <w:t>bacteria</w:t>
            </w:r>
          </w:p>
        </w:tc>
      </w:tr>
      <w:tr w:rsidR="007C0D28" w:rsidRPr="002541B6" w14:paraId="0E87E468" w14:textId="77777777" w:rsidTr="002E4524">
        <w:tc>
          <w:tcPr>
            <w:tcW w:w="0" w:type="auto"/>
          </w:tcPr>
          <w:p w14:paraId="694C6A6C" w14:textId="77777777" w:rsidR="007C0D28" w:rsidRPr="002541B6" w:rsidRDefault="007C0D28" w:rsidP="00515665">
            <w:r w:rsidRPr="002541B6">
              <w:rPr>
                <w:bCs/>
              </w:rPr>
              <w:t>439</w:t>
            </w:r>
          </w:p>
        </w:tc>
        <w:tc>
          <w:tcPr>
            <w:tcW w:w="0" w:type="auto"/>
          </w:tcPr>
          <w:p w14:paraId="72F0B587" w14:textId="77777777" w:rsidR="007C0D28" w:rsidRPr="002541B6" w:rsidRDefault="007C0D28" w:rsidP="00515665">
            <w:r w:rsidRPr="002541B6">
              <w:t>Synechocystis sp. 5728</w:t>
            </w:r>
          </w:p>
        </w:tc>
        <w:tc>
          <w:tcPr>
            <w:tcW w:w="0" w:type="auto"/>
          </w:tcPr>
          <w:p w14:paraId="1770E2D9" w14:textId="77777777" w:rsidR="007C0D28" w:rsidRPr="002541B6" w:rsidRDefault="007C0D28" w:rsidP="00515665">
            <w:r w:rsidRPr="002541B6">
              <w:t>Cyanobacteria</w:t>
            </w:r>
          </w:p>
        </w:tc>
        <w:tc>
          <w:tcPr>
            <w:tcW w:w="0" w:type="auto"/>
          </w:tcPr>
          <w:p w14:paraId="60BB5A66" w14:textId="77777777" w:rsidR="007C0D28" w:rsidRPr="002541B6" w:rsidRDefault="007C0D28" w:rsidP="00515665">
            <w:r w:rsidRPr="002541B6">
              <w:t>bacteria</w:t>
            </w:r>
          </w:p>
        </w:tc>
      </w:tr>
      <w:tr w:rsidR="007C0D28" w:rsidRPr="002541B6" w14:paraId="128A7EBC" w14:textId="77777777" w:rsidTr="002E4524">
        <w:tc>
          <w:tcPr>
            <w:tcW w:w="0" w:type="auto"/>
          </w:tcPr>
          <w:p w14:paraId="0E522C19" w14:textId="77777777" w:rsidR="007C0D28" w:rsidRPr="002541B6" w:rsidRDefault="007C0D28" w:rsidP="00515665">
            <w:r w:rsidRPr="002541B6">
              <w:rPr>
                <w:bCs/>
              </w:rPr>
              <w:t>440</w:t>
            </w:r>
          </w:p>
        </w:tc>
        <w:tc>
          <w:tcPr>
            <w:tcW w:w="0" w:type="auto"/>
          </w:tcPr>
          <w:p w14:paraId="1C9B260C" w14:textId="77777777" w:rsidR="007C0D28" w:rsidRPr="002541B6" w:rsidRDefault="007C0D28" w:rsidP="00515665">
            <w:r w:rsidRPr="002541B6">
              <w:t>Synechocystis sp. 5729</w:t>
            </w:r>
          </w:p>
        </w:tc>
        <w:tc>
          <w:tcPr>
            <w:tcW w:w="0" w:type="auto"/>
          </w:tcPr>
          <w:p w14:paraId="070F660B" w14:textId="77777777" w:rsidR="007C0D28" w:rsidRPr="002541B6" w:rsidRDefault="007C0D28" w:rsidP="00515665">
            <w:r w:rsidRPr="002541B6">
              <w:t>Cyanobacteria</w:t>
            </w:r>
          </w:p>
        </w:tc>
        <w:tc>
          <w:tcPr>
            <w:tcW w:w="0" w:type="auto"/>
          </w:tcPr>
          <w:p w14:paraId="74CA5E24" w14:textId="77777777" w:rsidR="007C0D28" w:rsidRPr="002541B6" w:rsidRDefault="007C0D28" w:rsidP="00515665">
            <w:r w:rsidRPr="002541B6">
              <w:t>bacteria</w:t>
            </w:r>
          </w:p>
        </w:tc>
      </w:tr>
      <w:tr w:rsidR="007C0D28" w:rsidRPr="002541B6" w14:paraId="650C89DB" w14:textId="77777777" w:rsidTr="002E4524">
        <w:tc>
          <w:tcPr>
            <w:tcW w:w="0" w:type="auto"/>
          </w:tcPr>
          <w:p w14:paraId="662CA087" w14:textId="77777777" w:rsidR="007C0D28" w:rsidRPr="002541B6" w:rsidRDefault="007C0D28" w:rsidP="00515665">
            <w:r w:rsidRPr="002541B6">
              <w:rPr>
                <w:bCs/>
              </w:rPr>
              <w:t>441</w:t>
            </w:r>
          </w:p>
        </w:tc>
        <w:tc>
          <w:tcPr>
            <w:tcW w:w="0" w:type="auto"/>
          </w:tcPr>
          <w:p w14:paraId="6ABEEEFC" w14:textId="77777777" w:rsidR="007C0D28" w:rsidRPr="002541B6" w:rsidRDefault="007C0D28" w:rsidP="00515665">
            <w:r w:rsidRPr="002541B6">
              <w:t>Synechocystis sp. 5730</w:t>
            </w:r>
          </w:p>
        </w:tc>
        <w:tc>
          <w:tcPr>
            <w:tcW w:w="0" w:type="auto"/>
          </w:tcPr>
          <w:p w14:paraId="39E33A46" w14:textId="77777777" w:rsidR="007C0D28" w:rsidRPr="002541B6" w:rsidRDefault="007C0D28" w:rsidP="00515665">
            <w:r w:rsidRPr="002541B6">
              <w:t>Cyanobacteria</w:t>
            </w:r>
          </w:p>
        </w:tc>
        <w:tc>
          <w:tcPr>
            <w:tcW w:w="0" w:type="auto"/>
          </w:tcPr>
          <w:p w14:paraId="5D3F6B84" w14:textId="77777777" w:rsidR="007C0D28" w:rsidRPr="002541B6" w:rsidRDefault="007C0D28" w:rsidP="00515665">
            <w:r w:rsidRPr="002541B6">
              <w:t>bacteria</w:t>
            </w:r>
          </w:p>
        </w:tc>
      </w:tr>
      <w:tr w:rsidR="007C0D28" w:rsidRPr="002541B6" w14:paraId="0CF65EC3" w14:textId="77777777" w:rsidTr="002E4524">
        <w:tc>
          <w:tcPr>
            <w:tcW w:w="0" w:type="auto"/>
          </w:tcPr>
          <w:p w14:paraId="2D118DC5" w14:textId="77777777" w:rsidR="007C0D28" w:rsidRPr="002541B6" w:rsidRDefault="007C0D28" w:rsidP="00515665">
            <w:r w:rsidRPr="002541B6">
              <w:rPr>
                <w:bCs/>
              </w:rPr>
              <w:t>442</w:t>
            </w:r>
          </w:p>
        </w:tc>
        <w:tc>
          <w:tcPr>
            <w:tcW w:w="0" w:type="auto"/>
          </w:tcPr>
          <w:p w14:paraId="4E6D4019" w14:textId="77777777" w:rsidR="007C0D28" w:rsidRPr="002541B6" w:rsidRDefault="007C0D28" w:rsidP="00515665">
            <w:r w:rsidRPr="002541B6">
              <w:t>Synechocystis sp. 5731</w:t>
            </w:r>
          </w:p>
        </w:tc>
        <w:tc>
          <w:tcPr>
            <w:tcW w:w="0" w:type="auto"/>
          </w:tcPr>
          <w:p w14:paraId="5040ED13" w14:textId="77777777" w:rsidR="007C0D28" w:rsidRPr="002541B6" w:rsidRDefault="007C0D28" w:rsidP="00515665">
            <w:r w:rsidRPr="002541B6">
              <w:t>Cyanobacteria</w:t>
            </w:r>
          </w:p>
        </w:tc>
        <w:tc>
          <w:tcPr>
            <w:tcW w:w="0" w:type="auto"/>
          </w:tcPr>
          <w:p w14:paraId="65D3E49E" w14:textId="77777777" w:rsidR="007C0D28" w:rsidRPr="002541B6" w:rsidRDefault="007C0D28" w:rsidP="00515665">
            <w:r w:rsidRPr="002541B6">
              <w:t>bacteria</w:t>
            </w:r>
          </w:p>
        </w:tc>
      </w:tr>
      <w:tr w:rsidR="007C0D28" w:rsidRPr="002541B6" w14:paraId="3583C877" w14:textId="77777777" w:rsidTr="002E4524">
        <w:tc>
          <w:tcPr>
            <w:tcW w:w="0" w:type="auto"/>
          </w:tcPr>
          <w:p w14:paraId="629E1EC0" w14:textId="77777777" w:rsidR="007C0D28" w:rsidRPr="002541B6" w:rsidRDefault="007C0D28" w:rsidP="00515665">
            <w:r w:rsidRPr="002541B6">
              <w:rPr>
                <w:bCs/>
              </w:rPr>
              <w:t>443</w:t>
            </w:r>
          </w:p>
        </w:tc>
        <w:tc>
          <w:tcPr>
            <w:tcW w:w="0" w:type="auto"/>
          </w:tcPr>
          <w:p w14:paraId="388E6553" w14:textId="77777777" w:rsidR="007C0D28" w:rsidRPr="002541B6" w:rsidRDefault="007C0D28" w:rsidP="00515665">
            <w:r w:rsidRPr="002541B6">
              <w:t>Synechocystis sp. 5731</w:t>
            </w:r>
          </w:p>
        </w:tc>
        <w:tc>
          <w:tcPr>
            <w:tcW w:w="0" w:type="auto"/>
          </w:tcPr>
          <w:p w14:paraId="49D1E0D7" w14:textId="77777777" w:rsidR="007C0D28" w:rsidRPr="002541B6" w:rsidRDefault="007C0D28" w:rsidP="00515665">
            <w:r w:rsidRPr="002541B6">
              <w:t>Cyanobacteria</w:t>
            </w:r>
          </w:p>
        </w:tc>
        <w:tc>
          <w:tcPr>
            <w:tcW w:w="0" w:type="auto"/>
          </w:tcPr>
          <w:p w14:paraId="13AB8115" w14:textId="77777777" w:rsidR="007C0D28" w:rsidRPr="002541B6" w:rsidRDefault="007C0D28" w:rsidP="00515665">
            <w:r w:rsidRPr="002541B6">
              <w:t>bacteria</w:t>
            </w:r>
          </w:p>
        </w:tc>
      </w:tr>
      <w:tr w:rsidR="007C0D28" w:rsidRPr="002541B6" w14:paraId="5488A6CC" w14:textId="77777777" w:rsidTr="002E4524">
        <w:tc>
          <w:tcPr>
            <w:tcW w:w="0" w:type="auto"/>
          </w:tcPr>
          <w:p w14:paraId="1BAE3BCC" w14:textId="77777777" w:rsidR="007C0D28" w:rsidRPr="002541B6" w:rsidRDefault="007C0D28" w:rsidP="00515665">
            <w:r w:rsidRPr="002541B6">
              <w:rPr>
                <w:bCs/>
              </w:rPr>
              <w:t>444</w:t>
            </w:r>
          </w:p>
        </w:tc>
        <w:tc>
          <w:tcPr>
            <w:tcW w:w="0" w:type="auto"/>
          </w:tcPr>
          <w:p w14:paraId="4C4EA3CE" w14:textId="77777777" w:rsidR="007C0D28" w:rsidRPr="002541B6" w:rsidRDefault="007C0D28" w:rsidP="00515665">
            <w:r w:rsidRPr="002541B6">
              <w:t>Synechocystis sp. 5733</w:t>
            </w:r>
          </w:p>
        </w:tc>
        <w:tc>
          <w:tcPr>
            <w:tcW w:w="0" w:type="auto"/>
          </w:tcPr>
          <w:p w14:paraId="7FEEF524" w14:textId="77777777" w:rsidR="007C0D28" w:rsidRPr="002541B6" w:rsidRDefault="007C0D28" w:rsidP="00515665">
            <w:r w:rsidRPr="002541B6">
              <w:t>Cyanobacteria</w:t>
            </w:r>
          </w:p>
        </w:tc>
        <w:tc>
          <w:tcPr>
            <w:tcW w:w="0" w:type="auto"/>
          </w:tcPr>
          <w:p w14:paraId="0D3F6815" w14:textId="77777777" w:rsidR="007C0D28" w:rsidRPr="002541B6" w:rsidRDefault="007C0D28" w:rsidP="00515665">
            <w:r w:rsidRPr="002541B6">
              <w:t>bacteria</w:t>
            </w:r>
          </w:p>
        </w:tc>
      </w:tr>
      <w:tr w:rsidR="007C0D28" w:rsidRPr="002541B6" w14:paraId="3140BF9F" w14:textId="77777777" w:rsidTr="002E4524">
        <w:tc>
          <w:tcPr>
            <w:tcW w:w="0" w:type="auto"/>
          </w:tcPr>
          <w:p w14:paraId="1973D0A8" w14:textId="77777777" w:rsidR="007C0D28" w:rsidRPr="002541B6" w:rsidRDefault="007C0D28" w:rsidP="00515665">
            <w:r w:rsidRPr="002541B6">
              <w:rPr>
                <w:bCs/>
              </w:rPr>
              <w:t>445</w:t>
            </w:r>
          </w:p>
        </w:tc>
        <w:tc>
          <w:tcPr>
            <w:tcW w:w="0" w:type="auto"/>
          </w:tcPr>
          <w:p w14:paraId="429E488A" w14:textId="77777777" w:rsidR="007C0D28" w:rsidRPr="002541B6" w:rsidRDefault="007C0D28" w:rsidP="00515665">
            <w:r w:rsidRPr="002541B6">
              <w:t>Synechocystis sp. 5734</w:t>
            </w:r>
          </w:p>
        </w:tc>
        <w:tc>
          <w:tcPr>
            <w:tcW w:w="0" w:type="auto"/>
          </w:tcPr>
          <w:p w14:paraId="4D51A2C9" w14:textId="77777777" w:rsidR="007C0D28" w:rsidRPr="002541B6" w:rsidRDefault="007C0D28" w:rsidP="00515665">
            <w:r w:rsidRPr="002541B6">
              <w:t>Cyanobacteria</w:t>
            </w:r>
          </w:p>
        </w:tc>
        <w:tc>
          <w:tcPr>
            <w:tcW w:w="0" w:type="auto"/>
          </w:tcPr>
          <w:p w14:paraId="4FDECBE4" w14:textId="77777777" w:rsidR="007C0D28" w:rsidRPr="002541B6" w:rsidRDefault="007C0D28" w:rsidP="00515665">
            <w:r w:rsidRPr="002541B6">
              <w:t>bacteria</w:t>
            </w:r>
          </w:p>
        </w:tc>
      </w:tr>
      <w:tr w:rsidR="007C0D28" w:rsidRPr="002541B6" w14:paraId="0F9A6B7A" w14:textId="77777777" w:rsidTr="002E4524">
        <w:tc>
          <w:tcPr>
            <w:tcW w:w="0" w:type="auto"/>
          </w:tcPr>
          <w:p w14:paraId="1C040FC7" w14:textId="77777777" w:rsidR="007C0D28" w:rsidRPr="002541B6" w:rsidRDefault="007C0D28" w:rsidP="00515665">
            <w:r w:rsidRPr="002541B6">
              <w:rPr>
                <w:bCs/>
              </w:rPr>
              <w:t>446</w:t>
            </w:r>
          </w:p>
        </w:tc>
        <w:tc>
          <w:tcPr>
            <w:tcW w:w="0" w:type="auto"/>
          </w:tcPr>
          <w:p w14:paraId="7D26BAFD" w14:textId="77777777" w:rsidR="007C0D28" w:rsidRPr="002541B6" w:rsidRDefault="007C0D28" w:rsidP="00515665">
            <w:r w:rsidRPr="002541B6">
              <w:t>Synechocystis sp. 5735</w:t>
            </w:r>
          </w:p>
        </w:tc>
        <w:tc>
          <w:tcPr>
            <w:tcW w:w="0" w:type="auto"/>
          </w:tcPr>
          <w:p w14:paraId="51E06C60" w14:textId="77777777" w:rsidR="007C0D28" w:rsidRPr="002541B6" w:rsidRDefault="007C0D28" w:rsidP="00515665">
            <w:r w:rsidRPr="002541B6">
              <w:t>Cyanobacteria</w:t>
            </w:r>
          </w:p>
        </w:tc>
        <w:tc>
          <w:tcPr>
            <w:tcW w:w="0" w:type="auto"/>
          </w:tcPr>
          <w:p w14:paraId="29AA9171" w14:textId="77777777" w:rsidR="007C0D28" w:rsidRPr="002541B6" w:rsidRDefault="007C0D28" w:rsidP="00515665">
            <w:r w:rsidRPr="002541B6">
              <w:t>bacteria</w:t>
            </w:r>
          </w:p>
        </w:tc>
      </w:tr>
      <w:tr w:rsidR="007C0D28" w:rsidRPr="002541B6" w14:paraId="4CE1761E" w14:textId="77777777" w:rsidTr="002E4524">
        <w:tc>
          <w:tcPr>
            <w:tcW w:w="0" w:type="auto"/>
          </w:tcPr>
          <w:p w14:paraId="3219EF7A" w14:textId="77777777" w:rsidR="007C0D28" w:rsidRPr="002541B6" w:rsidRDefault="007C0D28" w:rsidP="00515665">
            <w:r w:rsidRPr="002541B6">
              <w:rPr>
                <w:bCs/>
              </w:rPr>
              <w:t>447</w:t>
            </w:r>
          </w:p>
        </w:tc>
        <w:tc>
          <w:tcPr>
            <w:tcW w:w="0" w:type="auto"/>
          </w:tcPr>
          <w:p w14:paraId="60C81CDE" w14:textId="77777777" w:rsidR="007C0D28" w:rsidRPr="002541B6" w:rsidRDefault="007C0D28" w:rsidP="00515665">
            <w:r w:rsidRPr="002541B6">
              <w:t>Synechocystis sp. 5736</w:t>
            </w:r>
          </w:p>
        </w:tc>
        <w:tc>
          <w:tcPr>
            <w:tcW w:w="0" w:type="auto"/>
          </w:tcPr>
          <w:p w14:paraId="7808598C" w14:textId="77777777" w:rsidR="007C0D28" w:rsidRPr="002541B6" w:rsidRDefault="007C0D28" w:rsidP="00515665">
            <w:r w:rsidRPr="002541B6">
              <w:t>Cyanobacteria</w:t>
            </w:r>
          </w:p>
        </w:tc>
        <w:tc>
          <w:tcPr>
            <w:tcW w:w="0" w:type="auto"/>
          </w:tcPr>
          <w:p w14:paraId="73603516" w14:textId="77777777" w:rsidR="007C0D28" w:rsidRPr="002541B6" w:rsidRDefault="007C0D28" w:rsidP="00515665">
            <w:r w:rsidRPr="002541B6">
              <w:t>bacteria</w:t>
            </w:r>
          </w:p>
        </w:tc>
      </w:tr>
      <w:tr w:rsidR="007C0D28" w:rsidRPr="002541B6" w14:paraId="3F10CEBC" w14:textId="77777777" w:rsidTr="002E4524">
        <w:tc>
          <w:tcPr>
            <w:tcW w:w="0" w:type="auto"/>
          </w:tcPr>
          <w:p w14:paraId="007D30BF" w14:textId="77777777" w:rsidR="007C0D28" w:rsidRPr="002541B6" w:rsidRDefault="007C0D28" w:rsidP="00515665">
            <w:r w:rsidRPr="002541B6">
              <w:rPr>
                <w:bCs/>
              </w:rPr>
              <w:t>448</w:t>
            </w:r>
          </w:p>
        </w:tc>
        <w:tc>
          <w:tcPr>
            <w:tcW w:w="0" w:type="auto"/>
          </w:tcPr>
          <w:p w14:paraId="3B8FF904" w14:textId="77777777" w:rsidR="007C0D28" w:rsidRPr="002541B6" w:rsidRDefault="007C0D28" w:rsidP="00515665">
            <w:r w:rsidRPr="002541B6">
              <w:t>Synechocystis sp. 5737</w:t>
            </w:r>
          </w:p>
        </w:tc>
        <w:tc>
          <w:tcPr>
            <w:tcW w:w="0" w:type="auto"/>
          </w:tcPr>
          <w:p w14:paraId="1D50F089" w14:textId="77777777" w:rsidR="007C0D28" w:rsidRPr="002541B6" w:rsidRDefault="007C0D28" w:rsidP="00515665">
            <w:r w:rsidRPr="002541B6">
              <w:t>Cyanobacteria</w:t>
            </w:r>
          </w:p>
        </w:tc>
        <w:tc>
          <w:tcPr>
            <w:tcW w:w="0" w:type="auto"/>
          </w:tcPr>
          <w:p w14:paraId="452888B1" w14:textId="77777777" w:rsidR="007C0D28" w:rsidRPr="002541B6" w:rsidRDefault="007C0D28" w:rsidP="00515665">
            <w:r w:rsidRPr="002541B6">
              <w:t>bacteria</w:t>
            </w:r>
          </w:p>
        </w:tc>
      </w:tr>
      <w:tr w:rsidR="007C0D28" w:rsidRPr="002541B6" w14:paraId="2F609D88" w14:textId="77777777" w:rsidTr="002E4524">
        <w:tc>
          <w:tcPr>
            <w:tcW w:w="0" w:type="auto"/>
          </w:tcPr>
          <w:p w14:paraId="02D7D360" w14:textId="77777777" w:rsidR="007C0D28" w:rsidRPr="002541B6" w:rsidRDefault="007C0D28" w:rsidP="00515665">
            <w:r w:rsidRPr="002541B6">
              <w:rPr>
                <w:bCs/>
              </w:rPr>
              <w:t>449</w:t>
            </w:r>
          </w:p>
        </w:tc>
        <w:tc>
          <w:tcPr>
            <w:tcW w:w="0" w:type="auto"/>
          </w:tcPr>
          <w:p w14:paraId="75C4D625" w14:textId="77777777" w:rsidR="007C0D28" w:rsidRPr="002541B6" w:rsidRDefault="007C0D28" w:rsidP="00515665">
            <w:r w:rsidRPr="002541B6">
              <w:t>Synechocystis sp. 5738</w:t>
            </w:r>
          </w:p>
        </w:tc>
        <w:tc>
          <w:tcPr>
            <w:tcW w:w="0" w:type="auto"/>
          </w:tcPr>
          <w:p w14:paraId="1B584F91" w14:textId="77777777" w:rsidR="007C0D28" w:rsidRPr="002541B6" w:rsidRDefault="007C0D28" w:rsidP="00515665">
            <w:r w:rsidRPr="002541B6">
              <w:t>Cyanobacteria</w:t>
            </w:r>
          </w:p>
        </w:tc>
        <w:tc>
          <w:tcPr>
            <w:tcW w:w="0" w:type="auto"/>
          </w:tcPr>
          <w:p w14:paraId="25F1268C" w14:textId="77777777" w:rsidR="007C0D28" w:rsidRPr="002541B6" w:rsidRDefault="007C0D28" w:rsidP="00515665">
            <w:r w:rsidRPr="002541B6">
              <w:t>bacteria</w:t>
            </w:r>
          </w:p>
        </w:tc>
      </w:tr>
      <w:tr w:rsidR="007C0D28" w:rsidRPr="002541B6" w14:paraId="4EDB9111" w14:textId="77777777" w:rsidTr="002E4524">
        <w:tc>
          <w:tcPr>
            <w:tcW w:w="0" w:type="auto"/>
          </w:tcPr>
          <w:p w14:paraId="288827A0" w14:textId="77777777" w:rsidR="007C0D28" w:rsidRPr="002541B6" w:rsidRDefault="007C0D28" w:rsidP="00515665">
            <w:r w:rsidRPr="002541B6">
              <w:rPr>
                <w:bCs/>
              </w:rPr>
              <w:t>450</w:t>
            </w:r>
          </w:p>
        </w:tc>
        <w:tc>
          <w:tcPr>
            <w:tcW w:w="0" w:type="auto"/>
          </w:tcPr>
          <w:p w14:paraId="5C23A31B" w14:textId="77777777" w:rsidR="007C0D28" w:rsidRPr="002541B6" w:rsidRDefault="007C0D28" w:rsidP="00515665">
            <w:r w:rsidRPr="002541B6">
              <w:t>Synechocystis sp. 5739</w:t>
            </w:r>
          </w:p>
        </w:tc>
        <w:tc>
          <w:tcPr>
            <w:tcW w:w="0" w:type="auto"/>
          </w:tcPr>
          <w:p w14:paraId="5E351B5F" w14:textId="77777777" w:rsidR="007C0D28" w:rsidRPr="002541B6" w:rsidRDefault="007C0D28" w:rsidP="00515665">
            <w:r w:rsidRPr="002541B6">
              <w:t>Cyanobacteria</w:t>
            </w:r>
          </w:p>
        </w:tc>
        <w:tc>
          <w:tcPr>
            <w:tcW w:w="0" w:type="auto"/>
          </w:tcPr>
          <w:p w14:paraId="3668002D" w14:textId="77777777" w:rsidR="007C0D28" w:rsidRPr="002541B6" w:rsidRDefault="007C0D28" w:rsidP="00515665">
            <w:r w:rsidRPr="002541B6">
              <w:t>bacteria</w:t>
            </w:r>
          </w:p>
        </w:tc>
      </w:tr>
      <w:tr w:rsidR="007C0D28" w:rsidRPr="002541B6" w14:paraId="5D6F0026" w14:textId="77777777" w:rsidTr="002E4524">
        <w:tc>
          <w:tcPr>
            <w:tcW w:w="0" w:type="auto"/>
          </w:tcPr>
          <w:p w14:paraId="58592765" w14:textId="77777777" w:rsidR="007C0D28" w:rsidRPr="002541B6" w:rsidRDefault="007C0D28" w:rsidP="00515665">
            <w:r w:rsidRPr="002541B6">
              <w:rPr>
                <w:bCs/>
              </w:rPr>
              <w:t>451</w:t>
            </w:r>
          </w:p>
        </w:tc>
        <w:tc>
          <w:tcPr>
            <w:tcW w:w="0" w:type="auto"/>
          </w:tcPr>
          <w:p w14:paraId="659AF146" w14:textId="77777777" w:rsidR="007C0D28" w:rsidRPr="002541B6" w:rsidRDefault="007C0D28" w:rsidP="00515665">
            <w:r w:rsidRPr="002541B6">
              <w:t>Synechocystis sp. 5740</w:t>
            </w:r>
          </w:p>
        </w:tc>
        <w:tc>
          <w:tcPr>
            <w:tcW w:w="0" w:type="auto"/>
          </w:tcPr>
          <w:p w14:paraId="0426F1E9" w14:textId="77777777" w:rsidR="007C0D28" w:rsidRPr="002541B6" w:rsidRDefault="007C0D28" w:rsidP="00515665">
            <w:r w:rsidRPr="002541B6">
              <w:t>Cyanobacteria</w:t>
            </w:r>
          </w:p>
        </w:tc>
        <w:tc>
          <w:tcPr>
            <w:tcW w:w="0" w:type="auto"/>
          </w:tcPr>
          <w:p w14:paraId="651B2533" w14:textId="77777777" w:rsidR="007C0D28" w:rsidRPr="002541B6" w:rsidRDefault="007C0D28" w:rsidP="00515665">
            <w:r w:rsidRPr="002541B6">
              <w:t>bacteria</w:t>
            </w:r>
          </w:p>
        </w:tc>
      </w:tr>
      <w:tr w:rsidR="007C0D28" w:rsidRPr="002541B6" w14:paraId="6422EB06" w14:textId="77777777" w:rsidTr="002E4524">
        <w:tc>
          <w:tcPr>
            <w:tcW w:w="0" w:type="auto"/>
          </w:tcPr>
          <w:p w14:paraId="06659DDB" w14:textId="77777777" w:rsidR="007C0D28" w:rsidRPr="002541B6" w:rsidRDefault="007C0D28" w:rsidP="00515665">
            <w:r w:rsidRPr="002541B6">
              <w:rPr>
                <w:bCs/>
              </w:rPr>
              <w:t>452</w:t>
            </w:r>
          </w:p>
        </w:tc>
        <w:tc>
          <w:tcPr>
            <w:tcW w:w="0" w:type="auto"/>
          </w:tcPr>
          <w:p w14:paraId="699985DB" w14:textId="77777777" w:rsidR="007C0D28" w:rsidRPr="002541B6" w:rsidRDefault="007C0D28" w:rsidP="00515665">
            <w:r w:rsidRPr="002541B6">
              <w:t>Thermosynechococcus elongatus 4705</w:t>
            </w:r>
          </w:p>
        </w:tc>
        <w:tc>
          <w:tcPr>
            <w:tcW w:w="0" w:type="auto"/>
          </w:tcPr>
          <w:p w14:paraId="41B0FF18" w14:textId="77777777" w:rsidR="007C0D28" w:rsidRPr="002541B6" w:rsidRDefault="007C0D28" w:rsidP="00515665">
            <w:r w:rsidRPr="002541B6">
              <w:t>Cyanobacteria</w:t>
            </w:r>
          </w:p>
        </w:tc>
        <w:tc>
          <w:tcPr>
            <w:tcW w:w="0" w:type="auto"/>
          </w:tcPr>
          <w:p w14:paraId="3E372212" w14:textId="77777777" w:rsidR="007C0D28" w:rsidRPr="002541B6" w:rsidRDefault="007C0D28" w:rsidP="00515665">
            <w:r w:rsidRPr="002541B6">
              <w:t>bacteria</w:t>
            </w:r>
          </w:p>
        </w:tc>
      </w:tr>
      <w:tr w:rsidR="007C0D28" w:rsidRPr="002541B6" w14:paraId="19D5E14C" w14:textId="77777777" w:rsidTr="002E4524">
        <w:tc>
          <w:tcPr>
            <w:tcW w:w="0" w:type="auto"/>
          </w:tcPr>
          <w:p w14:paraId="2A9F20E5" w14:textId="77777777" w:rsidR="007C0D28" w:rsidRPr="002541B6" w:rsidRDefault="007C0D28" w:rsidP="00515665">
            <w:r w:rsidRPr="002541B6">
              <w:rPr>
                <w:bCs/>
              </w:rPr>
              <w:t>453</w:t>
            </w:r>
          </w:p>
        </w:tc>
        <w:tc>
          <w:tcPr>
            <w:tcW w:w="0" w:type="auto"/>
          </w:tcPr>
          <w:p w14:paraId="4945F011" w14:textId="77777777" w:rsidR="007C0D28" w:rsidRPr="002541B6" w:rsidRDefault="007C0D28" w:rsidP="00515665">
            <w:r w:rsidRPr="002541B6">
              <w:t>Thermosynechococcus elongatus 5741</w:t>
            </w:r>
          </w:p>
        </w:tc>
        <w:tc>
          <w:tcPr>
            <w:tcW w:w="0" w:type="auto"/>
          </w:tcPr>
          <w:p w14:paraId="1B1793C5" w14:textId="77777777" w:rsidR="007C0D28" w:rsidRPr="002541B6" w:rsidRDefault="007C0D28" w:rsidP="00515665">
            <w:r w:rsidRPr="002541B6">
              <w:t>Cyanobacteria</w:t>
            </w:r>
          </w:p>
        </w:tc>
        <w:tc>
          <w:tcPr>
            <w:tcW w:w="0" w:type="auto"/>
          </w:tcPr>
          <w:p w14:paraId="728CAD01" w14:textId="77777777" w:rsidR="007C0D28" w:rsidRPr="002541B6" w:rsidRDefault="007C0D28" w:rsidP="00515665">
            <w:r w:rsidRPr="002541B6">
              <w:t>bacteria</w:t>
            </w:r>
          </w:p>
        </w:tc>
      </w:tr>
      <w:tr w:rsidR="007C0D28" w:rsidRPr="002541B6" w14:paraId="6F5AD1E9" w14:textId="77777777" w:rsidTr="002E4524">
        <w:tc>
          <w:tcPr>
            <w:tcW w:w="0" w:type="auto"/>
          </w:tcPr>
          <w:p w14:paraId="3D30E3AC" w14:textId="77777777" w:rsidR="007C0D28" w:rsidRPr="002541B6" w:rsidRDefault="007C0D28" w:rsidP="00515665">
            <w:r w:rsidRPr="002541B6">
              <w:rPr>
                <w:bCs/>
              </w:rPr>
              <w:t>454</w:t>
            </w:r>
          </w:p>
        </w:tc>
        <w:tc>
          <w:tcPr>
            <w:tcW w:w="0" w:type="auto"/>
          </w:tcPr>
          <w:p w14:paraId="315F5968" w14:textId="77777777" w:rsidR="007C0D28" w:rsidRPr="002541B6" w:rsidRDefault="007C0D28" w:rsidP="00515665">
            <w:r w:rsidRPr="002541B6">
              <w:t>Trichodesmium erythraeum IMS101</w:t>
            </w:r>
          </w:p>
        </w:tc>
        <w:tc>
          <w:tcPr>
            <w:tcW w:w="0" w:type="auto"/>
          </w:tcPr>
          <w:p w14:paraId="31F5BA35" w14:textId="77777777" w:rsidR="007C0D28" w:rsidRPr="002541B6" w:rsidRDefault="007C0D28" w:rsidP="00515665">
            <w:r w:rsidRPr="002541B6">
              <w:t>Cyanobacteria</w:t>
            </w:r>
          </w:p>
        </w:tc>
        <w:tc>
          <w:tcPr>
            <w:tcW w:w="0" w:type="auto"/>
          </w:tcPr>
          <w:p w14:paraId="3AF54B69" w14:textId="77777777" w:rsidR="007C0D28" w:rsidRPr="002541B6" w:rsidRDefault="007C0D28" w:rsidP="00515665">
            <w:r w:rsidRPr="002541B6">
              <w:t>bacteria</w:t>
            </w:r>
          </w:p>
        </w:tc>
      </w:tr>
      <w:tr w:rsidR="007C0D28" w:rsidRPr="002541B6" w14:paraId="1FF8A5E5" w14:textId="77777777" w:rsidTr="002E4524">
        <w:tc>
          <w:tcPr>
            <w:tcW w:w="0" w:type="auto"/>
          </w:tcPr>
          <w:p w14:paraId="0A33BE86" w14:textId="77777777" w:rsidR="007C0D28" w:rsidRPr="002541B6" w:rsidRDefault="007C0D28" w:rsidP="00515665">
            <w:r w:rsidRPr="002541B6">
              <w:rPr>
                <w:bCs/>
              </w:rPr>
              <w:t>455</w:t>
            </w:r>
          </w:p>
        </w:tc>
        <w:tc>
          <w:tcPr>
            <w:tcW w:w="0" w:type="auto"/>
          </w:tcPr>
          <w:p w14:paraId="4DD64C14" w14:textId="77777777" w:rsidR="007C0D28" w:rsidRPr="002541B6" w:rsidRDefault="007C0D28" w:rsidP="00515665">
            <w:r w:rsidRPr="002541B6">
              <w:t>Clavibacter michiganensis subsp. michiganensis NCPPB 382</w:t>
            </w:r>
          </w:p>
        </w:tc>
        <w:tc>
          <w:tcPr>
            <w:tcW w:w="0" w:type="auto"/>
          </w:tcPr>
          <w:p w14:paraId="31318032" w14:textId="77777777" w:rsidR="007C0D28" w:rsidRPr="002541B6" w:rsidRDefault="007C0D28" w:rsidP="00515665">
            <w:r w:rsidRPr="002541B6">
              <w:t>Actinobacteria</w:t>
            </w:r>
          </w:p>
        </w:tc>
        <w:tc>
          <w:tcPr>
            <w:tcW w:w="0" w:type="auto"/>
          </w:tcPr>
          <w:p w14:paraId="530FCB57" w14:textId="77777777" w:rsidR="007C0D28" w:rsidRPr="002541B6" w:rsidRDefault="007C0D28" w:rsidP="00515665">
            <w:r w:rsidRPr="002541B6">
              <w:t>bacteria</w:t>
            </w:r>
          </w:p>
        </w:tc>
      </w:tr>
      <w:tr w:rsidR="007C0D28" w:rsidRPr="002541B6" w14:paraId="2A0C0C7C" w14:textId="77777777" w:rsidTr="002E4524">
        <w:tc>
          <w:tcPr>
            <w:tcW w:w="0" w:type="auto"/>
          </w:tcPr>
          <w:p w14:paraId="2100FB24" w14:textId="77777777" w:rsidR="007C0D28" w:rsidRPr="002541B6" w:rsidRDefault="007C0D28" w:rsidP="00515665">
            <w:r w:rsidRPr="002541B6">
              <w:rPr>
                <w:bCs/>
              </w:rPr>
              <w:t>456</w:t>
            </w:r>
          </w:p>
        </w:tc>
        <w:tc>
          <w:tcPr>
            <w:tcW w:w="0" w:type="auto"/>
          </w:tcPr>
          <w:p w14:paraId="089DE128" w14:textId="77777777" w:rsidR="007C0D28" w:rsidRPr="002541B6" w:rsidRDefault="007C0D28" w:rsidP="00515665">
            <w:r w:rsidRPr="002541B6">
              <w:t>Conexibacter woesei DSM 14684</w:t>
            </w:r>
          </w:p>
        </w:tc>
        <w:tc>
          <w:tcPr>
            <w:tcW w:w="0" w:type="auto"/>
          </w:tcPr>
          <w:p w14:paraId="2BD37EBE" w14:textId="77777777" w:rsidR="007C0D28" w:rsidRPr="002541B6" w:rsidRDefault="007C0D28" w:rsidP="00515665">
            <w:r w:rsidRPr="002541B6">
              <w:t>Actinobacteria</w:t>
            </w:r>
          </w:p>
        </w:tc>
        <w:tc>
          <w:tcPr>
            <w:tcW w:w="0" w:type="auto"/>
          </w:tcPr>
          <w:p w14:paraId="6BB2163D" w14:textId="77777777" w:rsidR="007C0D28" w:rsidRPr="002541B6" w:rsidRDefault="007C0D28" w:rsidP="00515665">
            <w:r w:rsidRPr="002541B6">
              <w:t>bacteria</w:t>
            </w:r>
          </w:p>
        </w:tc>
      </w:tr>
      <w:tr w:rsidR="007C0D28" w:rsidRPr="002541B6" w14:paraId="6C4352F7" w14:textId="77777777" w:rsidTr="002E4524">
        <w:tc>
          <w:tcPr>
            <w:tcW w:w="0" w:type="auto"/>
          </w:tcPr>
          <w:p w14:paraId="2B47C14C" w14:textId="77777777" w:rsidR="007C0D28" w:rsidRPr="002541B6" w:rsidRDefault="007C0D28" w:rsidP="00515665">
            <w:r w:rsidRPr="002541B6">
              <w:rPr>
                <w:bCs/>
              </w:rPr>
              <w:t>457</w:t>
            </w:r>
          </w:p>
        </w:tc>
        <w:tc>
          <w:tcPr>
            <w:tcW w:w="0" w:type="auto"/>
          </w:tcPr>
          <w:p w14:paraId="7D247E19" w14:textId="77777777" w:rsidR="007C0D28" w:rsidRPr="002541B6" w:rsidRDefault="007C0D28" w:rsidP="00515665">
            <w:r w:rsidRPr="002541B6">
              <w:t>Chlamydophila psittaci 6BC</w:t>
            </w:r>
          </w:p>
        </w:tc>
        <w:tc>
          <w:tcPr>
            <w:tcW w:w="0" w:type="auto"/>
          </w:tcPr>
          <w:p w14:paraId="7C067027" w14:textId="77777777" w:rsidR="007C0D28" w:rsidRPr="002541B6" w:rsidRDefault="007C0D28" w:rsidP="00515665">
            <w:r w:rsidRPr="002541B6">
              <w:t>Chlamydiae</w:t>
            </w:r>
          </w:p>
        </w:tc>
        <w:tc>
          <w:tcPr>
            <w:tcW w:w="0" w:type="auto"/>
          </w:tcPr>
          <w:p w14:paraId="1E0977BD" w14:textId="77777777" w:rsidR="007C0D28" w:rsidRPr="002541B6" w:rsidRDefault="007C0D28" w:rsidP="00515665">
            <w:r w:rsidRPr="002541B6">
              <w:t>bacteria</w:t>
            </w:r>
          </w:p>
        </w:tc>
      </w:tr>
      <w:tr w:rsidR="007C0D28" w:rsidRPr="002541B6" w14:paraId="0F16C9A1" w14:textId="77777777" w:rsidTr="002E4524">
        <w:tc>
          <w:tcPr>
            <w:tcW w:w="0" w:type="auto"/>
          </w:tcPr>
          <w:p w14:paraId="6DD2CE9B" w14:textId="77777777" w:rsidR="007C0D28" w:rsidRPr="002541B6" w:rsidRDefault="007C0D28" w:rsidP="00515665">
            <w:r w:rsidRPr="002541B6">
              <w:rPr>
                <w:bCs/>
              </w:rPr>
              <w:t>458</w:t>
            </w:r>
          </w:p>
        </w:tc>
        <w:tc>
          <w:tcPr>
            <w:tcW w:w="0" w:type="auto"/>
          </w:tcPr>
          <w:p w14:paraId="632C699E" w14:textId="77777777" w:rsidR="007C0D28" w:rsidRPr="002541B6" w:rsidRDefault="007C0D28" w:rsidP="00515665">
            <w:r w:rsidRPr="002541B6">
              <w:t>Candidatus Azobacteroides pseudotrichonymphae genomovar. CFP2</w:t>
            </w:r>
          </w:p>
        </w:tc>
        <w:tc>
          <w:tcPr>
            <w:tcW w:w="0" w:type="auto"/>
          </w:tcPr>
          <w:p w14:paraId="39DCAAF7" w14:textId="77777777" w:rsidR="007C0D28" w:rsidRPr="002541B6" w:rsidRDefault="007C0D28" w:rsidP="00515665">
            <w:r w:rsidRPr="002541B6">
              <w:t>Bacteroidetes</w:t>
            </w:r>
          </w:p>
        </w:tc>
        <w:tc>
          <w:tcPr>
            <w:tcW w:w="0" w:type="auto"/>
          </w:tcPr>
          <w:p w14:paraId="61979407" w14:textId="77777777" w:rsidR="007C0D28" w:rsidRPr="002541B6" w:rsidRDefault="007C0D28" w:rsidP="00515665">
            <w:r w:rsidRPr="002541B6">
              <w:t>bacteria</w:t>
            </w:r>
          </w:p>
        </w:tc>
      </w:tr>
      <w:tr w:rsidR="007C0D28" w:rsidRPr="002541B6" w14:paraId="2FC8ECA2" w14:textId="77777777" w:rsidTr="002E4524">
        <w:tc>
          <w:tcPr>
            <w:tcW w:w="0" w:type="auto"/>
          </w:tcPr>
          <w:p w14:paraId="7841ED57" w14:textId="77777777" w:rsidR="007C0D28" w:rsidRPr="002541B6" w:rsidRDefault="007C0D28" w:rsidP="00515665">
            <w:r w:rsidRPr="002541B6">
              <w:rPr>
                <w:bCs/>
              </w:rPr>
              <w:t>459</w:t>
            </w:r>
          </w:p>
        </w:tc>
        <w:tc>
          <w:tcPr>
            <w:tcW w:w="0" w:type="auto"/>
          </w:tcPr>
          <w:p w14:paraId="3CCFC438" w14:textId="77777777" w:rsidR="007C0D28" w:rsidRPr="002541B6" w:rsidRDefault="007C0D28" w:rsidP="00515665">
            <w:r w:rsidRPr="002541B6">
              <w:t>Candidatus Sulcia muelleri DMIN</w:t>
            </w:r>
          </w:p>
        </w:tc>
        <w:tc>
          <w:tcPr>
            <w:tcW w:w="0" w:type="auto"/>
          </w:tcPr>
          <w:p w14:paraId="09A76752" w14:textId="77777777" w:rsidR="007C0D28" w:rsidRPr="002541B6" w:rsidRDefault="007C0D28" w:rsidP="00515665">
            <w:r w:rsidRPr="002541B6">
              <w:t>Bacteroidetes</w:t>
            </w:r>
          </w:p>
        </w:tc>
        <w:tc>
          <w:tcPr>
            <w:tcW w:w="0" w:type="auto"/>
          </w:tcPr>
          <w:p w14:paraId="7633797F" w14:textId="77777777" w:rsidR="007C0D28" w:rsidRPr="002541B6" w:rsidRDefault="007C0D28" w:rsidP="00515665">
            <w:r w:rsidRPr="002541B6">
              <w:t>bacteria</w:t>
            </w:r>
          </w:p>
        </w:tc>
      </w:tr>
      <w:tr w:rsidR="007C0D28" w:rsidRPr="002541B6" w14:paraId="5F6A134C" w14:textId="77777777" w:rsidTr="002E4524">
        <w:tc>
          <w:tcPr>
            <w:tcW w:w="0" w:type="auto"/>
          </w:tcPr>
          <w:p w14:paraId="4A2AC11E" w14:textId="77777777" w:rsidR="007C0D28" w:rsidRPr="002541B6" w:rsidRDefault="007C0D28" w:rsidP="00515665">
            <w:r w:rsidRPr="002541B6">
              <w:rPr>
                <w:bCs/>
              </w:rPr>
              <w:t>460</w:t>
            </w:r>
          </w:p>
        </w:tc>
        <w:tc>
          <w:tcPr>
            <w:tcW w:w="0" w:type="auto"/>
          </w:tcPr>
          <w:p w14:paraId="4E414915" w14:textId="77777777" w:rsidR="007C0D28" w:rsidRPr="002541B6" w:rsidRDefault="007C0D28" w:rsidP="00515665">
            <w:r w:rsidRPr="002541B6">
              <w:t>Campylobacter curvus 525.92</w:t>
            </w:r>
          </w:p>
        </w:tc>
        <w:tc>
          <w:tcPr>
            <w:tcW w:w="0" w:type="auto"/>
          </w:tcPr>
          <w:p w14:paraId="399D8871" w14:textId="77777777" w:rsidR="007C0D28" w:rsidRPr="002541B6" w:rsidRDefault="007C0D28" w:rsidP="00515665">
            <w:r w:rsidRPr="002541B6">
              <w:t>Epsilonproteobacteria</w:t>
            </w:r>
          </w:p>
        </w:tc>
        <w:tc>
          <w:tcPr>
            <w:tcW w:w="0" w:type="auto"/>
          </w:tcPr>
          <w:p w14:paraId="6B881A69" w14:textId="77777777" w:rsidR="007C0D28" w:rsidRPr="002541B6" w:rsidRDefault="007C0D28" w:rsidP="00515665">
            <w:r w:rsidRPr="002541B6">
              <w:t>bacteria</w:t>
            </w:r>
          </w:p>
        </w:tc>
      </w:tr>
      <w:tr w:rsidR="007C0D28" w:rsidRPr="002541B6" w14:paraId="31E6D6E2" w14:textId="77777777" w:rsidTr="002E4524">
        <w:tc>
          <w:tcPr>
            <w:tcW w:w="0" w:type="auto"/>
          </w:tcPr>
          <w:p w14:paraId="03732CD8" w14:textId="77777777" w:rsidR="007C0D28" w:rsidRPr="002541B6" w:rsidRDefault="007C0D28" w:rsidP="00515665">
            <w:r w:rsidRPr="002541B6">
              <w:rPr>
                <w:bCs/>
              </w:rPr>
              <w:t>461</w:t>
            </w:r>
          </w:p>
        </w:tc>
        <w:tc>
          <w:tcPr>
            <w:tcW w:w="0" w:type="auto"/>
          </w:tcPr>
          <w:p w14:paraId="3CC065EC" w14:textId="77777777" w:rsidR="007C0D28" w:rsidRPr="002541B6" w:rsidRDefault="007C0D28" w:rsidP="00515665">
            <w:r w:rsidRPr="002541B6">
              <w:t>Nitratiruptor sp. SB155-2</w:t>
            </w:r>
          </w:p>
        </w:tc>
        <w:tc>
          <w:tcPr>
            <w:tcW w:w="0" w:type="auto"/>
          </w:tcPr>
          <w:p w14:paraId="3C12E0A2" w14:textId="77777777" w:rsidR="007C0D28" w:rsidRPr="002541B6" w:rsidRDefault="007C0D28" w:rsidP="00515665">
            <w:r w:rsidRPr="002541B6">
              <w:t>Epsilonproteobacteria</w:t>
            </w:r>
          </w:p>
        </w:tc>
        <w:tc>
          <w:tcPr>
            <w:tcW w:w="0" w:type="auto"/>
          </w:tcPr>
          <w:p w14:paraId="3B406EC9" w14:textId="77777777" w:rsidR="007C0D28" w:rsidRPr="002541B6" w:rsidRDefault="007C0D28" w:rsidP="00515665">
            <w:r w:rsidRPr="002541B6">
              <w:t>bacteria</w:t>
            </w:r>
          </w:p>
        </w:tc>
      </w:tr>
      <w:tr w:rsidR="007C0D28" w:rsidRPr="002541B6" w14:paraId="3F1B3A82" w14:textId="77777777" w:rsidTr="002E4524">
        <w:tc>
          <w:tcPr>
            <w:tcW w:w="0" w:type="auto"/>
          </w:tcPr>
          <w:p w14:paraId="7FCE68F9" w14:textId="77777777" w:rsidR="007C0D28" w:rsidRPr="002541B6" w:rsidRDefault="007C0D28" w:rsidP="00515665">
            <w:r w:rsidRPr="002541B6">
              <w:rPr>
                <w:bCs/>
              </w:rPr>
              <w:t>462</w:t>
            </w:r>
          </w:p>
        </w:tc>
        <w:tc>
          <w:tcPr>
            <w:tcW w:w="0" w:type="auto"/>
          </w:tcPr>
          <w:p w14:paraId="4A3B8516" w14:textId="77777777" w:rsidR="007C0D28" w:rsidRPr="002541B6" w:rsidRDefault="007C0D28" w:rsidP="00515665">
            <w:r w:rsidRPr="002541B6">
              <w:t>Sulfurovum sp. NBC37-1</w:t>
            </w:r>
          </w:p>
        </w:tc>
        <w:tc>
          <w:tcPr>
            <w:tcW w:w="0" w:type="auto"/>
          </w:tcPr>
          <w:p w14:paraId="686D7E19" w14:textId="77777777" w:rsidR="007C0D28" w:rsidRPr="002541B6" w:rsidRDefault="007C0D28" w:rsidP="00515665">
            <w:r w:rsidRPr="002541B6">
              <w:t>Epsilonproteobacteria</w:t>
            </w:r>
          </w:p>
        </w:tc>
        <w:tc>
          <w:tcPr>
            <w:tcW w:w="0" w:type="auto"/>
          </w:tcPr>
          <w:p w14:paraId="4B8B6E81" w14:textId="77777777" w:rsidR="007C0D28" w:rsidRPr="002541B6" w:rsidRDefault="007C0D28" w:rsidP="00515665">
            <w:r w:rsidRPr="002541B6">
              <w:t>bacteria</w:t>
            </w:r>
          </w:p>
        </w:tc>
      </w:tr>
      <w:tr w:rsidR="007C0D28" w:rsidRPr="002541B6" w14:paraId="4D664AC5" w14:textId="77777777" w:rsidTr="002E4524">
        <w:tc>
          <w:tcPr>
            <w:tcW w:w="0" w:type="auto"/>
          </w:tcPr>
          <w:p w14:paraId="12A0596F" w14:textId="77777777" w:rsidR="007C0D28" w:rsidRPr="002541B6" w:rsidRDefault="007C0D28" w:rsidP="00515665">
            <w:r w:rsidRPr="002541B6">
              <w:rPr>
                <w:bCs/>
              </w:rPr>
              <w:t>463</w:t>
            </w:r>
          </w:p>
        </w:tc>
        <w:tc>
          <w:tcPr>
            <w:tcW w:w="0" w:type="auto"/>
          </w:tcPr>
          <w:p w14:paraId="367CBE1F" w14:textId="77777777" w:rsidR="007C0D28" w:rsidRPr="002541B6" w:rsidRDefault="007C0D28" w:rsidP="00515665">
            <w:r w:rsidRPr="002541B6">
              <w:t>Bdellovibrio bacteriovorus HD100</w:t>
            </w:r>
          </w:p>
        </w:tc>
        <w:tc>
          <w:tcPr>
            <w:tcW w:w="0" w:type="auto"/>
          </w:tcPr>
          <w:p w14:paraId="6A968207" w14:textId="77777777" w:rsidR="007C0D28" w:rsidRPr="002541B6" w:rsidRDefault="007C0D28" w:rsidP="00515665">
            <w:r w:rsidRPr="002541B6">
              <w:t>Deltaproteobacteria</w:t>
            </w:r>
          </w:p>
        </w:tc>
        <w:tc>
          <w:tcPr>
            <w:tcW w:w="0" w:type="auto"/>
          </w:tcPr>
          <w:p w14:paraId="2B072D6C" w14:textId="77777777" w:rsidR="007C0D28" w:rsidRPr="002541B6" w:rsidRDefault="007C0D28" w:rsidP="00515665">
            <w:r w:rsidRPr="002541B6">
              <w:t>bacteria</w:t>
            </w:r>
          </w:p>
        </w:tc>
      </w:tr>
      <w:tr w:rsidR="007C0D28" w:rsidRPr="002541B6" w14:paraId="7C2B9C10" w14:textId="77777777" w:rsidTr="002E4524">
        <w:tc>
          <w:tcPr>
            <w:tcW w:w="0" w:type="auto"/>
          </w:tcPr>
          <w:p w14:paraId="684F4CCB" w14:textId="77777777" w:rsidR="007C0D28" w:rsidRPr="002541B6" w:rsidRDefault="007C0D28" w:rsidP="00515665">
            <w:r w:rsidRPr="002541B6">
              <w:rPr>
                <w:bCs/>
              </w:rPr>
              <w:t>464</w:t>
            </w:r>
          </w:p>
        </w:tc>
        <w:tc>
          <w:tcPr>
            <w:tcW w:w="0" w:type="auto"/>
          </w:tcPr>
          <w:p w14:paraId="0DBF8EEA" w14:textId="77777777" w:rsidR="007C0D28" w:rsidRPr="002541B6" w:rsidRDefault="007C0D28" w:rsidP="00515665">
            <w:r w:rsidRPr="002541B6">
              <w:t>Desulfovibrio vulgaris DP4</w:t>
            </w:r>
          </w:p>
        </w:tc>
        <w:tc>
          <w:tcPr>
            <w:tcW w:w="0" w:type="auto"/>
          </w:tcPr>
          <w:p w14:paraId="08DA6175" w14:textId="77777777" w:rsidR="007C0D28" w:rsidRPr="002541B6" w:rsidRDefault="007C0D28" w:rsidP="00515665">
            <w:r w:rsidRPr="002541B6">
              <w:t>Deltaproteobacteria</w:t>
            </w:r>
          </w:p>
        </w:tc>
        <w:tc>
          <w:tcPr>
            <w:tcW w:w="0" w:type="auto"/>
          </w:tcPr>
          <w:p w14:paraId="3CD96CB1" w14:textId="77777777" w:rsidR="007C0D28" w:rsidRPr="002541B6" w:rsidRDefault="007C0D28" w:rsidP="00515665">
            <w:r w:rsidRPr="002541B6">
              <w:t>bacteria</w:t>
            </w:r>
          </w:p>
        </w:tc>
      </w:tr>
      <w:tr w:rsidR="007C0D28" w:rsidRPr="002541B6" w14:paraId="15329EFB" w14:textId="77777777" w:rsidTr="002E4524">
        <w:tc>
          <w:tcPr>
            <w:tcW w:w="0" w:type="auto"/>
          </w:tcPr>
          <w:p w14:paraId="300F02E1" w14:textId="77777777" w:rsidR="007C0D28" w:rsidRPr="002541B6" w:rsidRDefault="007C0D28" w:rsidP="00515665">
            <w:r w:rsidRPr="002541B6">
              <w:rPr>
                <w:bCs/>
              </w:rPr>
              <w:t>465</w:t>
            </w:r>
          </w:p>
        </w:tc>
        <w:tc>
          <w:tcPr>
            <w:tcW w:w="0" w:type="auto"/>
          </w:tcPr>
          <w:p w14:paraId="3365F7F9" w14:textId="77777777" w:rsidR="007C0D28" w:rsidRPr="002541B6" w:rsidRDefault="007C0D28" w:rsidP="00515665">
            <w:r w:rsidRPr="002541B6">
              <w:t>Geobacter sulfurreducens PCA</w:t>
            </w:r>
          </w:p>
        </w:tc>
        <w:tc>
          <w:tcPr>
            <w:tcW w:w="0" w:type="auto"/>
          </w:tcPr>
          <w:p w14:paraId="69E6D69C" w14:textId="77777777" w:rsidR="007C0D28" w:rsidRPr="002541B6" w:rsidRDefault="007C0D28" w:rsidP="00515665">
            <w:r w:rsidRPr="002541B6">
              <w:t>Deltaproteobacteria</w:t>
            </w:r>
          </w:p>
        </w:tc>
        <w:tc>
          <w:tcPr>
            <w:tcW w:w="0" w:type="auto"/>
          </w:tcPr>
          <w:p w14:paraId="57C3FFA1" w14:textId="77777777" w:rsidR="007C0D28" w:rsidRPr="002541B6" w:rsidRDefault="007C0D28" w:rsidP="00515665">
            <w:r w:rsidRPr="002541B6">
              <w:t>bacteria</w:t>
            </w:r>
          </w:p>
        </w:tc>
      </w:tr>
      <w:tr w:rsidR="007C0D28" w:rsidRPr="002541B6" w14:paraId="1E0528D9" w14:textId="77777777" w:rsidTr="002E4524">
        <w:tc>
          <w:tcPr>
            <w:tcW w:w="0" w:type="auto"/>
          </w:tcPr>
          <w:p w14:paraId="5209AE57" w14:textId="77777777" w:rsidR="007C0D28" w:rsidRPr="002541B6" w:rsidRDefault="007C0D28" w:rsidP="00515665">
            <w:r w:rsidRPr="002541B6">
              <w:rPr>
                <w:bCs/>
              </w:rPr>
              <w:t>466</w:t>
            </w:r>
          </w:p>
        </w:tc>
        <w:tc>
          <w:tcPr>
            <w:tcW w:w="0" w:type="auto"/>
          </w:tcPr>
          <w:p w14:paraId="2FDED2B4" w14:textId="77777777" w:rsidR="007C0D28" w:rsidRPr="002541B6" w:rsidRDefault="007C0D28" w:rsidP="00515665">
            <w:r w:rsidRPr="002541B6">
              <w:t>Sorangium cellulosum So ce 56</w:t>
            </w:r>
          </w:p>
        </w:tc>
        <w:tc>
          <w:tcPr>
            <w:tcW w:w="0" w:type="auto"/>
          </w:tcPr>
          <w:p w14:paraId="12460E66" w14:textId="77777777" w:rsidR="007C0D28" w:rsidRPr="002541B6" w:rsidRDefault="007C0D28" w:rsidP="00515665">
            <w:r w:rsidRPr="002541B6">
              <w:t>Deltaproteobacteria</w:t>
            </w:r>
          </w:p>
        </w:tc>
        <w:tc>
          <w:tcPr>
            <w:tcW w:w="0" w:type="auto"/>
          </w:tcPr>
          <w:p w14:paraId="24A30BB7" w14:textId="77777777" w:rsidR="007C0D28" w:rsidRPr="002541B6" w:rsidRDefault="007C0D28" w:rsidP="00515665">
            <w:r w:rsidRPr="002541B6">
              <w:t>bacteria</w:t>
            </w:r>
          </w:p>
        </w:tc>
      </w:tr>
      <w:tr w:rsidR="007C0D28" w:rsidRPr="002541B6" w14:paraId="0B7632B7" w14:textId="77777777" w:rsidTr="002E4524">
        <w:tc>
          <w:tcPr>
            <w:tcW w:w="0" w:type="auto"/>
          </w:tcPr>
          <w:p w14:paraId="46FCDD9B" w14:textId="77777777" w:rsidR="007C0D28" w:rsidRPr="002541B6" w:rsidRDefault="007C0D28" w:rsidP="00515665">
            <w:r w:rsidRPr="002541B6">
              <w:rPr>
                <w:bCs/>
              </w:rPr>
              <w:t>467</w:t>
            </w:r>
          </w:p>
        </w:tc>
        <w:tc>
          <w:tcPr>
            <w:tcW w:w="0" w:type="auto"/>
          </w:tcPr>
          <w:p w14:paraId="1FBE9927" w14:textId="77777777" w:rsidR="007C0D28" w:rsidRPr="002541B6" w:rsidRDefault="007C0D28" w:rsidP="00515665">
            <w:r w:rsidRPr="002541B6">
              <w:t>Syntrophus aciditrophicus SB</w:t>
            </w:r>
          </w:p>
        </w:tc>
        <w:tc>
          <w:tcPr>
            <w:tcW w:w="0" w:type="auto"/>
          </w:tcPr>
          <w:p w14:paraId="6E06346C" w14:textId="77777777" w:rsidR="007C0D28" w:rsidRPr="002541B6" w:rsidRDefault="007C0D28" w:rsidP="00515665">
            <w:r w:rsidRPr="002541B6">
              <w:t>Deltaproteobacteria</w:t>
            </w:r>
          </w:p>
        </w:tc>
        <w:tc>
          <w:tcPr>
            <w:tcW w:w="0" w:type="auto"/>
          </w:tcPr>
          <w:p w14:paraId="7F160978" w14:textId="77777777" w:rsidR="007C0D28" w:rsidRPr="002541B6" w:rsidRDefault="007C0D28" w:rsidP="00515665">
            <w:r w:rsidRPr="002541B6">
              <w:t>bacteria</w:t>
            </w:r>
          </w:p>
        </w:tc>
      </w:tr>
      <w:tr w:rsidR="007C0D28" w:rsidRPr="002541B6" w14:paraId="6C738BCB" w14:textId="77777777" w:rsidTr="002E4524">
        <w:tc>
          <w:tcPr>
            <w:tcW w:w="0" w:type="auto"/>
          </w:tcPr>
          <w:p w14:paraId="50843C2B" w14:textId="77777777" w:rsidR="007C0D28" w:rsidRPr="002541B6" w:rsidRDefault="007C0D28" w:rsidP="00515665">
            <w:r w:rsidRPr="002541B6">
              <w:rPr>
                <w:bCs/>
              </w:rPr>
              <w:t>468</w:t>
            </w:r>
          </w:p>
        </w:tc>
        <w:tc>
          <w:tcPr>
            <w:tcW w:w="0" w:type="auto"/>
          </w:tcPr>
          <w:p w14:paraId="6C7B635A" w14:textId="77777777" w:rsidR="007C0D28" w:rsidRPr="002541B6" w:rsidRDefault="007C0D28" w:rsidP="00515665">
            <w:r w:rsidRPr="002541B6">
              <w:t>Agrobacterium fabrum</w:t>
            </w:r>
          </w:p>
        </w:tc>
        <w:tc>
          <w:tcPr>
            <w:tcW w:w="0" w:type="auto"/>
          </w:tcPr>
          <w:p w14:paraId="549F7026" w14:textId="77777777" w:rsidR="007C0D28" w:rsidRPr="002541B6" w:rsidRDefault="007C0D28" w:rsidP="00515665">
            <w:r w:rsidRPr="002541B6">
              <w:t>Alphaproteobacteria</w:t>
            </w:r>
          </w:p>
        </w:tc>
        <w:tc>
          <w:tcPr>
            <w:tcW w:w="0" w:type="auto"/>
          </w:tcPr>
          <w:p w14:paraId="039E56C6" w14:textId="77777777" w:rsidR="007C0D28" w:rsidRPr="002541B6" w:rsidRDefault="007C0D28" w:rsidP="00515665">
            <w:r w:rsidRPr="002541B6">
              <w:t>bacteria</w:t>
            </w:r>
          </w:p>
        </w:tc>
      </w:tr>
      <w:tr w:rsidR="007C0D28" w:rsidRPr="002541B6" w14:paraId="649E5A79" w14:textId="77777777" w:rsidTr="002E4524">
        <w:tc>
          <w:tcPr>
            <w:tcW w:w="0" w:type="auto"/>
          </w:tcPr>
          <w:p w14:paraId="27C6EED9" w14:textId="77777777" w:rsidR="007C0D28" w:rsidRPr="002541B6" w:rsidRDefault="007C0D28" w:rsidP="00515665">
            <w:r w:rsidRPr="002541B6">
              <w:rPr>
                <w:bCs/>
              </w:rPr>
              <w:t>469</w:t>
            </w:r>
          </w:p>
        </w:tc>
        <w:tc>
          <w:tcPr>
            <w:tcW w:w="0" w:type="auto"/>
          </w:tcPr>
          <w:p w14:paraId="5D15CEDA" w14:textId="77777777" w:rsidR="007C0D28" w:rsidRPr="002541B6" w:rsidRDefault="007C0D28" w:rsidP="00515665">
            <w:r w:rsidRPr="002541B6">
              <w:t>Caulobacter crescentus CB15</w:t>
            </w:r>
          </w:p>
        </w:tc>
        <w:tc>
          <w:tcPr>
            <w:tcW w:w="0" w:type="auto"/>
          </w:tcPr>
          <w:p w14:paraId="28AD5EC8" w14:textId="77777777" w:rsidR="007C0D28" w:rsidRPr="002541B6" w:rsidRDefault="007C0D28" w:rsidP="00515665">
            <w:r w:rsidRPr="002541B6">
              <w:t>Alphaproteobacteria</w:t>
            </w:r>
          </w:p>
        </w:tc>
        <w:tc>
          <w:tcPr>
            <w:tcW w:w="0" w:type="auto"/>
          </w:tcPr>
          <w:p w14:paraId="1E19F37A" w14:textId="77777777" w:rsidR="007C0D28" w:rsidRPr="002541B6" w:rsidRDefault="007C0D28" w:rsidP="00515665">
            <w:r w:rsidRPr="002541B6">
              <w:t>bacteria</w:t>
            </w:r>
          </w:p>
        </w:tc>
      </w:tr>
      <w:tr w:rsidR="007C0D28" w:rsidRPr="002541B6" w14:paraId="47267EFA" w14:textId="77777777" w:rsidTr="002E4524">
        <w:tc>
          <w:tcPr>
            <w:tcW w:w="0" w:type="auto"/>
          </w:tcPr>
          <w:p w14:paraId="2A01B4EA" w14:textId="77777777" w:rsidR="007C0D28" w:rsidRPr="002541B6" w:rsidRDefault="007C0D28" w:rsidP="00515665">
            <w:r w:rsidRPr="002541B6">
              <w:rPr>
                <w:bCs/>
              </w:rPr>
              <w:t>470</w:t>
            </w:r>
          </w:p>
        </w:tc>
        <w:tc>
          <w:tcPr>
            <w:tcW w:w="0" w:type="auto"/>
          </w:tcPr>
          <w:p w14:paraId="21CAE9A9" w14:textId="77777777" w:rsidR="007C0D28" w:rsidRPr="002541B6" w:rsidRDefault="007C0D28" w:rsidP="00515665">
            <w:r w:rsidRPr="002541B6">
              <w:t>Ehrlichia canis str. Jake</w:t>
            </w:r>
          </w:p>
        </w:tc>
        <w:tc>
          <w:tcPr>
            <w:tcW w:w="0" w:type="auto"/>
          </w:tcPr>
          <w:p w14:paraId="0072C3DA" w14:textId="77777777" w:rsidR="007C0D28" w:rsidRPr="002541B6" w:rsidRDefault="007C0D28" w:rsidP="00515665">
            <w:r w:rsidRPr="002541B6">
              <w:t>Alphaproteobacteria</w:t>
            </w:r>
          </w:p>
        </w:tc>
        <w:tc>
          <w:tcPr>
            <w:tcW w:w="0" w:type="auto"/>
          </w:tcPr>
          <w:p w14:paraId="4DD0324C" w14:textId="77777777" w:rsidR="007C0D28" w:rsidRPr="002541B6" w:rsidRDefault="007C0D28" w:rsidP="00515665">
            <w:r w:rsidRPr="002541B6">
              <w:t>bacteria</w:t>
            </w:r>
          </w:p>
        </w:tc>
      </w:tr>
      <w:tr w:rsidR="007C0D28" w:rsidRPr="002541B6" w14:paraId="71F13FA9" w14:textId="77777777" w:rsidTr="002E4524">
        <w:tc>
          <w:tcPr>
            <w:tcW w:w="0" w:type="auto"/>
          </w:tcPr>
          <w:p w14:paraId="2AE21B4E" w14:textId="77777777" w:rsidR="007C0D28" w:rsidRPr="002541B6" w:rsidRDefault="007C0D28" w:rsidP="00515665">
            <w:r w:rsidRPr="002541B6">
              <w:rPr>
                <w:bCs/>
              </w:rPr>
              <w:t>471</w:t>
            </w:r>
          </w:p>
        </w:tc>
        <w:tc>
          <w:tcPr>
            <w:tcW w:w="0" w:type="auto"/>
          </w:tcPr>
          <w:p w14:paraId="5637C1C9" w14:textId="77777777" w:rsidR="007C0D28" w:rsidRPr="002541B6" w:rsidRDefault="007C0D28" w:rsidP="00515665">
            <w:r w:rsidRPr="002541B6">
              <w:t>Maricaulis maris MCS10</w:t>
            </w:r>
          </w:p>
        </w:tc>
        <w:tc>
          <w:tcPr>
            <w:tcW w:w="0" w:type="auto"/>
          </w:tcPr>
          <w:p w14:paraId="34122179" w14:textId="77777777" w:rsidR="007C0D28" w:rsidRPr="002541B6" w:rsidRDefault="007C0D28" w:rsidP="00515665">
            <w:r w:rsidRPr="002541B6">
              <w:t>Alphaproteobacteria</w:t>
            </w:r>
          </w:p>
        </w:tc>
        <w:tc>
          <w:tcPr>
            <w:tcW w:w="0" w:type="auto"/>
          </w:tcPr>
          <w:p w14:paraId="369AF68D" w14:textId="77777777" w:rsidR="007C0D28" w:rsidRPr="002541B6" w:rsidRDefault="007C0D28" w:rsidP="00515665">
            <w:r w:rsidRPr="002541B6">
              <w:t>bacteria</w:t>
            </w:r>
          </w:p>
        </w:tc>
      </w:tr>
      <w:tr w:rsidR="007C0D28" w:rsidRPr="002541B6" w14:paraId="74381DD0" w14:textId="77777777" w:rsidTr="002E4524">
        <w:tc>
          <w:tcPr>
            <w:tcW w:w="0" w:type="auto"/>
          </w:tcPr>
          <w:p w14:paraId="4F241853" w14:textId="77777777" w:rsidR="007C0D28" w:rsidRPr="002541B6" w:rsidRDefault="007C0D28" w:rsidP="00515665">
            <w:r w:rsidRPr="002541B6">
              <w:rPr>
                <w:bCs/>
              </w:rPr>
              <w:t>472</w:t>
            </w:r>
          </w:p>
        </w:tc>
        <w:tc>
          <w:tcPr>
            <w:tcW w:w="0" w:type="auto"/>
          </w:tcPr>
          <w:p w14:paraId="679D240B" w14:textId="77777777" w:rsidR="007C0D28" w:rsidRPr="002541B6" w:rsidRDefault="007C0D28" w:rsidP="00515665">
            <w:r w:rsidRPr="002541B6">
              <w:t>Zymomonas mobilis subsp. mobilis ZM4</w:t>
            </w:r>
          </w:p>
        </w:tc>
        <w:tc>
          <w:tcPr>
            <w:tcW w:w="0" w:type="auto"/>
          </w:tcPr>
          <w:p w14:paraId="127CAC91" w14:textId="77777777" w:rsidR="007C0D28" w:rsidRPr="002541B6" w:rsidRDefault="007C0D28" w:rsidP="00515665">
            <w:r w:rsidRPr="002541B6">
              <w:t>Alphaproteobacteria</w:t>
            </w:r>
          </w:p>
        </w:tc>
        <w:tc>
          <w:tcPr>
            <w:tcW w:w="0" w:type="auto"/>
          </w:tcPr>
          <w:p w14:paraId="53F4DFBC" w14:textId="77777777" w:rsidR="007C0D28" w:rsidRPr="002541B6" w:rsidRDefault="007C0D28" w:rsidP="00515665">
            <w:r w:rsidRPr="002541B6">
              <w:t>bacteria</w:t>
            </w:r>
          </w:p>
        </w:tc>
      </w:tr>
      <w:tr w:rsidR="007C0D28" w:rsidRPr="002541B6" w14:paraId="6F883607" w14:textId="77777777" w:rsidTr="002E4524">
        <w:tc>
          <w:tcPr>
            <w:tcW w:w="0" w:type="auto"/>
          </w:tcPr>
          <w:p w14:paraId="27DCB1B2" w14:textId="77777777" w:rsidR="007C0D28" w:rsidRPr="002541B6" w:rsidRDefault="007C0D28" w:rsidP="00515665">
            <w:r w:rsidRPr="002541B6">
              <w:rPr>
                <w:bCs/>
              </w:rPr>
              <w:t>473</w:t>
            </w:r>
          </w:p>
        </w:tc>
        <w:tc>
          <w:tcPr>
            <w:tcW w:w="0" w:type="auto"/>
          </w:tcPr>
          <w:p w14:paraId="1C8DF8FE" w14:textId="77777777" w:rsidR="007C0D28" w:rsidRPr="002541B6" w:rsidRDefault="007C0D28" w:rsidP="00515665">
            <w:r w:rsidRPr="002541B6">
              <w:t>Bordetella petrii DSM 12804</w:t>
            </w:r>
          </w:p>
        </w:tc>
        <w:tc>
          <w:tcPr>
            <w:tcW w:w="0" w:type="auto"/>
          </w:tcPr>
          <w:p w14:paraId="0D95DEE6" w14:textId="77777777" w:rsidR="007C0D28" w:rsidRPr="002541B6" w:rsidRDefault="007C0D28" w:rsidP="00515665">
            <w:r w:rsidRPr="002541B6">
              <w:t>Betaproteobacteria</w:t>
            </w:r>
          </w:p>
        </w:tc>
        <w:tc>
          <w:tcPr>
            <w:tcW w:w="0" w:type="auto"/>
          </w:tcPr>
          <w:p w14:paraId="4994E0FD" w14:textId="77777777" w:rsidR="007C0D28" w:rsidRPr="002541B6" w:rsidRDefault="007C0D28" w:rsidP="00515665">
            <w:r w:rsidRPr="002541B6">
              <w:t>bacteria</w:t>
            </w:r>
          </w:p>
        </w:tc>
      </w:tr>
      <w:tr w:rsidR="007C0D28" w:rsidRPr="002541B6" w14:paraId="79830E25" w14:textId="77777777" w:rsidTr="002E4524">
        <w:tc>
          <w:tcPr>
            <w:tcW w:w="0" w:type="auto"/>
          </w:tcPr>
          <w:p w14:paraId="578DAEDD" w14:textId="77777777" w:rsidR="007C0D28" w:rsidRPr="002541B6" w:rsidRDefault="007C0D28" w:rsidP="00515665">
            <w:r w:rsidRPr="002541B6">
              <w:rPr>
                <w:bCs/>
              </w:rPr>
              <w:t>474</w:t>
            </w:r>
          </w:p>
        </w:tc>
        <w:tc>
          <w:tcPr>
            <w:tcW w:w="0" w:type="auto"/>
          </w:tcPr>
          <w:p w14:paraId="7BC61F90" w14:textId="77777777" w:rsidR="007C0D28" w:rsidRPr="002541B6" w:rsidRDefault="007C0D28" w:rsidP="00515665">
            <w:r w:rsidRPr="002541B6">
              <w:t>Chlamydia trachomatis G/9301</w:t>
            </w:r>
          </w:p>
        </w:tc>
        <w:tc>
          <w:tcPr>
            <w:tcW w:w="0" w:type="auto"/>
          </w:tcPr>
          <w:p w14:paraId="7AB5D869" w14:textId="77777777" w:rsidR="007C0D28" w:rsidRPr="002541B6" w:rsidRDefault="007C0D28" w:rsidP="00515665">
            <w:r w:rsidRPr="002541B6">
              <w:t>Betaproteobacteria</w:t>
            </w:r>
          </w:p>
        </w:tc>
        <w:tc>
          <w:tcPr>
            <w:tcW w:w="0" w:type="auto"/>
          </w:tcPr>
          <w:p w14:paraId="2D3C3326" w14:textId="77777777" w:rsidR="007C0D28" w:rsidRPr="002541B6" w:rsidRDefault="007C0D28" w:rsidP="00515665">
            <w:r w:rsidRPr="002541B6">
              <w:t>bacteria</w:t>
            </w:r>
          </w:p>
        </w:tc>
      </w:tr>
      <w:tr w:rsidR="007C0D28" w:rsidRPr="002541B6" w14:paraId="68E66FC6" w14:textId="77777777" w:rsidTr="002E4524">
        <w:tc>
          <w:tcPr>
            <w:tcW w:w="0" w:type="auto"/>
          </w:tcPr>
          <w:p w14:paraId="33C29D60" w14:textId="77777777" w:rsidR="007C0D28" w:rsidRPr="002541B6" w:rsidRDefault="007C0D28" w:rsidP="00515665">
            <w:r w:rsidRPr="002541B6">
              <w:rPr>
                <w:bCs/>
              </w:rPr>
              <w:t>475</w:t>
            </w:r>
          </w:p>
        </w:tc>
        <w:tc>
          <w:tcPr>
            <w:tcW w:w="0" w:type="auto"/>
          </w:tcPr>
          <w:p w14:paraId="706F7465" w14:textId="77777777" w:rsidR="007C0D28" w:rsidRPr="002541B6" w:rsidRDefault="007C0D28" w:rsidP="00515665">
            <w:r w:rsidRPr="002541B6">
              <w:t>Dechloromonas aromatica RCB</w:t>
            </w:r>
          </w:p>
        </w:tc>
        <w:tc>
          <w:tcPr>
            <w:tcW w:w="0" w:type="auto"/>
          </w:tcPr>
          <w:p w14:paraId="7ED1440B" w14:textId="77777777" w:rsidR="007C0D28" w:rsidRPr="002541B6" w:rsidRDefault="007C0D28" w:rsidP="00515665">
            <w:r w:rsidRPr="002541B6">
              <w:t>Betaproteobacteria</w:t>
            </w:r>
          </w:p>
        </w:tc>
        <w:tc>
          <w:tcPr>
            <w:tcW w:w="0" w:type="auto"/>
          </w:tcPr>
          <w:p w14:paraId="3D2C55DA" w14:textId="77777777" w:rsidR="007C0D28" w:rsidRPr="002541B6" w:rsidRDefault="007C0D28" w:rsidP="00515665">
            <w:r w:rsidRPr="002541B6">
              <w:t>bacteria</w:t>
            </w:r>
          </w:p>
        </w:tc>
      </w:tr>
      <w:tr w:rsidR="007C0D28" w:rsidRPr="002541B6" w14:paraId="4FBD337B" w14:textId="77777777" w:rsidTr="002E4524">
        <w:tc>
          <w:tcPr>
            <w:tcW w:w="0" w:type="auto"/>
          </w:tcPr>
          <w:p w14:paraId="6B5AE820" w14:textId="77777777" w:rsidR="007C0D28" w:rsidRPr="002541B6" w:rsidRDefault="007C0D28" w:rsidP="00515665">
            <w:r w:rsidRPr="002541B6">
              <w:rPr>
                <w:bCs/>
              </w:rPr>
              <w:t>476</w:t>
            </w:r>
          </w:p>
        </w:tc>
        <w:tc>
          <w:tcPr>
            <w:tcW w:w="0" w:type="auto"/>
          </w:tcPr>
          <w:p w14:paraId="148FFC37" w14:textId="77777777" w:rsidR="007C0D28" w:rsidRPr="002541B6" w:rsidRDefault="007C0D28" w:rsidP="00515665">
            <w:r w:rsidRPr="002541B6">
              <w:t>Methylobacillus flagellatus KT</w:t>
            </w:r>
          </w:p>
        </w:tc>
        <w:tc>
          <w:tcPr>
            <w:tcW w:w="0" w:type="auto"/>
          </w:tcPr>
          <w:p w14:paraId="72CB78E2" w14:textId="77777777" w:rsidR="007C0D28" w:rsidRPr="002541B6" w:rsidRDefault="007C0D28" w:rsidP="00515665">
            <w:r w:rsidRPr="002541B6">
              <w:t>Betaproteobacteria</w:t>
            </w:r>
          </w:p>
        </w:tc>
        <w:tc>
          <w:tcPr>
            <w:tcW w:w="0" w:type="auto"/>
          </w:tcPr>
          <w:p w14:paraId="02E96B12" w14:textId="77777777" w:rsidR="007C0D28" w:rsidRPr="002541B6" w:rsidRDefault="007C0D28" w:rsidP="00515665">
            <w:r w:rsidRPr="002541B6">
              <w:t>bacteria</w:t>
            </w:r>
          </w:p>
        </w:tc>
      </w:tr>
      <w:tr w:rsidR="007C0D28" w:rsidRPr="002541B6" w14:paraId="28A711AB" w14:textId="77777777" w:rsidTr="002E4524">
        <w:tc>
          <w:tcPr>
            <w:tcW w:w="0" w:type="auto"/>
          </w:tcPr>
          <w:p w14:paraId="286CDA64" w14:textId="77777777" w:rsidR="007C0D28" w:rsidRPr="002541B6" w:rsidRDefault="007C0D28" w:rsidP="00515665">
            <w:r w:rsidRPr="002541B6">
              <w:rPr>
                <w:bCs/>
              </w:rPr>
              <w:t>477</w:t>
            </w:r>
          </w:p>
        </w:tc>
        <w:tc>
          <w:tcPr>
            <w:tcW w:w="0" w:type="auto"/>
          </w:tcPr>
          <w:p w14:paraId="54C7DD87" w14:textId="77777777" w:rsidR="007C0D28" w:rsidRPr="002541B6" w:rsidRDefault="007C0D28" w:rsidP="00515665">
            <w:r w:rsidRPr="002541B6">
              <w:t>Neisseria gonorrhoeae FA 1090</w:t>
            </w:r>
          </w:p>
        </w:tc>
        <w:tc>
          <w:tcPr>
            <w:tcW w:w="0" w:type="auto"/>
          </w:tcPr>
          <w:p w14:paraId="128A6321" w14:textId="77777777" w:rsidR="007C0D28" w:rsidRPr="002541B6" w:rsidRDefault="007C0D28" w:rsidP="00515665">
            <w:r w:rsidRPr="002541B6">
              <w:t>Betaproteobacteria</w:t>
            </w:r>
          </w:p>
        </w:tc>
        <w:tc>
          <w:tcPr>
            <w:tcW w:w="0" w:type="auto"/>
          </w:tcPr>
          <w:p w14:paraId="6209AFB8" w14:textId="77777777" w:rsidR="007C0D28" w:rsidRPr="002541B6" w:rsidRDefault="007C0D28" w:rsidP="00515665">
            <w:r w:rsidRPr="002541B6">
              <w:t>bacteria</w:t>
            </w:r>
          </w:p>
        </w:tc>
      </w:tr>
      <w:tr w:rsidR="007C0D28" w:rsidRPr="002541B6" w14:paraId="013F558F" w14:textId="77777777" w:rsidTr="002E4524">
        <w:tc>
          <w:tcPr>
            <w:tcW w:w="0" w:type="auto"/>
          </w:tcPr>
          <w:p w14:paraId="2C5D8F36" w14:textId="77777777" w:rsidR="007C0D28" w:rsidRPr="002541B6" w:rsidRDefault="007C0D28" w:rsidP="00515665">
            <w:r w:rsidRPr="002541B6">
              <w:rPr>
                <w:bCs/>
              </w:rPr>
              <w:t>478</w:t>
            </w:r>
          </w:p>
        </w:tc>
        <w:tc>
          <w:tcPr>
            <w:tcW w:w="0" w:type="auto"/>
          </w:tcPr>
          <w:p w14:paraId="21F922AF" w14:textId="77777777" w:rsidR="007C0D28" w:rsidRPr="002541B6" w:rsidRDefault="007C0D28" w:rsidP="00515665">
            <w:r w:rsidRPr="002541B6">
              <w:t>Nitrosomonas europaea ATCC 19718</w:t>
            </w:r>
          </w:p>
        </w:tc>
        <w:tc>
          <w:tcPr>
            <w:tcW w:w="0" w:type="auto"/>
          </w:tcPr>
          <w:p w14:paraId="6DB45E20" w14:textId="77777777" w:rsidR="007C0D28" w:rsidRPr="002541B6" w:rsidRDefault="007C0D28" w:rsidP="00515665">
            <w:r w:rsidRPr="002541B6">
              <w:t>Betaproteobacteria</w:t>
            </w:r>
          </w:p>
        </w:tc>
        <w:tc>
          <w:tcPr>
            <w:tcW w:w="0" w:type="auto"/>
          </w:tcPr>
          <w:p w14:paraId="3B8BE790" w14:textId="77777777" w:rsidR="007C0D28" w:rsidRPr="002541B6" w:rsidRDefault="007C0D28" w:rsidP="00515665">
            <w:r w:rsidRPr="002541B6">
              <w:t>bacteria</w:t>
            </w:r>
          </w:p>
        </w:tc>
      </w:tr>
      <w:tr w:rsidR="007C0D28" w:rsidRPr="002541B6" w14:paraId="1405F512" w14:textId="77777777" w:rsidTr="002E4524">
        <w:tc>
          <w:tcPr>
            <w:tcW w:w="0" w:type="auto"/>
          </w:tcPr>
          <w:p w14:paraId="75C2050B" w14:textId="77777777" w:rsidR="007C0D28" w:rsidRPr="002541B6" w:rsidRDefault="007C0D28" w:rsidP="00515665">
            <w:r w:rsidRPr="002541B6">
              <w:rPr>
                <w:bCs/>
              </w:rPr>
              <w:t>479</w:t>
            </w:r>
          </w:p>
        </w:tc>
        <w:tc>
          <w:tcPr>
            <w:tcW w:w="0" w:type="auto"/>
          </w:tcPr>
          <w:p w14:paraId="0AE6733F" w14:textId="77777777" w:rsidR="007C0D28" w:rsidRPr="002541B6" w:rsidRDefault="007C0D28" w:rsidP="00515665">
            <w:r w:rsidRPr="002541B6">
              <w:t>Thiobacillus denitrificans ATCC 25259</w:t>
            </w:r>
          </w:p>
        </w:tc>
        <w:tc>
          <w:tcPr>
            <w:tcW w:w="0" w:type="auto"/>
          </w:tcPr>
          <w:p w14:paraId="45DFF2C8" w14:textId="77777777" w:rsidR="007C0D28" w:rsidRPr="002541B6" w:rsidRDefault="007C0D28" w:rsidP="00515665">
            <w:r w:rsidRPr="002541B6">
              <w:t>Betaproteobacteria</w:t>
            </w:r>
          </w:p>
        </w:tc>
        <w:tc>
          <w:tcPr>
            <w:tcW w:w="0" w:type="auto"/>
          </w:tcPr>
          <w:p w14:paraId="3B71B3A8" w14:textId="77777777" w:rsidR="007C0D28" w:rsidRPr="002541B6" w:rsidRDefault="007C0D28" w:rsidP="00515665">
            <w:r w:rsidRPr="002541B6">
              <w:t>bacteria</w:t>
            </w:r>
          </w:p>
        </w:tc>
      </w:tr>
      <w:tr w:rsidR="007C0D28" w:rsidRPr="002541B6" w14:paraId="50B61FE6" w14:textId="77777777" w:rsidTr="002E4524">
        <w:tc>
          <w:tcPr>
            <w:tcW w:w="0" w:type="auto"/>
          </w:tcPr>
          <w:p w14:paraId="4397807E" w14:textId="77777777" w:rsidR="007C0D28" w:rsidRPr="002541B6" w:rsidRDefault="007C0D28" w:rsidP="00515665">
            <w:r w:rsidRPr="002541B6">
              <w:rPr>
                <w:bCs/>
              </w:rPr>
              <w:t>480</w:t>
            </w:r>
          </w:p>
        </w:tc>
        <w:tc>
          <w:tcPr>
            <w:tcW w:w="0" w:type="auto"/>
          </w:tcPr>
          <w:p w14:paraId="144305D8" w14:textId="77777777" w:rsidR="007C0D28" w:rsidRPr="002541B6" w:rsidRDefault="007C0D28" w:rsidP="00515665">
            <w:r w:rsidRPr="002541B6">
              <w:t>Aeromonas hydrophila subsp. hydrophila ATCC 7966</w:t>
            </w:r>
          </w:p>
        </w:tc>
        <w:tc>
          <w:tcPr>
            <w:tcW w:w="0" w:type="auto"/>
          </w:tcPr>
          <w:p w14:paraId="6A43E39E" w14:textId="77777777" w:rsidR="007C0D28" w:rsidRPr="002541B6" w:rsidRDefault="007C0D28" w:rsidP="00515665">
            <w:r w:rsidRPr="002541B6">
              <w:t>Gammaproteobacteria</w:t>
            </w:r>
          </w:p>
        </w:tc>
        <w:tc>
          <w:tcPr>
            <w:tcW w:w="0" w:type="auto"/>
          </w:tcPr>
          <w:p w14:paraId="49800E6C" w14:textId="77777777" w:rsidR="007C0D28" w:rsidRPr="002541B6" w:rsidRDefault="007C0D28" w:rsidP="00515665">
            <w:r w:rsidRPr="002541B6">
              <w:t>bacteria</w:t>
            </w:r>
          </w:p>
        </w:tc>
      </w:tr>
      <w:tr w:rsidR="007C0D28" w:rsidRPr="002541B6" w14:paraId="07E52CB2" w14:textId="77777777" w:rsidTr="002E4524">
        <w:tc>
          <w:tcPr>
            <w:tcW w:w="0" w:type="auto"/>
          </w:tcPr>
          <w:p w14:paraId="75F28C26" w14:textId="77777777" w:rsidR="007C0D28" w:rsidRPr="002541B6" w:rsidRDefault="007C0D28" w:rsidP="00515665">
            <w:r w:rsidRPr="002541B6">
              <w:rPr>
                <w:bCs/>
              </w:rPr>
              <w:t>481</w:t>
            </w:r>
          </w:p>
        </w:tc>
        <w:tc>
          <w:tcPr>
            <w:tcW w:w="0" w:type="auto"/>
          </w:tcPr>
          <w:p w14:paraId="56F32133" w14:textId="77777777" w:rsidR="007C0D28" w:rsidRPr="002541B6" w:rsidRDefault="007C0D28" w:rsidP="00515665">
            <w:r w:rsidRPr="002541B6">
              <w:t>Baumannia cicadellinicola str. Hc (Homalodisca coagulata)</w:t>
            </w:r>
          </w:p>
        </w:tc>
        <w:tc>
          <w:tcPr>
            <w:tcW w:w="0" w:type="auto"/>
          </w:tcPr>
          <w:p w14:paraId="484D9358" w14:textId="77777777" w:rsidR="007C0D28" w:rsidRPr="002541B6" w:rsidRDefault="007C0D28" w:rsidP="00515665">
            <w:r w:rsidRPr="002541B6">
              <w:t>Gammaproteobacteria</w:t>
            </w:r>
          </w:p>
        </w:tc>
        <w:tc>
          <w:tcPr>
            <w:tcW w:w="0" w:type="auto"/>
          </w:tcPr>
          <w:p w14:paraId="631A6D6F" w14:textId="77777777" w:rsidR="007C0D28" w:rsidRPr="002541B6" w:rsidRDefault="007C0D28" w:rsidP="00515665">
            <w:r w:rsidRPr="002541B6">
              <w:t>bacteria</w:t>
            </w:r>
          </w:p>
        </w:tc>
      </w:tr>
      <w:tr w:rsidR="007C0D28" w:rsidRPr="002541B6" w14:paraId="03FBF9CB" w14:textId="77777777" w:rsidTr="002E4524">
        <w:tc>
          <w:tcPr>
            <w:tcW w:w="0" w:type="auto"/>
          </w:tcPr>
          <w:p w14:paraId="7DF05551" w14:textId="77777777" w:rsidR="007C0D28" w:rsidRPr="002541B6" w:rsidRDefault="007C0D28" w:rsidP="00515665">
            <w:r w:rsidRPr="002541B6">
              <w:rPr>
                <w:bCs/>
              </w:rPr>
              <w:t>482</w:t>
            </w:r>
          </w:p>
        </w:tc>
        <w:tc>
          <w:tcPr>
            <w:tcW w:w="0" w:type="auto"/>
          </w:tcPr>
          <w:p w14:paraId="6B67D529" w14:textId="77777777" w:rsidR="007C0D28" w:rsidRPr="002541B6" w:rsidRDefault="007C0D28" w:rsidP="00515665">
            <w:r w:rsidRPr="002541B6">
              <w:t>Candidatus Carsonella ruddii PV</w:t>
            </w:r>
          </w:p>
        </w:tc>
        <w:tc>
          <w:tcPr>
            <w:tcW w:w="0" w:type="auto"/>
          </w:tcPr>
          <w:p w14:paraId="096985BA" w14:textId="77777777" w:rsidR="007C0D28" w:rsidRPr="002541B6" w:rsidRDefault="007C0D28" w:rsidP="00515665">
            <w:r w:rsidRPr="002541B6">
              <w:t>Gammaproteobacteria</w:t>
            </w:r>
          </w:p>
        </w:tc>
        <w:tc>
          <w:tcPr>
            <w:tcW w:w="0" w:type="auto"/>
          </w:tcPr>
          <w:p w14:paraId="303BDF8D" w14:textId="77777777" w:rsidR="007C0D28" w:rsidRPr="002541B6" w:rsidRDefault="007C0D28" w:rsidP="00515665">
            <w:r w:rsidRPr="002541B6">
              <w:t>bacteria</w:t>
            </w:r>
          </w:p>
        </w:tc>
      </w:tr>
      <w:tr w:rsidR="007C0D28" w:rsidRPr="002541B6" w14:paraId="248D0F02" w14:textId="77777777" w:rsidTr="002E4524">
        <w:tc>
          <w:tcPr>
            <w:tcW w:w="0" w:type="auto"/>
          </w:tcPr>
          <w:p w14:paraId="74AAA4DA" w14:textId="77777777" w:rsidR="007C0D28" w:rsidRPr="002541B6" w:rsidRDefault="007C0D28" w:rsidP="00515665">
            <w:r w:rsidRPr="002541B6">
              <w:rPr>
                <w:bCs/>
              </w:rPr>
              <w:t>483</w:t>
            </w:r>
          </w:p>
        </w:tc>
        <w:tc>
          <w:tcPr>
            <w:tcW w:w="0" w:type="auto"/>
          </w:tcPr>
          <w:p w14:paraId="33C7D65B" w14:textId="77777777" w:rsidR="007C0D28" w:rsidRPr="002541B6" w:rsidRDefault="007C0D28" w:rsidP="00515665">
            <w:r w:rsidRPr="002541B6">
              <w:t>Coxiella burnetii RSA 331</w:t>
            </w:r>
          </w:p>
        </w:tc>
        <w:tc>
          <w:tcPr>
            <w:tcW w:w="0" w:type="auto"/>
          </w:tcPr>
          <w:p w14:paraId="147735BB" w14:textId="77777777" w:rsidR="007C0D28" w:rsidRPr="002541B6" w:rsidRDefault="007C0D28" w:rsidP="00515665">
            <w:r w:rsidRPr="002541B6">
              <w:t>Gammaproteobacteria</w:t>
            </w:r>
          </w:p>
        </w:tc>
        <w:tc>
          <w:tcPr>
            <w:tcW w:w="0" w:type="auto"/>
          </w:tcPr>
          <w:p w14:paraId="3C550427" w14:textId="77777777" w:rsidR="007C0D28" w:rsidRPr="002541B6" w:rsidRDefault="007C0D28" w:rsidP="00515665">
            <w:r w:rsidRPr="002541B6">
              <w:t>bacteria</w:t>
            </w:r>
          </w:p>
        </w:tc>
      </w:tr>
      <w:tr w:rsidR="007C0D28" w:rsidRPr="002541B6" w14:paraId="29A4EF06" w14:textId="77777777" w:rsidTr="002E4524">
        <w:tc>
          <w:tcPr>
            <w:tcW w:w="0" w:type="auto"/>
          </w:tcPr>
          <w:p w14:paraId="5285741A" w14:textId="77777777" w:rsidR="007C0D28" w:rsidRPr="002541B6" w:rsidRDefault="007C0D28" w:rsidP="00515665">
            <w:r w:rsidRPr="002541B6">
              <w:rPr>
                <w:bCs/>
              </w:rPr>
              <w:t>484</w:t>
            </w:r>
          </w:p>
        </w:tc>
        <w:tc>
          <w:tcPr>
            <w:tcW w:w="0" w:type="auto"/>
          </w:tcPr>
          <w:p w14:paraId="49C25B64" w14:textId="77777777" w:rsidR="007C0D28" w:rsidRPr="002541B6" w:rsidRDefault="007C0D28" w:rsidP="00515665">
            <w:r w:rsidRPr="002541B6">
              <w:t>Dichelobacter nodosus VCS1703A</w:t>
            </w:r>
          </w:p>
        </w:tc>
        <w:tc>
          <w:tcPr>
            <w:tcW w:w="0" w:type="auto"/>
          </w:tcPr>
          <w:p w14:paraId="4038DE0D" w14:textId="77777777" w:rsidR="007C0D28" w:rsidRPr="002541B6" w:rsidRDefault="007C0D28" w:rsidP="00515665">
            <w:r w:rsidRPr="002541B6">
              <w:t>Gammaproteobacteria</w:t>
            </w:r>
          </w:p>
        </w:tc>
        <w:tc>
          <w:tcPr>
            <w:tcW w:w="0" w:type="auto"/>
          </w:tcPr>
          <w:p w14:paraId="60AB6094" w14:textId="77777777" w:rsidR="007C0D28" w:rsidRPr="002541B6" w:rsidRDefault="007C0D28" w:rsidP="00515665">
            <w:r w:rsidRPr="002541B6">
              <w:t>bacteria</w:t>
            </w:r>
          </w:p>
        </w:tc>
      </w:tr>
      <w:tr w:rsidR="007C0D28" w:rsidRPr="002541B6" w14:paraId="29A8E5AD" w14:textId="77777777" w:rsidTr="002E4524">
        <w:tc>
          <w:tcPr>
            <w:tcW w:w="0" w:type="auto"/>
          </w:tcPr>
          <w:p w14:paraId="37728A2E" w14:textId="77777777" w:rsidR="007C0D28" w:rsidRPr="002541B6" w:rsidRDefault="007C0D28" w:rsidP="00515665">
            <w:r w:rsidRPr="002541B6">
              <w:rPr>
                <w:bCs/>
              </w:rPr>
              <w:t>485</w:t>
            </w:r>
          </w:p>
        </w:tc>
        <w:tc>
          <w:tcPr>
            <w:tcW w:w="0" w:type="auto"/>
          </w:tcPr>
          <w:p w14:paraId="6A9ADDB3" w14:textId="77777777" w:rsidR="007C0D28" w:rsidRPr="002541B6" w:rsidRDefault="007C0D28" w:rsidP="00515665">
            <w:r w:rsidRPr="002541B6">
              <w:t>Escherichia coli str. K-12 substr. MG1655</w:t>
            </w:r>
          </w:p>
        </w:tc>
        <w:tc>
          <w:tcPr>
            <w:tcW w:w="0" w:type="auto"/>
          </w:tcPr>
          <w:p w14:paraId="52380AC5" w14:textId="77777777" w:rsidR="007C0D28" w:rsidRPr="002541B6" w:rsidRDefault="007C0D28" w:rsidP="00515665">
            <w:r w:rsidRPr="002541B6">
              <w:t>Gammaproteobacteria</w:t>
            </w:r>
          </w:p>
        </w:tc>
        <w:tc>
          <w:tcPr>
            <w:tcW w:w="0" w:type="auto"/>
          </w:tcPr>
          <w:p w14:paraId="4B02133D" w14:textId="77777777" w:rsidR="007C0D28" w:rsidRPr="002541B6" w:rsidRDefault="007C0D28" w:rsidP="00515665">
            <w:r w:rsidRPr="002541B6">
              <w:t>bacteria</w:t>
            </w:r>
          </w:p>
        </w:tc>
      </w:tr>
      <w:tr w:rsidR="007C0D28" w:rsidRPr="002541B6" w14:paraId="32657079" w14:textId="77777777" w:rsidTr="002E4524">
        <w:tc>
          <w:tcPr>
            <w:tcW w:w="0" w:type="auto"/>
          </w:tcPr>
          <w:p w14:paraId="4F7FE182" w14:textId="77777777" w:rsidR="007C0D28" w:rsidRPr="002541B6" w:rsidRDefault="007C0D28" w:rsidP="00515665">
            <w:r w:rsidRPr="002541B6">
              <w:rPr>
                <w:bCs/>
              </w:rPr>
              <w:t>486</w:t>
            </w:r>
          </w:p>
        </w:tc>
        <w:tc>
          <w:tcPr>
            <w:tcW w:w="0" w:type="auto"/>
          </w:tcPr>
          <w:p w14:paraId="7610866C" w14:textId="77777777" w:rsidR="007C0D28" w:rsidRPr="002541B6" w:rsidRDefault="007C0D28" w:rsidP="00515665">
            <w:r w:rsidRPr="002541B6">
              <w:t>Haemophilus influenzae 10810</w:t>
            </w:r>
          </w:p>
        </w:tc>
        <w:tc>
          <w:tcPr>
            <w:tcW w:w="0" w:type="auto"/>
          </w:tcPr>
          <w:p w14:paraId="7301D617" w14:textId="77777777" w:rsidR="007C0D28" w:rsidRPr="002541B6" w:rsidRDefault="007C0D28" w:rsidP="00515665">
            <w:r w:rsidRPr="002541B6">
              <w:t>Gammaproteobacteria</w:t>
            </w:r>
          </w:p>
        </w:tc>
        <w:tc>
          <w:tcPr>
            <w:tcW w:w="0" w:type="auto"/>
          </w:tcPr>
          <w:p w14:paraId="287F301C" w14:textId="77777777" w:rsidR="007C0D28" w:rsidRPr="002541B6" w:rsidRDefault="007C0D28" w:rsidP="00515665">
            <w:r w:rsidRPr="002541B6">
              <w:t>bacteria</w:t>
            </w:r>
          </w:p>
        </w:tc>
      </w:tr>
      <w:tr w:rsidR="007C0D28" w:rsidRPr="002541B6" w14:paraId="56E40CB2" w14:textId="77777777" w:rsidTr="002E4524">
        <w:tc>
          <w:tcPr>
            <w:tcW w:w="0" w:type="auto"/>
          </w:tcPr>
          <w:p w14:paraId="7898A4AD" w14:textId="77777777" w:rsidR="007C0D28" w:rsidRPr="002541B6" w:rsidRDefault="007C0D28" w:rsidP="00515665">
            <w:r w:rsidRPr="002541B6">
              <w:rPr>
                <w:bCs/>
              </w:rPr>
              <w:t>487</w:t>
            </w:r>
          </w:p>
        </w:tc>
        <w:tc>
          <w:tcPr>
            <w:tcW w:w="0" w:type="auto"/>
          </w:tcPr>
          <w:p w14:paraId="799BC081" w14:textId="77777777" w:rsidR="007C0D28" w:rsidRPr="002541B6" w:rsidRDefault="007C0D28" w:rsidP="00515665">
            <w:r w:rsidRPr="002541B6">
              <w:t>Marinomonas mediterranea MMB-1</w:t>
            </w:r>
          </w:p>
        </w:tc>
        <w:tc>
          <w:tcPr>
            <w:tcW w:w="0" w:type="auto"/>
          </w:tcPr>
          <w:p w14:paraId="67351331" w14:textId="77777777" w:rsidR="007C0D28" w:rsidRPr="002541B6" w:rsidRDefault="007C0D28" w:rsidP="00515665">
            <w:r w:rsidRPr="002541B6">
              <w:t>Gammaproteobacteria</w:t>
            </w:r>
          </w:p>
        </w:tc>
        <w:tc>
          <w:tcPr>
            <w:tcW w:w="0" w:type="auto"/>
          </w:tcPr>
          <w:p w14:paraId="7A2E223A" w14:textId="77777777" w:rsidR="007C0D28" w:rsidRPr="002541B6" w:rsidRDefault="007C0D28" w:rsidP="00515665">
            <w:r w:rsidRPr="002541B6">
              <w:t>bacteria</w:t>
            </w:r>
          </w:p>
        </w:tc>
      </w:tr>
      <w:tr w:rsidR="007C0D28" w:rsidRPr="002541B6" w14:paraId="47F5CAE7" w14:textId="77777777" w:rsidTr="002E4524">
        <w:tc>
          <w:tcPr>
            <w:tcW w:w="0" w:type="auto"/>
          </w:tcPr>
          <w:p w14:paraId="05C7EBCC" w14:textId="77777777" w:rsidR="007C0D28" w:rsidRPr="002541B6" w:rsidRDefault="007C0D28" w:rsidP="00515665">
            <w:r w:rsidRPr="002541B6">
              <w:rPr>
                <w:bCs/>
              </w:rPr>
              <w:t>488</w:t>
            </w:r>
          </w:p>
        </w:tc>
        <w:tc>
          <w:tcPr>
            <w:tcW w:w="0" w:type="auto"/>
          </w:tcPr>
          <w:p w14:paraId="5F58EB9A" w14:textId="77777777" w:rsidR="007C0D28" w:rsidRPr="002541B6" w:rsidRDefault="007C0D28" w:rsidP="00515665">
            <w:r w:rsidRPr="002541B6">
              <w:t>Methylococcus capsulatus str. Bath</w:t>
            </w:r>
          </w:p>
        </w:tc>
        <w:tc>
          <w:tcPr>
            <w:tcW w:w="0" w:type="auto"/>
          </w:tcPr>
          <w:p w14:paraId="71534943" w14:textId="77777777" w:rsidR="007C0D28" w:rsidRPr="002541B6" w:rsidRDefault="007C0D28" w:rsidP="00515665">
            <w:r w:rsidRPr="002541B6">
              <w:t>Gammaproteobacteria</w:t>
            </w:r>
          </w:p>
        </w:tc>
        <w:tc>
          <w:tcPr>
            <w:tcW w:w="0" w:type="auto"/>
          </w:tcPr>
          <w:p w14:paraId="232E72C6" w14:textId="77777777" w:rsidR="007C0D28" w:rsidRPr="002541B6" w:rsidRDefault="007C0D28" w:rsidP="00515665">
            <w:r w:rsidRPr="002541B6">
              <w:t>bacteria</w:t>
            </w:r>
          </w:p>
        </w:tc>
      </w:tr>
      <w:tr w:rsidR="007C0D28" w:rsidRPr="002541B6" w14:paraId="071F367F" w14:textId="77777777" w:rsidTr="002E4524">
        <w:tc>
          <w:tcPr>
            <w:tcW w:w="0" w:type="auto"/>
          </w:tcPr>
          <w:p w14:paraId="3B75E9DE" w14:textId="77777777" w:rsidR="007C0D28" w:rsidRPr="002541B6" w:rsidRDefault="007C0D28" w:rsidP="00515665">
            <w:r w:rsidRPr="002541B6">
              <w:rPr>
                <w:bCs/>
              </w:rPr>
              <w:t>489</w:t>
            </w:r>
          </w:p>
        </w:tc>
        <w:tc>
          <w:tcPr>
            <w:tcW w:w="0" w:type="auto"/>
          </w:tcPr>
          <w:p w14:paraId="6601AEAF" w14:textId="77777777" w:rsidR="007C0D28" w:rsidRPr="002541B6" w:rsidRDefault="007C0D28" w:rsidP="00515665">
            <w:r w:rsidRPr="002541B6">
              <w:t>Nitrosococcus oceani ATCC 19707</w:t>
            </w:r>
          </w:p>
        </w:tc>
        <w:tc>
          <w:tcPr>
            <w:tcW w:w="0" w:type="auto"/>
          </w:tcPr>
          <w:p w14:paraId="699767FB" w14:textId="77777777" w:rsidR="007C0D28" w:rsidRPr="002541B6" w:rsidRDefault="007C0D28" w:rsidP="00515665">
            <w:r w:rsidRPr="002541B6">
              <w:t>Gammaproteobacteria</w:t>
            </w:r>
          </w:p>
        </w:tc>
        <w:tc>
          <w:tcPr>
            <w:tcW w:w="0" w:type="auto"/>
          </w:tcPr>
          <w:p w14:paraId="707D0469" w14:textId="77777777" w:rsidR="007C0D28" w:rsidRPr="002541B6" w:rsidRDefault="007C0D28" w:rsidP="00515665">
            <w:r w:rsidRPr="002541B6">
              <w:t>bacteria</w:t>
            </w:r>
          </w:p>
        </w:tc>
      </w:tr>
      <w:tr w:rsidR="007C0D28" w:rsidRPr="002541B6" w14:paraId="746FE082" w14:textId="77777777" w:rsidTr="002E4524">
        <w:tc>
          <w:tcPr>
            <w:tcW w:w="0" w:type="auto"/>
          </w:tcPr>
          <w:p w14:paraId="537A4D79" w14:textId="77777777" w:rsidR="007C0D28" w:rsidRPr="002541B6" w:rsidRDefault="007C0D28" w:rsidP="00515665">
            <w:r w:rsidRPr="002541B6">
              <w:rPr>
                <w:bCs/>
              </w:rPr>
              <w:t>490</w:t>
            </w:r>
          </w:p>
        </w:tc>
        <w:tc>
          <w:tcPr>
            <w:tcW w:w="0" w:type="auto"/>
          </w:tcPr>
          <w:p w14:paraId="59A1CFDB" w14:textId="77777777" w:rsidR="007C0D28" w:rsidRPr="002541B6" w:rsidRDefault="007C0D28" w:rsidP="00515665">
            <w:r w:rsidRPr="002541B6">
              <w:t>Pseudomonas putida F1</w:t>
            </w:r>
          </w:p>
        </w:tc>
        <w:tc>
          <w:tcPr>
            <w:tcW w:w="0" w:type="auto"/>
          </w:tcPr>
          <w:p w14:paraId="2FAFE2D2" w14:textId="77777777" w:rsidR="007C0D28" w:rsidRPr="002541B6" w:rsidRDefault="007C0D28" w:rsidP="00515665">
            <w:r w:rsidRPr="002541B6">
              <w:t>Gammaproteobacteria</w:t>
            </w:r>
          </w:p>
        </w:tc>
        <w:tc>
          <w:tcPr>
            <w:tcW w:w="0" w:type="auto"/>
          </w:tcPr>
          <w:p w14:paraId="099D591A" w14:textId="77777777" w:rsidR="007C0D28" w:rsidRPr="002541B6" w:rsidRDefault="007C0D28" w:rsidP="00515665">
            <w:r w:rsidRPr="002541B6">
              <w:t>bacteria</w:t>
            </w:r>
          </w:p>
        </w:tc>
      </w:tr>
      <w:tr w:rsidR="007C0D28" w:rsidRPr="002541B6" w14:paraId="5D3C7C72" w14:textId="77777777" w:rsidTr="002E4524">
        <w:tc>
          <w:tcPr>
            <w:tcW w:w="0" w:type="auto"/>
          </w:tcPr>
          <w:p w14:paraId="0304BF8F" w14:textId="77777777" w:rsidR="007C0D28" w:rsidRPr="002541B6" w:rsidRDefault="007C0D28" w:rsidP="00515665">
            <w:r w:rsidRPr="002541B6">
              <w:rPr>
                <w:bCs/>
              </w:rPr>
              <w:t>491</w:t>
            </w:r>
          </w:p>
        </w:tc>
        <w:tc>
          <w:tcPr>
            <w:tcW w:w="0" w:type="auto"/>
          </w:tcPr>
          <w:p w14:paraId="69680CC9" w14:textId="77777777" w:rsidR="007C0D28" w:rsidRPr="002541B6" w:rsidRDefault="007C0D28" w:rsidP="00515665">
            <w:r w:rsidRPr="002541B6">
              <w:t>Candidatus Ruthia magnifica str. Cm (Calyptogena magnifica)</w:t>
            </w:r>
          </w:p>
        </w:tc>
        <w:tc>
          <w:tcPr>
            <w:tcW w:w="0" w:type="auto"/>
          </w:tcPr>
          <w:p w14:paraId="57BF6A36" w14:textId="77777777" w:rsidR="007C0D28" w:rsidRPr="002541B6" w:rsidRDefault="007C0D28" w:rsidP="00515665">
            <w:r w:rsidRPr="002541B6">
              <w:t>Gammaproteobacteria</w:t>
            </w:r>
          </w:p>
        </w:tc>
        <w:tc>
          <w:tcPr>
            <w:tcW w:w="0" w:type="auto"/>
          </w:tcPr>
          <w:p w14:paraId="655A88BC" w14:textId="77777777" w:rsidR="007C0D28" w:rsidRPr="002541B6" w:rsidRDefault="007C0D28" w:rsidP="00515665">
            <w:r w:rsidRPr="002541B6">
              <w:t>bacteria</w:t>
            </w:r>
          </w:p>
        </w:tc>
      </w:tr>
    </w:tbl>
    <w:p w14:paraId="3B602D02" w14:textId="77777777" w:rsidR="00F80F54" w:rsidRPr="002541B6" w:rsidRDefault="00F80F54" w:rsidP="00515665"/>
    <w:p w14:paraId="0D444DDB" w14:textId="77777777" w:rsidR="00B01FCE" w:rsidRPr="002541B6" w:rsidRDefault="00B01FCE" w:rsidP="00515665">
      <w:pPr>
        <w:pStyle w:val="Caption"/>
        <w:keepNext/>
      </w:pPr>
      <w:bookmarkStart w:id="41" w:name="_Ref371837253"/>
      <w:r w:rsidRPr="002541B6">
        <w:t xml:space="preserve">Table </w:t>
      </w:r>
      <w:r w:rsidRPr="002541B6">
        <w:fldChar w:fldCharType="begin"/>
      </w:r>
      <w:r w:rsidRPr="002541B6">
        <w:instrText xml:space="preserve"> STYLEREF 1 \s </w:instrText>
      </w:r>
      <w:r w:rsidRPr="002541B6">
        <w:fldChar w:fldCharType="separate"/>
      </w:r>
      <w:r w:rsidR="00515665" w:rsidRPr="002541B6">
        <w:rPr>
          <w:noProof/>
        </w:rPr>
        <w:t>A</w:t>
      </w:r>
      <w:r w:rsidRPr="002541B6">
        <w:fldChar w:fldCharType="end"/>
      </w:r>
      <w:r w:rsidRPr="002541B6">
        <w:t>.</w:t>
      </w:r>
      <w:r w:rsidRPr="002541B6">
        <w:fldChar w:fldCharType="begin"/>
      </w:r>
      <w:r w:rsidRPr="002541B6">
        <w:instrText xml:space="preserve"> SEQ Table \* ARABIC \s 1 </w:instrText>
      </w:r>
      <w:r w:rsidRPr="002541B6">
        <w:fldChar w:fldCharType="separate"/>
      </w:r>
      <w:r w:rsidR="00515665" w:rsidRPr="002541B6">
        <w:rPr>
          <w:noProof/>
        </w:rPr>
        <w:t>5</w:t>
      </w:r>
      <w:r w:rsidRPr="002541B6">
        <w:fldChar w:fldCharType="end"/>
      </w:r>
      <w:bookmarkEnd w:id="41"/>
      <w:r w:rsidRPr="002541B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2541B6" w14:paraId="2C189817" w14:textId="77777777" w:rsidTr="00B01FCE">
        <w:trPr>
          <w:trHeight w:val="225"/>
        </w:trPr>
        <w:tc>
          <w:tcPr>
            <w:tcW w:w="343" w:type="pct"/>
            <w:hideMark/>
          </w:tcPr>
          <w:p w14:paraId="106B95CA" w14:textId="77777777" w:rsidR="00B01FCE" w:rsidRPr="002541B6" w:rsidRDefault="00B01FCE" w:rsidP="00515665">
            <w:pPr>
              <w:ind w:left="338" w:hanging="338"/>
              <w:rPr>
                <w:rFonts w:cs="Times New Roman"/>
              </w:rPr>
            </w:pPr>
            <w:r w:rsidRPr="002541B6">
              <w:rPr>
                <w:rFonts w:cs="Times New Roman"/>
                <w:bCs/>
                <w:color w:val="000000"/>
              </w:rPr>
              <w:t>No.</w:t>
            </w:r>
          </w:p>
        </w:tc>
        <w:tc>
          <w:tcPr>
            <w:tcW w:w="1167" w:type="pct"/>
            <w:hideMark/>
          </w:tcPr>
          <w:p w14:paraId="0A5E27F3" w14:textId="77777777" w:rsidR="00B01FCE" w:rsidRPr="002541B6" w:rsidRDefault="00B01FCE" w:rsidP="00515665">
            <w:pPr>
              <w:ind w:left="338" w:hanging="338"/>
              <w:rPr>
                <w:rFonts w:cs="Times New Roman"/>
              </w:rPr>
            </w:pPr>
            <w:r w:rsidRPr="002541B6">
              <w:rPr>
                <w:rFonts w:cs="Times New Roman"/>
                <w:bCs/>
                <w:color w:val="000000"/>
              </w:rPr>
              <w:t>Name</w:t>
            </w:r>
          </w:p>
        </w:tc>
        <w:tc>
          <w:tcPr>
            <w:tcW w:w="343" w:type="pct"/>
            <w:hideMark/>
          </w:tcPr>
          <w:p w14:paraId="592F4647" w14:textId="77777777" w:rsidR="00B01FCE" w:rsidRPr="002541B6" w:rsidRDefault="00B01FCE" w:rsidP="00515665">
            <w:pPr>
              <w:ind w:left="338" w:hanging="338"/>
              <w:rPr>
                <w:rFonts w:cs="Times New Roman"/>
              </w:rPr>
            </w:pPr>
            <w:r w:rsidRPr="002541B6">
              <w:rPr>
                <w:rFonts w:cs="Times New Roman"/>
                <w:bCs/>
                <w:color w:val="000000"/>
              </w:rPr>
              <w:t>No.</w:t>
            </w:r>
          </w:p>
        </w:tc>
        <w:tc>
          <w:tcPr>
            <w:tcW w:w="1378" w:type="pct"/>
            <w:hideMark/>
          </w:tcPr>
          <w:p w14:paraId="05A80A0F" w14:textId="77777777" w:rsidR="00B01FCE" w:rsidRPr="002541B6" w:rsidRDefault="00B01FCE" w:rsidP="00515665">
            <w:pPr>
              <w:ind w:left="338" w:hanging="338"/>
              <w:rPr>
                <w:rFonts w:cs="Times New Roman"/>
              </w:rPr>
            </w:pPr>
            <w:r w:rsidRPr="002541B6">
              <w:rPr>
                <w:rFonts w:cs="Times New Roman"/>
                <w:bCs/>
                <w:color w:val="000000"/>
              </w:rPr>
              <w:t>Name</w:t>
            </w:r>
          </w:p>
        </w:tc>
        <w:tc>
          <w:tcPr>
            <w:tcW w:w="343" w:type="pct"/>
            <w:hideMark/>
          </w:tcPr>
          <w:p w14:paraId="1A968305" w14:textId="77777777" w:rsidR="00B01FCE" w:rsidRPr="002541B6" w:rsidRDefault="00B01FCE" w:rsidP="00515665">
            <w:pPr>
              <w:ind w:left="338" w:hanging="338"/>
              <w:rPr>
                <w:rFonts w:cs="Times New Roman"/>
              </w:rPr>
            </w:pPr>
            <w:r w:rsidRPr="002541B6">
              <w:rPr>
                <w:rFonts w:cs="Times New Roman"/>
                <w:bCs/>
                <w:color w:val="000000"/>
              </w:rPr>
              <w:t>No.</w:t>
            </w:r>
          </w:p>
        </w:tc>
        <w:tc>
          <w:tcPr>
            <w:tcW w:w="1428" w:type="pct"/>
            <w:hideMark/>
          </w:tcPr>
          <w:p w14:paraId="1B2D18AE" w14:textId="77777777" w:rsidR="00B01FCE" w:rsidRPr="002541B6" w:rsidRDefault="00B01FCE" w:rsidP="00515665">
            <w:pPr>
              <w:ind w:left="338" w:hanging="338"/>
              <w:rPr>
                <w:rFonts w:cs="Times New Roman"/>
              </w:rPr>
            </w:pPr>
            <w:r w:rsidRPr="002541B6">
              <w:rPr>
                <w:rFonts w:cs="Times New Roman"/>
                <w:bCs/>
                <w:color w:val="000000"/>
              </w:rPr>
              <w:t>Name</w:t>
            </w:r>
          </w:p>
        </w:tc>
      </w:tr>
      <w:tr w:rsidR="00B01FCE" w:rsidRPr="002541B6" w14:paraId="74CFBEA5" w14:textId="77777777" w:rsidTr="00B01FCE">
        <w:trPr>
          <w:trHeight w:val="225"/>
        </w:trPr>
        <w:tc>
          <w:tcPr>
            <w:tcW w:w="343" w:type="pct"/>
            <w:hideMark/>
          </w:tcPr>
          <w:p w14:paraId="468F6BC5" w14:textId="77777777" w:rsidR="00B01FCE" w:rsidRPr="002541B6" w:rsidRDefault="00B01FCE" w:rsidP="00515665">
            <w:pPr>
              <w:ind w:left="338" w:hanging="338"/>
              <w:rPr>
                <w:rFonts w:cs="Times New Roman"/>
              </w:rPr>
            </w:pPr>
            <w:r w:rsidRPr="002541B6">
              <w:rPr>
                <w:rFonts w:cs="Times New Roman"/>
                <w:color w:val="000000"/>
              </w:rPr>
              <w:t>1</w:t>
            </w:r>
          </w:p>
        </w:tc>
        <w:tc>
          <w:tcPr>
            <w:tcW w:w="1167" w:type="pct"/>
            <w:hideMark/>
          </w:tcPr>
          <w:p w14:paraId="07262E00" w14:textId="77777777" w:rsidR="00B01FCE" w:rsidRPr="002541B6" w:rsidRDefault="00B01FCE" w:rsidP="00515665">
            <w:pPr>
              <w:ind w:left="338" w:hanging="338"/>
              <w:rPr>
                <w:rFonts w:cs="Times New Roman"/>
              </w:rPr>
            </w:pPr>
            <w:r w:rsidRPr="002541B6">
              <w:rPr>
                <w:rFonts w:cs="Times New Roman"/>
                <w:i/>
                <w:iCs/>
                <w:color w:val="000000"/>
              </w:rPr>
              <w:t>A.gossypii</w:t>
            </w:r>
          </w:p>
        </w:tc>
        <w:tc>
          <w:tcPr>
            <w:tcW w:w="343" w:type="pct"/>
            <w:hideMark/>
          </w:tcPr>
          <w:p w14:paraId="5EBF69C6" w14:textId="77777777" w:rsidR="00B01FCE" w:rsidRPr="002541B6" w:rsidRDefault="00B01FCE" w:rsidP="00515665">
            <w:pPr>
              <w:ind w:left="338" w:hanging="338"/>
              <w:rPr>
                <w:rFonts w:cs="Times New Roman"/>
              </w:rPr>
            </w:pPr>
            <w:r w:rsidRPr="002541B6">
              <w:rPr>
                <w:rFonts w:cs="Times New Roman"/>
                <w:color w:val="000000"/>
              </w:rPr>
              <w:t>11</w:t>
            </w:r>
          </w:p>
        </w:tc>
        <w:tc>
          <w:tcPr>
            <w:tcW w:w="1378" w:type="pct"/>
            <w:hideMark/>
          </w:tcPr>
          <w:p w14:paraId="7049BE79" w14:textId="77777777" w:rsidR="00B01FCE" w:rsidRPr="002541B6" w:rsidRDefault="00B01FCE" w:rsidP="00515665">
            <w:pPr>
              <w:ind w:left="338" w:hanging="338"/>
              <w:rPr>
                <w:rFonts w:cs="Times New Roman"/>
              </w:rPr>
            </w:pPr>
            <w:r w:rsidRPr="002541B6">
              <w:rPr>
                <w:rFonts w:cs="Times New Roman"/>
                <w:i/>
                <w:iCs/>
                <w:color w:val="000000"/>
              </w:rPr>
              <w:t>D.melanogaster</w:t>
            </w:r>
          </w:p>
        </w:tc>
        <w:tc>
          <w:tcPr>
            <w:tcW w:w="343" w:type="pct"/>
            <w:hideMark/>
          </w:tcPr>
          <w:p w14:paraId="581D1739" w14:textId="77777777" w:rsidR="00B01FCE" w:rsidRPr="002541B6" w:rsidRDefault="00B01FCE" w:rsidP="00515665">
            <w:pPr>
              <w:ind w:left="338" w:hanging="338"/>
              <w:rPr>
                <w:rFonts w:cs="Times New Roman"/>
              </w:rPr>
            </w:pPr>
            <w:r w:rsidRPr="002541B6">
              <w:rPr>
                <w:rFonts w:cs="Times New Roman"/>
                <w:color w:val="000000"/>
              </w:rPr>
              <w:t>21</w:t>
            </w:r>
          </w:p>
        </w:tc>
        <w:tc>
          <w:tcPr>
            <w:tcW w:w="1428" w:type="pct"/>
            <w:hideMark/>
          </w:tcPr>
          <w:p w14:paraId="6F10DBDE" w14:textId="77777777" w:rsidR="00B01FCE" w:rsidRPr="002541B6" w:rsidRDefault="00B01FCE" w:rsidP="00515665">
            <w:pPr>
              <w:ind w:left="338" w:hanging="338"/>
              <w:rPr>
                <w:rFonts w:cs="Times New Roman"/>
              </w:rPr>
            </w:pPr>
            <w:r w:rsidRPr="002541B6">
              <w:rPr>
                <w:rFonts w:cs="Times New Roman"/>
                <w:i/>
                <w:iCs/>
                <w:color w:val="000000"/>
              </w:rPr>
              <w:t>A.pernix</w:t>
            </w:r>
          </w:p>
        </w:tc>
      </w:tr>
      <w:tr w:rsidR="00B01FCE" w:rsidRPr="002541B6" w14:paraId="366EEE08" w14:textId="77777777" w:rsidTr="00B01FCE">
        <w:trPr>
          <w:trHeight w:val="225"/>
        </w:trPr>
        <w:tc>
          <w:tcPr>
            <w:tcW w:w="343" w:type="pct"/>
            <w:hideMark/>
          </w:tcPr>
          <w:p w14:paraId="60D1A877" w14:textId="77777777" w:rsidR="00B01FCE" w:rsidRPr="002541B6" w:rsidRDefault="00B01FCE" w:rsidP="00515665">
            <w:pPr>
              <w:ind w:left="338" w:hanging="338"/>
              <w:rPr>
                <w:rFonts w:cs="Times New Roman"/>
              </w:rPr>
            </w:pPr>
            <w:r w:rsidRPr="002541B6">
              <w:rPr>
                <w:rFonts w:cs="Times New Roman"/>
                <w:color w:val="000000"/>
              </w:rPr>
              <w:t>2</w:t>
            </w:r>
          </w:p>
        </w:tc>
        <w:tc>
          <w:tcPr>
            <w:tcW w:w="1167" w:type="pct"/>
            <w:hideMark/>
          </w:tcPr>
          <w:p w14:paraId="6638C60E" w14:textId="77777777" w:rsidR="00B01FCE" w:rsidRPr="002541B6" w:rsidRDefault="00B01FCE" w:rsidP="00515665">
            <w:pPr>
              <w:ind w:left="338" w:hanging="338"/>
              <w:rPr>
                <w:rFonts w:cs="Times New Roman"/>
              </w:rPr>
            </w:pPr>
            <w:r w:rsidRPr="002541B6">
              <w:rPr>
                <w:rFonts w:cs="Times New Roman"/>
                <w:i/>
                <w:iCs/>
                <w:color w:val="000000"/>
              </w:rPr>
              <w:t>S.pombe</w:t>
            </w:r>
          </w:p>
        </w:tc>
        <w:tc>
          <w:tcPr>
            <w:tcW w:w="343" w:type="pct"/>
            <w:hideMark/>
          </w:tcPr>
          <w:p w14:paraId="2B12E559" w14:textId="77777777" w:rsidR="00B01FCE" w:rsidRPr="002541B6" w:rsidRDefault="00B01FCE" w:rsidP="00515665">
            <w:pPr>
              <w:ind w:left="338" w:hanging="338"/>
              <w:rPr>
                <w:rFonts w:cs="Times New Roman"/>
              </w:rPr>
            </w:pPr>
            <w:r w:rsidRPr="002541B6">
              <w:rPr>
                <w:rFonts w:cs="Times New Roman"/>
                <w:color w:val="000000"/>
              </w:rPr>
              <w:t>12</w:t>
            </w:r>
          </w:p>
        </w:tc>
        <w:tc>
          <w:tcPr>
            <w:tcW w:w="1378" w:type="pct"/>
            <w:hideMark/>
          </w:tcPr>
          <w:p w14:paraId="0EF54E25" w14:textId="77777777" w:rsidR="00B01FCE" w:rsidRPr="002541B6" w:rsidRDefault="00B01FCE" w:rsidP="00515665">
            <w:pPr>
              <w:ind w:left="338" w:hanging="338"/>
              <w:rPr>
                <w:rFonts w:cs="Times New Roman"/>
              </w:rPr>
            </w:pPr>
            <w:r w:rsidRPr="002541B6">
              <w:rPr>
                <w:rFonts w:cs="Times New Roman"/>
                <w:i/>
                <w:iCs/>
                <w:color w:val="000000"/>
              </w:rPr>
              <w:t>C.elegans</w:t>
            </w:r>
          </w:p>
        </w:tc>
        <w:tc>
          <w:tcPr>
            <w:tcW w:w="343" w:type="pct"/>
            <w:hideMark/>
          </w:tcPr>
          <w:p w14:paraId="73C38781" w14:textId="77777777" w:rsidR="00B01FCE" w:rsidRPr="002541B6" w:rsidRDefault="00B01FCE" w:rsidP="00515665">
            <w:pPr>
              <w:ind w:left="338" w:hanging="338"/>
              <w:rPr>
                <w:rFonts w:cs="Times New Roman"/>
              </w:rPr>
            </w:pPr>
            <w:r w:rsidRPr="002541B6">
              <w:rPr>
                <w:rFonts w:cs="Times New Roman"/>
                <w:color w:val="000000"/>
              </w:rPr>
              <w:t>22</w:t>
            </w:r>
          </w:p>
        </w:tc>
        <w:tc>
          <w:tcPr>
            <w:tcW w:w="1428" w:type="pct"/>
            <w:hideMark/>
          </w:tcPr>
          <w:p w14:paraId="2F324432" w14:textId="77777777" w:rsidR="00B01FCE" w:rsidRPr="002541B6" w:rsidRDefault="00B01FCE" w:rsidP="00515665">
            <w:pPr>
              <w:ind w:left="338" w:hanging="338"/>
              <w:rPr>
                <w:rFonts w:cs="Times New Roman"/>
              </w:rPr>
            </w:pPr>
            <w:r w:rsidRPr="002541B6">
              <w:rPr>
                <w:rFonts w:cs="Times New Roman"/>
                <w:i/>
                <w:iCs/>
                <w:color w:val="000000"/>
              </w:rPr>
              <w:t>E.coli</w:t>
            </w:r>
          </w:p>
        </w:tc>
      </w:tr>
      <w:tr w:rsidR="00B01FCE" w:rsidRPr="002541B6" w14:paraId="650B9102" w14:textId="77777777" w:rsidTr="00B01FCE">
        <w:trPr>
          <w:trHeight w:val="225"/>
        </w:trPr>
        <w:tc>
          <w:tcPr>
            <w:tcW w:w="343" w:type="pct"/>
            <w:hideMark/>
          </w:tcPr>
          <w:p w14:paraId="58AE87C4" w14:textId="77777777" w:rsidR="00B01FCE" w:rsidRPr="002541B6" w:rsidRDefault="00B01FCE" w:rsidP="00515665">
            <w:pPr>
              <w:ind w:left="338" w:hanging="338"/>
              <w:rPr>
                <w:rFonts w:cs="Times New Roman"/>
              </w:rPr>
            </w:pPr>
            <w:r w:rsidRPr="002541B6">
              <w:rPr>
                <w:rFonts w:cs="Times New Roman"/>
                <w:color w:val="000000"/>
              </w:rPr>
              <w:t>3</w:t>
            </w:r>
          </w:p>
        </w:tc>
        <w:tc>
          <w:tcPr>
            <w:tcW w:w="1167" w:type="pct"/>
            <w:hideMark/>
          </w:tcPr>
          <w:p w14:paraId="3A9B4265" w14:textId="77777777" w:rsidR="00B01FCE" w:rsidRPr="002541B6" w:rsidRDefault="00B01FCE" w:rsidP="00515665">
            <w:pPr>
              <w:ind w:left="338" w:hanging="338"/>
              <w:rPr>
                <w:rFonts w:cs="Times New Roman"/>
              </w:rPr>
            </w:pPr>
            <w:r w:rsidRPr="002541B6">
              <w:rPr>
                <w:rFonts w:cs="Times New Roman"/>
                <w:i/>
                <w:iCs/>
                <w:color w:val="000000"/>
              </w:rPr>
              <w:t>C.albicans</w:t>
            </w:r>
          </w:p>
        </w:tc>
        <w:tc>
          <w:tcPr>
            <w:tcW w:w="343" w:type="pct"/>
            <w:hideMark/>
          </w:tcPr>
          <w:p w14:paraId="714EEE83" w14:textId="77777777" w:rsidR="00B01FCE" w:rsidRPr="002541B6" w:rsidRDefault="00B01FCE" w:rsidP="00515665">
            <w:pPr>
              <w:ind w:left="338" w:hanging="338"/>
              <w:rPr>
                <w:rFonts w:cs="Times New Roman"/>
              </w:rPr>
            </w:pPr>
            <w:r w:rsidRPr="002541B6">
              <w:rPr>
                <w:rFonts w:cs="Times New Roman"/>
                <w:color w:val="000000"/>
              </w:rPr>
              <w:t>13</w:t>
            </w:r>
          </w:p>
        </w:tc>
        <w:tc>
          <w:tcPr>
            <w:tcW w:w="1378" w:type="pct"/>
            <w:hideMark/>
          </w:tcPr>
          <w:p w14:paraId="7C20FEEA" w14:textId="77777777" w:rsidR="00B01FCE" w:rsidRPr="002541B6" w:rsidRDefault="00B01FCE" w:rsidP="00515665">
            <w:pPr>
              <w:ind w:left="338" w:hanging="338"/>
              <w:rPr>
                <w:rFonts w:cs="Times New Roman"/>
              </w:rPr>
            </w:pPr>
            <w:r w:rsidRPr="002541B6">
              <w:rPr>
                <w:rFonts w:cs="Times New Roman"/>
                <w:i/>
                <w:iCs/>
                <w:color w:val="000000"/>
              </w:rPr>
              <w:t>M.brevicollis</w:t>
            </w:r>
          </w:p>
        </w:tc>
        <w:tc>
          <w:tcPr>
            <w:tcW w:w="343" w:type="pct"/>
            <w:hideMark/>
          </w:tcPr>
          <w:p w14:paraId="18E0436F" w14:textId="77777777" w:rsidR="00B01FCE" w:rsidRPr="002541B6" w:rsidRDefault="00B01FCE" w:rsidP="00515665">
            <w:pPr>
              <w:ind w:left="338" w:hanging="338"/>
              <w:rPr>
                <w:rFonts w:cs="Times New Roman"/>
              </w:rPr>
            </w:pPr>
            <w:r w:rsidRPr="002541B6">
              <w:rPr>
                <w:rFonts w:cs="Times New Roman"/>
                <w:color w:val="000000"/>
              </w:rPr>
              <w:t>23</w:t>
            </w:r>
          </w:p>
        </w:tc>
        <w:tc>
          <w:tcPr>
            <w:tcW w:w="1428" w:type="pct"/>
            <w:hideMark/>
          </w:tcPr>
          <w:p w14:paraId="6E87A681" w14:textId="77777777" w:rsidR="00B01FCE" w:rsidRPr="002541B6" w:rsidRDefault="00B01FCE" w:rsidP="00515665">
            <w:pPr>
              <w:ind w:left="338" w:hanging="338"/>
              <w:rPr>
                <w:rFonts w:cs="Times New Roman"/>
              </w:rPr>
            </w:pPr>
            <w:r w:rsidRPr="002541B6">
              <w:rPr>
                <w:rFonts w:cs="Times New Roman"/>
                <w:i/>
                <w:iCs/>
                <w:color w:val="000000"/>
              </w:rPr>
              <w:t>N.meningtidis</w:t>
            </w:r>
          </w:p>
        </w:tc>
      </w:tr>
      <w:tr w:rsidR="00B01FCE" w:rsidRPr="002541B6" w14:paraId="4C6AD2D8" w14:textId="77777777" w:rsidTr="00B01FCE">
        <w:trPr>
          <w:trHeight w:val="210"/>
        </w:trPr>
        <w:tc>
          <w:tcPr>
            <w:tcW w:w="343" w:type="pct"/>
            <w:hideMark/>
          </w:tcPr>
          <w:p w14:paraId="07C6D42B" w14:textId="77777777" w:rsidR="00B01FCE" w:rsidRPr="002541B6" w:rsidRDefault="00B01FCE" w:rsidP="00515665">
            <w:pPr>
              <w:ind w:left="338" w:hanging="338"/>
              <w:rPr>
                <w:rFonts w:cs="Times New Roman"/>
              </w:rPr>
            </w:pPr>
            <w:r w:rsidRPr="002541B6">
              <w:rPr>
                <w:rFonts w:cs="Times New Roman"/>
                <w:color w:val="000000"/>
              </w:rPr>
              <w:t>4</w:t>
            </w:r>
          </w:p>
        </w:tc>
        <w:tc>
          <w:tcPr>
            <w:tcW w:w="1167" w:type="pct"/>
            <w:hideMark/>
          </w:tcPr>
          <w:p w14:paraId="71C6324F" w14:textId="77777777" w:rsidR="00B01FCE" w:rsidRPr="002541B6" w:rsidRDefault="00B01FCE" w:rsidP="00515665">
            <w:pPr>
              <w:ind w:left="338" w:hanging="338"/>
              <w:rPr>
                <w:rFonts w:cs="Times New Roman"/>
              </w:rPr>
            </w:pPr>
            <w:r w:rsidRPr="002541B6">
              <w:rPr>
                <w:rFonts w:cs="Times New Roman"/>
                <w:i/>
                <w:iCs/>
                <w:color w:val="000000"/>
              </w:rPr>
              <w:t>S.cerevisiae</w:t>
            </w:r>
          </w:p>
        </w:tc>
        <w:tc>
          <w:tcPr>
            <w:tcW w:w="343" w:type="pct"/>
            <w:hideMark/>
          </w:tcPr>
          <w:p w14:paraId="5B8505D8" w14:textId="77777777" w:rsidR="00B01FCE" w:rsidRPr="002541B6" w:rsidRDefault="00B01FCE" w:rsidP="00515665">
            <w:pPr>
              <w:ind w:left="338" w:hanging="338"/>
              <w:rPr>
                <w:rFonts w:cs="Times New Roman"/>
              </w:rPr>
            </w:pPr>
            <w:r w:rsidRPr="002541B6">
              <w:rPr>
                <w:rFonts w:cs="Times New Roman"/>
                <w:color w:val="000000"/>
              </w:rPr>
              <w:t>14</w:t>
            </w:r>
          </w:p>
        </w:tc>
        <w:tc>
          <w:tcPr>
            <w:tcW w:w="1378" w:type="pct"/>
            <w:hideMark/>
          </w:tcPr>
          <w:p w14:paraId="193E2722" w14:textId="77777777" w:rsidR="00B01FCE" w:rsidRPr="002541B6" w:rsidRDefault="00B01FCE" w:rsidP="00515665">
            <w:pPr>
              <w:ind w:left="338" w:hanging="338"/>
              <w:rPr>
                <w:rFonts w:cs="Times New Roman"/>
              </w:rPr>
            </w:pPr>
            <w:r w:rsidRPr="002541B6">
              <w:rPr>
                <w:rFonts w:cs="Times New Roman"/>
                <w:i/>
                <w:iCs/>
                <w:color w:val="000000"/>
              </w:rPr>
              <w:t>N.vectensis</w:t>
            </w:r>
          </w:p>
        </w:tc>
        <w:tc>
          <w:tcPr>
            <w:tcW w:w="343" w:type="pct"/>
            <w:hideMark/>
          </w:tcPr>
          <w:p w14:paraId="006FF9E7" w14:textId="77777777" w:rsidR="00B01FCE" w:rsidRPr="002541B6" w:rsidRDefault="00B01FCE" w:rsidP="00515665">
            <w:pPr>
              <w:ind w:left="338" w:hanging="338"/>
              <w:rPr>
                <w:rFonts w:cs="Times New Roman"/>
              </w:rPr>
            </w:pPr>
            <w:r w:rsidRPr="002541B6">
              <w:rPr>
                <w:rFonts w:cs="Times New Roman"/>
                <w:color w:val="000000"/>
              </w:rPr>
              <w:t>24</w:t>
            </w:r>
          </w:p>
        </w:tc>
        <w:tc>
          <w:tcPr>
            <w:tcW w:w="1428" w:type="pct"/>
            <w:hideMark/>
          </w:tcPr>
          <w:p w14:paraId="62D2CF62" w14:textId="77777777" w:rsidR="00B01FCE" w:rsidRPr="002541B6" w:rsidRDefault="00B01FCE" w:rsidP="00515665">
            <w:pPr>
              <w:ind w:left="338" w:hanging="338"/>
              <w:rPr>
                <w:rFonts w:cs="Times New Roman"/>
              </w:rPr>
            </w:pPr>
            <w:r w:rsidRPr="002541B6">
              <w:rPr>
                <w:rFonts w:cs="Times New Roman"/>
                <w:i/>
                <w:iCs/>
                <w:color w:val="000000"/>
              </w:rPr>
              <w:t>H.pylori</w:t>
            </w:r>
          </w:p>
        </w:tc>
      </w:tr>
      <w:tr w:rsidR="00B01FCE" w:rsidRPr="002541B6" w14:paraId="1B0E5151" w14:textId="77777777" w:rsidTr="00B01FCE">
        <w:trPr>
          <w:trHeight w:val="225"/>
        </w:trPr>
        <w:tc>
          <w:tcPr>
            <w:tcW w:w="343" w:type="pct"/>
            <w:hideMark/>
          </w:tcPr>
          <w:p w14:paraId="39279185" w14:textId="77777777" w:rsidR="00B01FCE" w:rsidRPr="002541B6" w:rsidRDefault="00B01FCE" w:rsidP="00515665">
            <w:pPr>
              <w:ind w:left="338" w:hanging="338"/>
              <w:rPr>
                <w:rFonts w:cs="Times New Roman"/>
              </w:rPr>
            </w:pPr>
            <w:r w:rsidRPr="002541B6">
              <w:rPr>
                <w:rFonts w:cs="Times New Roman"/>
                <w:color w:val="000000"/>
              </w:rPr>
              <w:t>5</w:t>
            </w:r>
          </w:p>
        </w:tc>
        <w:tc>
          <w:tcPr>
            <w:tcW w:w="1167" w:type="pct"/>
            <w:hideMark/>
          </w:tcPr>
          <w:p w14:paraId="3E06681E" w14:textId="77777777" w:rsidR="00B01FCE" w:rsidRPr="002541B6" w:rsidRDefault="00B01FCE" w:rsidP="00515665">
            <w:pPr>
              <w:ind w:left="338" w:hanging="338"/>
              <w:rPr>
                <w:rFonts w:cs="Times New Roman"/>
              </w:rPr>
            </w:pPr>
            <w:r w:rsidRPr="002541B6">
              <w:rPr>
                <w:rFonts w:cs="Times New Roman"/>
                <w:i/>
                <w:iCs/>
                <w:color w:val="000000"/>
              </w:rPr>
              <w:t>N.crassa</w:t>
            </w:r>
          </w:p>
        </w:tc>
        <w:tc>
          <w:tcPr>
            <w:tcW w:w="343" w:type="pct"/>
            <w:hideMark/>
          </w:tcPr>
          <w:p w14:paraId="16D527B5" w14:textId="77777777" w:rsidR="00B01FCE" w:rsidRPr="002541B6" w:rsidRDefault="00B01FCE" w:rsidP="00515665">
            <w:pPr>
              <w:ind w:left="338" w:hanging="338"/>
              <w:rPr>
                <w:rFonts w:cs="Times New Roman"/>
              </w:rPr>
            </w:pPr>
            <w:r w:rsidRPr="002541B6">
              <w:rPr>
                <w:rFonts w:cs="Times New Roman"/>
                <w:color w:val="000000"/>
              </w:rPr>
              <w:t>15</w:t>
            </w:r>
          </w:p>
        </w:tc>
        <w:tc>
          <w:tcPr>
            <w:tcW w:w="1378" w:type="pct"/>
            <w:hideMark/>
          </w:tcPr>
          <w:p w14:paraId="0A61184F" w14:textId="77777777" w:rsidR="00B01FCE" w:rsidRPr="002541B6" w:rsidRDefault="00B01FCE" w:rsidP="00515665">
            <w:pPr>
              <w:ind w:left="338" w:hanging="338"/>
              <w:rPr>
                <w:rFonts w:cs="Times New Roman"/>
              </w:rPr>
            </w:pPr>
            <w:r w:rsidRPr="002541B6">
              <w:rPr>
                <w:rFonts w:cs="Times New Roman"/>
                <w:i/>
                <w:iCs/>
                <w:color w:val="000000"/>
              </w:rPr>
              <w:t>E.histolytica</w:t>
            </w:r>
          </w:p>
        </w:tc>
        <w:tc>
          <w:tcPr>
            <w:tcW w:w="343" w:type="pct"/>
            <w:hideMark/>
          </w:tcPr>
          <w:p w14:paraId="49EE421A" w14:textId="77777777" w:rsidR="00B01FCE" w:rsidRPr="002541B6" w:rsidRDefault="00B01FCE" w:rsidP="00515665">
            <w:pPr>
              <w:ind w:left="338" w:hanging="338"/>
              <w:rPr>
                <w:rFonts w:cs="Times New Roman"/>
              </w:rPr>
            </w:pPr>
            <w:r w:rsidRPr="002541B6">
              <w:rPr>
                <w:rFonts w:cs="Times New Roman"/>
                <w:color w:val="000000"/>
              </w:rPr>
              <w:t>25</w:t>
            </w:r>
          </w:p>
        </w:tc>
        <w:tc>
          <w:tcPr>
            <w:tcW w:w="1428" w:type="pct"/>
            <w:hideMark/>
          </w:tcPr>
          <w:p w14:paraId="546AAA26" w14:textId="77777777" w:rsidR="00B01FCE" w:rsidRPr="002541B6" w:rsidRDefault="00B01FCE" w:rsidP="00515665">
            <w:pPr>
              <w:ind w:left="338" w:hanging="338"/>
              <w:rPr>
                <w:rFonts w:cs="Times New Roman"/>
              </w:rPr>
            </w:pPr>
            <w:r w:rsidRPr="002541B6">
              <w:rPr>
                <w:rFonts w:cs="Times New Roman"/>
                <w:i/>
                <w:iCs/>
                <w:color w:val="000000"/>
              </w:rPr>
              <w:t>B.subtilis</w:t>
            </w:r>
          </w:p>
        </w:tc>
      </w:tr>
      <w:tr w:rsidR="00B01FCE" w:rsidRPr="002541B6" w14:paraId="19929053" w14:textId="77777777" w:rsidTr="00B01FCE">
        <w:trPr>
          <w:trHeight w:val="225"/>
        </w:trPr>
        <w:tc>
          <w:tcPr>
            <w:tcW w:w="343" w:type="pct"/>
            <w:hideMark/>
          </w:tcPr>
          <w:p w14:paraId="0F525E48" w14:textId="77777777" w:rsidR="00B01FCE" w:rsidRPr="002541B6" w:rsidRDefault="00B01FCE" w:rsidP="00515665">
            <w:pPr>
              <w:ind w:left="338" w:hanging="338"/>
              <w:rPr>
                <w:rFonts w:cs="Times New Roman"/>
              </w:rPr>
            </w:pPr>
            <w:r w:rsidRPr="002541B6">
              <w:rPr>
                <w:rFonts w:cs="Times New Roman"/>
                <w:color w:val="000000"/>
              </w:rPr>
              <w:t>6</w:t>
            </w:r>
          </w:p>
        </w:tc>
        <w:tc>
          <w:tcPr>
            <w:tcW w:w="1167" w:type="pct"/>
            <w:hideMark/>
          </w:tcPr>
          <w:p w14:paraId="65F79911" w14:textId="77777777" w:rsidR="00B01FCE" w:rsidRPr="002541B6" w:rsidRDefault="00B01FCE" w:rsidP="00515665">
            <w:pPr>
              <w:ind w:left="338" w:hanging="338"/>
              <w:rPr>
                <w:rFonts w:cs="Times New Roman"/>
              </w:rPr>
            </w:pPr>
            <w:r w:rsidRPr="002541B6">
              <w:rPr>
                <w:rFonts w:cs="Times New Roman"/>
                <w:i/>
                <w:iCs/>
                <w:color w:val="000000"/>
              </w:rPr>
              <w:t>A.nidulans</w:t>
            </w:r>
          </w:p>
        </w:tc>
        <w:tc>
          <w:tcPr>
            <w:tcW w:w="343" w:type="pct"/>
            <w:hideMark/>
          </w:tcPr>
          <w:p w14:paraId="66B801C2" w14:textId="77777777" w:rsidR="00B01FCE" w:rsidRPr="002541B6" w:rsidRDefault="00B01FCE" w:rsidP="00515665">
            <w:pPr>
              <w:ind w:left="338" w:hanging="338"/>
              <w:rPr>
                <w:rFonts w:cs="Times New Roman"/>
              </w:rPr>
            </w:pPr>
            <w:r w:rsidRPr="002541B6">
              <w:rPr>
                <w:rFonts w:cs="Times New Roman"/>
                <w:color w:val="000000"/>
              </w:rPr>
              <w:t>16</w:t>
            </w:r>
          </w:p>
        </w:tc>
        <w:tc>
          <w:tcPr>
            <w:tcW w:w="1378" w:type="pct"/>
            <w:hideMark/>
          </w:tcPr>
          <w:p w14:paraId="3C284E7C" w14:textId="77777777" w:rsidR="00B01FCE" w:rsidRPr="002541B6" w:rsidRDefault="00B01FCE" w:rsidP="00515665">
            <w:pPr>
              <w:ind w:left="338" w:hanging="338"/>
              <w:rPr>
                <w:rFonts w:cs="Times New Roman"/>
              </w:rPr>
            </w:pPr>
            <w:r w:rsidRPr="002541B6">
              <w:rPr>
                <w:rFonts w:cs="Times New Roman"/>
                <w:i/>
                <w:iCs/>
                <w:color w:val="000000"/>
              </w:rPr>
              <w:t>T.brucei</w:t>
            </w:r>
          </w:p>
        </w:tc>
        <w:tc>
          <w:tcPr>
            <w:tcW w:w="343" w:type="pct"/>
            <w:hideMark/>
          </w:tcPr>
          <w:p w14:paraId="7157D12C" w14:textId="77777777" w:rsidR="00B01FCE" w:rsidRPr="002541B6" w:rsidRDefault="00B01FCE" w:rsidP="00515665">
            <w:pPr>
              <w:ind w:left="338" w:hanging="338"/>
              <w:rPr>
                <w:rFonts w:cs="Times New Roman"/>
              </w:rPr>
            </w:pPr>
            <w:r w:rsidRPr="002541B6">
              <w:rPr>
                <w:rFonts w:cs="Times New Roman"/>
                <w:color w:val="000000"/>
              </w:rPr>
              <w:t>26</w:t>
            </w:r>
          </w:p>
        </w:tc>
        <w:tc>
          <w:tcPr>
            <w:tcW w:w="1428" w:type="pct"/>
            <w:hideMark/>
          </w:tcPr>
          <w:p w14:paraId="510074ED" w14:textId="77777777" w:rsidR="00B01FCE" w:rsidRPr="002541B6" w:rsidRDefault="00B01FCE" w:rsidP="00515665">
            <w:pPr>
              <w:ind w:left="338" w:hanging="338"/>
              <w:rPr>
                <w:rFonts w:cs="Times New Roman"/>
              </w:rPr>
            </w:pPr>
            <w:r w:rsidRPr="002541B6">
              <w:rPr>
                <w:rFonts w:cs="Times New Roman"/>
                <w:i/>
                <w:iCs/>
                <w:color w:val="000000"/>
              </w:rPr>
              <w:t>L.lactis</w:t>
            </w:r>
          </w:p>
        </w:tc>
      </w:tr>
      <w:tr w:rsidR="00B01FCE" w:rsidRPr="002541B6" w14:paraId="5CCF9754" w14:textId="77777777" w:rsidTr="00B01FCE">
        <w:trPr>
          <w:trHeight w:val="225"/>
        </w:trPr>
        <w:tc>
          <w:tcPr>
            <w:tcW w:w="343" w:type="pct"/>
            <w:hideMark/>
          </w:tcPr>
          <w:p w14:paraId="26B78D08" w14:textId="77777777" w:rsidR="00B01FCE" w:rsidRPr="002541B6" w:rsidRDefault="00B01FCE" w:rsidP="00515665">
            <w:pPr>
              <w:ind w:left="338" w:hanging="338"/>
              <w:rPr>
                <w:rFonts w:cs="Times New Roman"/>
              </w:rPr>
            </w:pPr>
            <w:r w:rsidRPr="002541B6">
              <w:rPr>
                <w:rFonts w:cs="Times New Roman"/>
                <w:color w:val="000000"/>
              </w:rPr>
              <w:t>7</w:t>
            </w:r>
          </w:p>
        </w:tc>
        <w:tc>
          <w:tcPr>
            <w:tcW w:w="1167" w:type="pct"/>
            <w:hideMark/>
          </w:tcPr>
          <w:p w14:paraId="6AAA2D51" w14:textId="77777777" w:rsidR="00B01FCE" w:rsidRPr="002541B6" w:rsidRDefault="00B01FCE" w:rsidP="00515665">
            <w:pPr>
              <w:ind w:left="338" w:hanging="338"/>
              <w:rPr>
                <w:rFonts w:cs="Times New Roman"/>
              </w:rPr>
            </w:pPr>
            <w:r w:rsidRPr="002541B6">
              <w:rPr>
                <w:rFonts w:cs="Times New Roman"/>
                <w:i/>
                <w:iCs/>
                <w:color w:val="000000"/>
              </w:rPr>
              <w:t>H.sapiens</w:t>
            </w:r>
          </w:p>
        </w:tc>
        <w:tc>
          <w:tcPr>
            <w:tcW w:w="343" w:type="pct"/>
            <w:hideMark/>
          </w:tcPr>
          <w:p w14:paraId="1D996C39" w14:textId="77777777" w:rsidR="00B01FCE" w:rsidRPr="002541B6" w:rsidRDefault="00B01FCE" w:rsidP="00515665">
            <w:pPr>
              <w:ind w:left="338" w:hanging="338"/>
              <w:rPr>
                <w:rFonts w:cs="Times New Roman"/>
              </w:rPr>
            </w:pPr>
            <w:r w:rsidRPr="002541B6">
              <w:rPr>
                <w:rFonts w:cs="Times New Roman"/>
                <w:color w:val="000000"/>
              </w:rPr>
              <w:t>17</w:t>
            </w:r>
          </w:p>
        </w:tc>
        <w:tc>
          <w:tcPr>
            <w:tcW w:w="1378" w:type="pct"/>
            <w:hideMark/>
          </w:tcPr>
          <w:p w14:paraId="21D97A7C" w14:textId="77777777" w:rsidR="00B01FCE" w:rsidRPr="002541B6" w:rsidRDefault="00B01FCE" w:rsidP="00515665">
            <w:pPr>
              <w:ind w:left="338" w:hanging="338"/>
              <w:rPr>
                <w:rFonts w:cs="Times New Roman"/>
              </w:rPr>
            </w:pPr>
            <w:r w:rsidRPr="002541B6">
              <w:rPr>
                <w:rFonts w:cs="Times New Roman"/>
                <w:i/>
                <w:iCs/>
                <w:color w:val="000000"/>
              </w:rPr>
              <w:t>A.thaliana</w:t>
            </w:r>
          </w:p>
        </w:tc>
        <w:tc>
          <w:tcPr>
            <w:tcW w:w="343" w:type="pct"/>
            <w:hideMark/>
          </w:tcPr>
          <w:p w14:paraId="2F3CAE3B" w14:textId="77777777" w:rsidR="00B01FCE" w:rsidRPr="002541B6" w:rsidRDefault="00B01FCE" w:rsidP="00515665">
            <w:pPr>
              <w:ind w:left="338" w:hanging="338"/>
              <w:rPr>
                <w:rFonts w:cs="Times New Roman"/>
              </w:rPr>
            </w:pPr>
            <w:r w:rsidRPr="002541B6">
              <w:rPr>
                <w:rFonts w:cs="Times New Roman"/>
                <w:color w:val="000000"/>
              </w:rPr>
              <w:t>27</w:t>
            </w:r>
          </w:p>
        </w:tc>
        <w:tc>
          <w:tcPr>
            <w:tcW w:w="1428" w:type="pct"/>
            <w:hideMark/>
          </w:tcPr>
          <w:p w14:paraId="45F4D657" w14:textId="77777777" w:rsidR="00B01FCE" w:rsidRPr="002541B6" w:rsidRDefault="00B01FCE" w:rsidP="00515665">
            <w:pPr>
              <w:ind w:left="338" w:hanging="338"/>
              <w:rPr>
                <w:rFonts w:cs="Times New Roman"/>
              </w:rPr>
            </w:pPr>
            <w:r w:rsidRPr="002541B6">
              <w:rPr>
                <w:rFonts w:cs="Times New Roman"/>
                <w:i/>
                <w:iCs/>
                <w:color w:val="000000"/>
              </w:rPr>
              <w:t>M.genitalium</w:t>
            </w:r>
          </w:p>
        </w:tc>
      </w:tr>
      <w:tr w:rsidR="00B01FCE" w:rsidRPr="002541B6" w14:paraId="6F866923" w14:textId="77777777" w:rsidTr="00B01FCE">
        <w:trPr>
          <w:trHeight w:val="225"/>
        </w:trPr>
        <w:tc>
          <w:tcPr>
            <w:tcW w:w="343" w:type="pct"/>
            <w:hideMark/>
          </w:tcPr>
          <w:p w14:paraId="22ED558C" w14:textId="77777777" w:rsidR="00B01FCE" w:rsidRPr="002541B6" w:rsidRDefault="00B01FCE" w:rsidP="00515665">
            <w:pPr>
              <w:ind w:left="338" w:hanging="338"/>
              <w:rPr>
                <w:rFonts w:cs="Times New Roman"/>
              </w:rPr>
            </w:pPr>
            <w:r w:rsidRPr="002541B6">
              <w:rPr>
                <w:rFonts w:cs="Times New Roman"/>
                <w:color w:val="000000"/>
              </w:rPr>
              <w:t>8</w:t>
            </w:r>
          </w:p>
        </w:tc>
        <w:tc>
          <w:tcPr>
            <w:tcW w:w="1167" w:type="pct"/>
            <w:hideMark/>
          </w:tcPr>
          <w:p w14:paraId="05F7A225" w14:textId="77777777" w:rsidR="00B01FCE" w:rsidRPr="002541B6" w:rsidRDefault="00B01FCE" w:rsidP="00515665">
            <w:pPr>
              <w:ind w:left="338" w:hanging="338"/>
              <w:rPr>
                <w:rFonts w:cs="Times New Roman"/>
              </w:rPr>
            </w:pPr>
            <w:r w:rsidRPr="002541B6">
              <w:rPr>
                <w:rFonts w:cs="Times New Roman"/>
                <w:i/>
                <w:iCs/>
                <w:color w:val="000000"/>
              </w:rPr>
              <w:t>M.musculus</w:t>
            </w:r>
          </w:p>
        </w:tc>
        <w:tc>
          <w:tcPr>
            <w:tcW w:w="343" w:type="pct"/>
            <w:hideMark/>
          </w:tcPr>
          <w:p w14:paraId="08142775" w14:textId="77777777" w:rsidR="00B01FCE" w:rsidRPr="002541B6" w:rsidRDefault="00B01FCE" w:rsidP="00515665">
            <w:pPr>
              <w:ind w:left="338" w:hanging="338"/>
              <w:rPr>
                <w:rFonts w:cs="Times New Roman"/>
              </w:rPr>
            </w:pPr>
            <w:r w:rsidRPr="002541B6">
              <w:rPr>
                <w:rFonts w:cs="Times New Roman"/>
                <w:color w:val="000000"/>
              </w:rPr>
              <w:t>18</w:t>
            </w:r>
          </w:p>
        </w:tc>
        <w:tc>
          <w:tcPr>
            <w:tcW w:w="1378" w:type="pct"/>
            <w:hideMark/>
          </w:tcPr>
          <w:p w14:paraId="083A67F5" w14:textId="77777777" w:rsidR="00B01FCE" w:rsidRPr="002541B6" w:rsidRDefault="00B01FCE" w:rsidP="00515665">
            <w:pPr>
              <w:ind w:left="338" w:hanging="338"/>
              <w:rPr>
                <w:rFonts w:cs="Times New Roman"/>
              </w:rPr>
            </w:pPr>
            <w:r w:rsidRPr="002541B6">
              <w:rPr>
                <w:rFonts w:cs="Times New Roman"/>
                <w:i/>
                <w:iCs/>
                <w:color w:val="000000"/>
              </w:rPr>
              <w:t>P.falciparum 3D7</w:t>
            </w:r>
          </w:p>
        </w:tc>
        <w:tc>
          <w:tcPr>
            <w:tcW w:w="343" w:type="pct"/>
            <w:hideMark/>
          </w:tcPr>
          <w:p w14:paraId="43B2DB2D" w14:textId="77777777" w:rsidR="00B01FCE" w:rsidRPr="002541B6" w:rsidRDefault="00B01FCE" w:rsidP="00515665">
            <w:pPr>
              <w:ind w:left="338" w:hanging="338"/>
              <w:rPr>
                <w:rFonts w:cs="Times New Roman"/>
              </w:rPr>
            </w:pPr>
            <w:r w:rsidRPr="002541B6">
              <w:rPr>
                <w:rFonts w:cs="Times New Roman"/>
                <w:color w:val="000000"/>
              </w:rPr>
              <w:t>28</w:t>
            </w:r>
          </w:p>
        </w:tc>
        <w:tc>
          <w:tcPr>
            <w:tcW w:w="1428" w:type="pct"/>
            <w:hideMark/>
          </w:tcPr>
          <w:p w14:paraId="3F8F1787" w14:textId="77777777" w:rsidR="00B01FCE" w:rsidRPr="002541B6" w:rsidRDefault="00B01FCE" w:rsidP="00515665">
            <w:pPr>
              <w:ind w:left="338" w:hanging="338"/>
              <w:rPr>
                <w:rFonts w:cs="Times New Roman"/>
              </w:rPr>
            </w:pPr>
            <w:r w:rsidRPr="002541B6">
              <w:rPr>
                <w:rFonts w:cs="Times New Roman"/>
                <w:i/>
                <w:iCs/>
                <w:color w:val="000000"/>
              </w:rPr>
              <w:t>M.tuberculosis</w:t>
            </w:r>
          </w:p>
        </w:tc>
      </w:tr>
      <w:tr w:rsidR="00B01FCE" w:rsidRPr="002541B6" w14:paraId="3BFB4DDE" w14:textId="77777777" w:rsidTr="00B01FCE">
        <w:trPr>
          <w:trHeight w:val="225"/>
        </w:trPr>
        <w:tc>
          <w:tcPr>
            <w:tcW w:w="343" w:type="pct"/>
            <w:hideMark/>
          </w:tcPr>
          <w:p w14:paraId="127C4E6A" w14:textId="77777777" w:rsidR="00B01FCE" w:rsidRPr="002541B6" w:rsidRDefault="00B01FCE" w:rsidP="00515665">
            <w:pPr>
              <w:ind w:left="338" w:hanging="338"/>
              <w:rPr>
                <w:rFonts w:cs="Times New Roman"/>
              </w:rPr>
            </w:pPr>
            <w:r w:rsidRPr="002541B6">
              <w:rPr>
                <w:rFonts w:cs="Times New Roman"/>
                <w:color w:val="000000"/>
              </w:rPr>
              <w:t>9</w:t>
            </w:r>
          </w:p>
        </w:tc>
        <w:tc>
          <w:tcPr>
            <w:tcW w:w="1167" w:type="pct"/>
            <w:hideMark/>
          </w:tcPr>
          <w:p w14:paraId="45D90529" w14:textId="77777777" w:rsidR="00B01FCE" w:rsidRPr="002541B6" w:rsidRDefault="00B01FCE" w:rsidP="00515665">
            <w:pPr>
              <w:ind w:left="338" w:hanging="338"/>
              <w:rPr>
                <w:rFonts w:cs="Times New Roman"/>
              </w:rPr>
            </w:pPr>
            <w:r w:rsidRPr="002541B6">
              <w:rPr>
                <w:rFonts w:cs="Times New Roman"/>
                <w:i/>
                <w:iCs/>
                <w:color w:val="000000"/>
              </w:rPr>
              <w:t>R.norvegicus</w:t>
            </w:r>
          </w:p>
        </w:tc>
        <w:tc>
          <w:tcPr>
            <w:tcW w:w="343" w:type="pct"/>
            <w:hideMark/>
          </w:tcPr>
          <w:p w14:paraId="31A7C8C4" w14:textId="77777777" w:rsidR="00B01FCE" w:rsidRPr="002541B6" w:rsidRDefault="00B01FCE" w:rsidP="00515665">
            <w:pPr>
              <w:ind w:left="338" w:hanging="338"/>
              <w:rPr>
                <w:rFonts w:cs="Times New Roman"/>
              </w:rPr>
            </w:pPr>
            <w:r w:rsidRPr="002541B6">
              <w:rPr>
                <w:rFonts w:cs="Times New Roman"/>
                <w:color w:val="000000"/>
              </w:rPr>
              <w:t>19</w:t>
            </w:r>
          </w:p>
        </w:tc>
        <w:tc>
          <w:tcPr>
            <w:tcW w:w="1378" w:type="pct"/>
            <w:hideMark/>
          </w:tcPr>
          <w:p w14:paraId="0CCDDD00" w14:textId="77777777" w:rsidR="00B01FCE" w:rsidRPr="002541B6" w:rsidRDefault="00B01FCE" w:rsidP="00515665">
            <w:pPr>
              <w:ind w:left="338" w:hanging="338"/>
              <w:rPr>
                <w:rFonts w:cs="Times New Roman"/>
              </w:rPr>
            </w:pPr>
            <w:r w:rsidRPr="002541B6">
              <w:rPr>
                <w:rFonts w:cs="Times New Roman"/>
                <w:i/>
                <w:iCs/>
                <w:color w:val="000000"/>
              </w:rPr>
              <w:t>C.hominis</w:t>
            </w:r>
          </w:p>
        </w:tc>
        <w:tc>
          <w:tcPr>
            <w:tcW w:w="343" w:type="pct"/>
            <w:hideMark/>
          </w:tcPr>
          <w:p w14:paraId="50A3FBA7" w14:textId="77777777" w:rsidR="00B01FCE" w:rsidRPr="002541B6" w:rsidRDefault="00B01FCE" w:rsidP="00515665">
            <w:pPr>
              <w:ind w:left="338" w:hanging="338"/>
              <w:rPr>
                <w:rFonts w:cs="Times New Roman"/>
              </w:rPr>
            </w:pPr>
            <w:r w:rsidRPr="002541B6">
              <w:rPr>
                <w:rFonts w:cs="Times New Roman"/>
                <w:color w:val="000000"/>
              </w:rPr>
              <w:t>29</w:t>
            </w:r>
          </w:p>
        </w:tc>
        <w:tc>
          <w:tcPr>
            <w:tcW w:w="1428" w:type="pct"/>
            <w:hideMark/>
          </w:tcPr>
          <w:p w14:paraId="3DFA076A" w14:textId="77777777" w:rsidR="00B01FCE" w:rsidRPr="002541B6" w:rsidRDefault="00B01FCE" w:rsidP="00515665">
            <w:pPr>
              <w:ind w:left="338" w:hanging="338"/>
              <w:rPr>
                <w:rFonts w:cs="Times New Roman"/>
              </w:rPr>
            </w:pPr>
            <w:r w:rsidRPr="002541B6">
              <w:rPr>
                <w:rFonts w:cs="Times New Roman"/>
                <w:i/>
                <w:iCs/>
                <w:color w:val="000000"/>
              </w:rPr>
              <w:t>Synechocystis sp.</w:t>
            </w:r>
          </w:p>
        </w:tc>
      </w:tr>
      <w:tr w:rsidR="00B01FCE" w:rsidRPr="002541B6" w14:paraId="1CF216CD" w14:textId="77777777" w:rsidTr="00B01FCE">
        <w:trPr>
          <w:trHeight w:val="225"/>
        </w:trPr>
        <w:tc>
          <w:tcPr>
            <w:tcW w:w="343" w:type="pct"/>
            <w:hideMark/>
          </w:tcPr>
          <w:p w14:paraId="32E707C1" w14:textId="77777777" w:rsidR="00B01FCE" w:rsidRPr="002541B6" w:rsidRDefault="00B01FCE" w:rsidP="00515665">
            <w:pPr>
              <w:ind w:left="338" w:hanging="338"/>
              <w:rPr>
                <w:rFonts w:cs="Times New Roman"/>
              </w:rPr>
            </w:pPr>
            <w:r w:rsidRPr="002541B6">
              <w:rPr>
                <w:rFonts w:cs="Times New Roman"/>
                <w:color w:val="000000"/>
              </w:rPr>
              <w:t>10</w:t>
            </w:r>
          </w:p>
        </w:tc>
        <w:tc>
          <w:tcPr>
            <w:tcW w:w="1167" w:type="pct"/>
            <w:hideMark/>
          </w:tcPr>
          <w:p w14:paraId="6421433D" w14:textId="77777777" w:rsidR="00B01FCE" w:rsidRPr="002541B6" w:rsidRDefault="00B01FCE" w:rsidP="00515665">
            <w:pPr>
              <w:ind w:left="338" w:hanging="338"/>
              <w:rPr>
                <w:rFonts w:cs="Times New Roman"/>
              </w:rPr>
            </w:pPr>
            <w:r w:rsidRPr="002541B6">
              <w:rPr>
                <w:rFonts w:cs="Times New Roman"/>
                <w:i/>
                <w:iCs/>
                <w:color w:val="000000"/>
              </w:rPr>
              <w:t>D.rerio</w:t>
            </w:r>
          </w:p>
        </w:tc>
        <w:tc>
          <w:tcPr>
            <w:tcW w:w="343" w:type="pct"/>
            <w:hideMark/>
          </w:tcPr>
          <w:p w14:paraId="6B1D69FA" w14:textId="77777777" w:rsidR="00B01FCE" w:rsidRPr="002541B6" w:rsidRDefault="00B01FCE" w:rsidP="00515665">
            <w:pPr>
              <w:ind w:left="338" w:hanging="338"/>
              <w:rPr>
                <w:rFonts w:cs="Times New Roman"/>
              </w:rPr>
            </w:pPr>
            <w:r w:rsidRPr="002541B6">
              <w:rPr>
                <w:rFonts w:cs="Times New Roman"/>
                <w:color w:val="000000"/>
              </w:rPr>
              <w:t>20</w:t>
            </w:r>
          </w:p>
        </w:tc>
        <w:tc>
          <w:tcPr>
            <w:tcW w:w="1378" w:type="pct"/>
            <w:hideMark/>
          </w:tcPr>
          <w:p w14:paraId="62778E75" w14:textId="77777777" w:rsidR="00B01FCE" w:rsidRPr="002541B6" w:rsidRDefault="00B01FCE" w:rsidP="00515665">
            <w:pPr>
              <w:ind w:left="338" w:hanging="338"/>
              <w:rPr>
                <w:rFonts w:cs="Times New Roman"/>
              </w:rPr>
            </w:pPr>
            <w:r w:rsidRPr="002541B6">
              <w:rPr>
                <w:rFonts w:cs="Times New Roman"/>
                <w:i/>
                <w:iCs/>
                <w:color w:val="000000"/>
              </w:rPr>
              <w:t>M.jannaschii</w:t>
            </w:r>
          </w:p>
        </w:tc>
        <w:tc>
          <w:tcPr>
            <w:tcW w:w="343" w:type="pct"/>
            <w:hideMark/>
          </w:tcPr>
          <w:p w14:paraId="1FA11B69" w14:textId="77777777" w:rsidR="00B01FCE" w:rsidRPr="002541B6" w:rsidRDefault="00B01FCE" w:rsidP="00515665">
            <w:pPr>
              <w:ind w:left="338" w:hanging="338"/>
              <w:rPr>
                <w:rFonts w:cs="Times New Roman"/>
              </w:rPr>
            </w:pPr>
            <w:r w:rsidRPr="002541B6">
              <w:rPr>
                <w:rFonts w:cs="Times New Roman"/>
                <w:color w:val="000000"/>
              </w:rPr>
              <w:t>30</w:t>
            </w:r>
          </w:p>
        </w:tc>
        <w:tc>
          <w:tcPr>
            <w:tcW w:w="1428" w:type="pct"/>
            <w:hideMark/>
          </w:tcPr>
          <w:p w14:paraId="02A55D1F" w14:textId="77777777" w:rsidR="00B01FCE" w:rsidRPr="002541B6" w:rsidRDefault="00B01FCE" w:rsidP="00515665">
            <w:pPr>
              <w:ind w:left="338" w:hanging="338"/>
              <w:rPr>
                <w:rFonts w:cs="Times New Roman"/>
              </w:rPr>
            </w:pPr>
            <w:r w:rsidRPr="002541B6">
              <w:rPr>
                <w:rFonts w:cs="Times New Roman"/>
                <w:i/>
                <w:iCs/>
                <w:color w:val="000000"/>
              </w:rPr>
              <w:t>A.aeolicus</w:t>
            </w:r>
          </w:p>
        </w:tc>
      </w:tr>
    </w:tbl>
    <w:p w14:paraId="0E617438" w14:textId="77777777" w:rsidR="00B01FCE" w:rsidRPr="002541B6" w:rsidRDefault="00B01FCE" w:rsidP="00515665"/>
    <w:p w14:paraId="21A68B8C" w14:textId="77777777" w:rsidR="00B01FCE" w:rsidRPr="002541B6" w:rsidRDefault="00B01FCE" w:rsidP="00515665"/>
    <w:p w14:paraId="3C098C89" w14:textId="77777777" w:rsidR="00FA7EC7" w:rsidRPr="002541B6" w:rsidRDefault="00FA7EC7" w:rsidP="00FA7EC7">
      <w:pPr>
        <w:jc w:val="both"/>
      </w:pPr>
      <w:r w:rsidRPr="002541B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2541B6" w:rsidRDefault="00FA7EC7" w:rsidP="00FA7EC7">
      <w:pPr>
        <w:jc w:val="both"/>
      </w:pPr>
      <w:r w:rsidRPr="002541B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2541B6" w:rsidRDefault="00FA7EC7" w:rsidP="00FA7EC7">
      <w:pPr>
        <w:jc w:val="both"/>
      </w:pPr>
      <w:r w:rsidRPr="002541B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2541B6" w:rsidRDefault="00FA7EC7" w:rsidP="00FA7EC7">
      <w:pPr>
        <w:jc w:val="both"/>
      </w:pPr>
      <w:r w:rsidRPr="002541B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2541B6" w:rsidRDefault="00FA7EC7" w:rsidP="00515665"/>
    <w:sectPr w:rsidR="00FA7EC7" w:rsidRPr="002541B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3F7C91" w:rsidRDefault="003F7C91" w:rsidP="000A17B2">
      <w:pPr>
        <w:spacing w:after="0" w:line="240" w:lineRule="auto"/>
      </w:pPr>
      <w:r>
        <w:separator/>
      </w:r>
    </w:p>
  </w:endnote>
  <w:endnote w:type="continuationSeparator" w:id="0">
    <w:p w14:paraId="78F99176" w14:textId="77777777" w:rsidR="003F7C91" w:rsidRDefault="003F7C91"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3F7C91" w:rsidRDefault="003F7C91">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5AA1AD57" w14:textId="77777777" w:rsidR="003F7C91" w:rsidRDefault="003F7C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3F7C91" w:rsidRDefault="003F7C91" w:rsidP="000A17B2">
      <w:pPr>
        <w:spacing w:after="0" w:line="240" w:lineRule="auto"/>
      </w:pPr>
      <w:r>
        <w:separator/>
      </w:r>
    </w:p>
  </w:footnote>
  <w:footnote w:type="continuationSeparator" w:id="0">
    <w:p w14:paraId="4A377723" w14:textId="77777777" w:rsidR="003F7C91" w:rsidRDefault="003F7C91"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3F7C91" w:rsidRPr="000A17B2" w:rsidRDefault="003F7C91">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TrackMoves/>
  <w:defaultTabStop w:val="708"/>
  <w:hyphenationZone w:val="425"/>
  <w:characterSpacingControl w:val="doNotCompress"/>
  <w:hdrShapeDefaults>
    <o:shapedefaults v:ext="edit" spidmax="2049"/>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5129"/>
    <w:rsid w:val="000952D1"/>
    <w:rsid w:val="000969F3"/>
    <w:rsid w:val="000A0955"/>
    <w:rsid w:val="000A136B"/>
    <w:rsid w:val="000A17B2"/>
    <w:rsid w:val="000A38E1"/>
    <w:rsid w:val="000A3A29"/>
    <w:rsid w:val="000A4D3D"/>
    <w:rsid w:val="000A6CDD"/>
    <w:rsid w:val="000A7AAB"/>
    <w:rsid w:val="000B108D"/>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4B0"/>
    <w:rsid w:val="001055AB"/>
    <w:rsid w:val="001058BE"/>
    <w:rsid w:val="0010640D"/>
    <w:rsid w:val="00107C8C"/>
    <w:rsid w:val="00107ECC"/>
    <w:rsid w:val="00112222"/>
    <w:rsid w:val="00112EC8"/>
    <w:rsid w:val="00113560"/>
    <w:rsid w:val="001137CD"/>
    <w:rsid w:val="0011646C"/>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D2B"/>
    <w:rsid w:val="001477F3"/>
    <w:rsid w:val="00150B9A"/>
    <w:rsid w:val="001541B2"/>
    <w:rsid w:val="001556F5"/>
    <w:rsid w:val="001558BB"/>
    <w:rsid w:val="00157A09"/>
    <w:rsid w:val="00160AEB"/>
    <w:rsid w:val="001620DD"/>
    <w:rsid w:val="0016239F"/>
    <w:rsid w:val="00162EED"/>
    <w:rsid w:val="00164AC9"/>
    <w:rsid w:val="00165631"/>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16D1"/>
    <w:rsid w:val="001E2C66"/>
    <w:rsid w:val="001E4503"/>
    <w:rsid w:val="001E4AF9"/>
    <w:rsid w:val="001E578F"/>
    <w:rsid w:val="001E6FC0"/>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7559"/>
    <w:rsid w:val="00227F8B"/>
    <w:rsid w:val="0023175E"/>
    <w:rsid w:val="00231B7F"/>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35F"/>
    <w:rsid w:val="002D05CD"/>
    <w:rsid w:val="002D0B8F"/>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2A1A"/>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6C4C"/>
    <w:rsid w:val="00336CB8"/>
    <w:rsid w:val="00337BC3"/>
    <w:rsid w:val="0034257A"/>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A65"/>
    <w:rsid w:val="00387BA9"/>
    <w:rsid w:val="0039282D"/>
    <w:rsid w:val="00392A86"/>
    <w:rsid w:val="003937DB"/>
    <w:rsid w:val="00394197"/>
    <w:rsid w:val="00394795"/>
    <w:rsid w:val="003955E8"/>
    <w:rsid w:val="00396C1C"/>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50F6"/>
    <w:rsid w:val="004070C3"/>
    <w:rsid w:val="00407784"/>
    <w:rsid w:val="00410B70"/>
    <w:rsid w:val="00410E9B"/>
    <w:rsid w:val="00411654"/>
    <w:rsid w:val="00412844"/>
    <w:rsid w:val="00413480"/>
    <w:rsid w:val="00413A95"/>
    <w:rsid w:val="00420956"/>
    <w:rsid w:val="00420978"/>
    <w:rsid w:val="00423179"/>
    <w:rsid w:val="00423D0D"/>
    <w:rsid w:val="00424D1B"/>
    <w:rsid w:val="004306DE"/>
    <w:rsid w:val="00430979"/>
    <w:rsid w:val="00430CC7"/>
    <w:rsid w:val="00431248"/>
    <w:rsid w:val="004326D8"/>
    <w:rsid w:val="00432985"/>
    <w:rsid w:val="00434BCB"/>
    <w:rsid w:val="0043514D"/>
    <w:rsid w:val="00436469"/>
    <w:rsid w:val="00440B2F"/>
    <w:rsid w:val="00440DE7"/>
    <w:rsid w:val="00440EDE"/>
    <w:rsid w:val="00442086"/>
    <w:rsid w:val="0044250D"/>
    <w:rsid w:val="004436DA"/>
    <w:rsid w:val="004447DA"/>
    <w:rsid w:val="00444D26"/>
    <w:rsid w:val="0044520C"/>
    <w:rsid w:val="004459BB"/>
    <w:rsid w:val="00445CB5"/>
    <w:rsid w:val="004463A7"/>
    <w:rsid w:val="0044652C"/>
    <w:rsid w:val="00446640"/>
    <w:rsid w:val="00447761"/>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368F"/>
    <w:rsid w:val="00494910"/>
    <w:rsid w:val="00495C9D"/>
    <w:rsid w:val="00496231"/>
    <w:rsid w:val="00496561"/>
    <w:rsid w:val="00496E26"/>
    <w:rsid w:val="00497764"/>
    <w:rsid w:val="004A058B"/>
    <w:rsid w:val="004A0AD4"/>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5DEC"/>
    <w:rsid w:val="004D66F5"/>
    <w:rsid w:val="004D6BCA"/>
    <w:rsid w:val="004E1471"/>
    <w:rsid w:val="004E1AA9"/>
    <w:rsid w:val="004E2CFC"/>
    <w:rsid w:val="004E488E"/>
    <w:rsid w:val="004E6496"/>
    <w:rsid w:val="004E7C5F"/>
    <w:rsid w:val="004F095C"/>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E96"/>
    <w:rsid w:val="005835CE"/>
    <w:rsid w:val="005840EF"/>
    <w:rsid w:val="005900F6"/>
    <w:rsid w:val="00591C48"/>
    <w:rsid w:val="00591E0A"/>
    <w:rsid w:val="00592141"/>
    <w:rsid w:val="0059314D"/>
    <w:rsid w:val="00596BF0"/>
    <w:rsid w:val="005975DD"/>
    <w:rsid w:val="00597E72"/>
    <w:rsid w:val="005A0B13"/>
    <w:rsid w:val="005A1712"/>
    <w:rsid w:val="005A1A27"/>
    <w:rsid w:val="005A21D8"/>
    <w:rsid w:val="005A30DD"/>
    <w:rsid w:val="005A363D"/>
    <w:rsid w:val="005A4126"/>
    <w:rsid w:val="005A4E78"/>
    <w:rsid w:val="005A5EDB"/>
    <w:rsid w:val="005A7473"/>
    <w:rsid w:val="005A775C"/>
    <w:rsid w:val="005A7E6E"/>
    <w:rsid w:val="005B0ACF"/>
    <w:rsid w:val="005B0B6A"/>
    <w:rsid w:val="005B28F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E74"/>
    <w:rsid w:val="0063755B"/>
    <w:rsid w:val="00640BF0"/>
    <w:rsid w:val="00641969"/>
    <w:rsid w:val="006421B5"/>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7C62"/>
    <w:rsid w:val="006B0C51"/>
    <w:rsid w:val="006B48F2"/>
    <w:rsid w:val="006B4E64"/>
    <w:rsid w:val="006B7322"/>
    <w:rsid w:val="006B7524"/>
    <w:rsid w:val="006C068E"/>
    <w:rsid w:val="006C1BBE"/>
    <w:rsid w:val="006C2FF5"/>
    <w:rsid w:val="006C48E4"/>
    <w:rsid w:val="006C5FB6"/>
    <w:rsid w:val="006C6018"/>
    <w:rsid w:val="006C668F"/>
    <w:rsid w:val="006C76F3"/>
    <w:rsid w:val="006D1091"/>
    <w:rsid w:val="006D12A5"/>
    <w:rsid w:val="006D16EC"/>
    <w:rsid w:val="006D2883"/>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3385"/>
    <w:rsid w:val="007456F8"/>
    <w:rsid w:val="00745CA4"/>
    <w:rsid w:val="00746102"/>
    <w:rsid w:val="007467A9"/>
    <w:rsid w:val="00747A45"/>
    <w:rsid w:val="00747ADC"/>
    <w:rsid w:val="0075062D"/>
    <w:rsid w:val="0075097B"/>
    <w:rsid w:val="00751A1A"/>
    <w:rsid w:val="007520B2"/>
    <w:rsid w:val="007530E9"/>
    <w:rsid w:val="007534EA"/>
    <w:rsid w:val="00753DA6"/>
    <w:rsid w:val="007556BC"/>
    <w:rsid w:val="00755C30"/>
    <w:rsid w:val="007569D4"/>
    <w:rsid w:val="007570B5"/>
    <w:rsid w:val="00757269"/>
    <w:rsid w:val="00761326"/>
    <w:rsid w:val="00762386"/>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9290C"/>
    <w:rsid w:val="007938E3"/>
    <w:rsid w:val="007942AC"/>
    <w:rsid w:val="007945D7"/>
    <w:rsid w:val="00797FF6"/>
    <w:rsid w:val="007A0A5F"/>
    <w:rsid w:val="007A16EA"/>
    <w:rsid w:val="007A18EE"/>
    <w:rsid w:val="007A2CB7"/>
    <w:rsid w:val="007A51C1"/>
    <w:rsid w:val="007A777F"/>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2D79"/>
    <w:rsid w:val="00833F63"/>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557AF"/>
    <w:rsid w:val="00862BD6"/>
    <w:rsid w:val="00863097"/>
    <w:rsid w:val="00863E95"/>
    <w:rsid w:val="00864137"/>
    <w:rsid w:val="008647DA"/>
    <w:rsid w:val="008651F5"/>
    <w:rsid w:val="00865D07"/>
    <w:rsid w:val="0086779B"/>
    <w:rsid w:val="0087058D"/>
    <w:rsid w:val="00871720"/>
    <w:rsid w:val="00874441"/>
    <w:rsid w:val="008765F1"/>
    <w:rsid w:val="0087708D"/>
    <w:rsid w:val="00881A38"/>
    <w:rsid w:val="00882F7F"/>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61BD"/>
    <w:rsid w:val="0089627F"/>
    <w:rsid w:val="008965C3"/>
    <w:rsid w:val="008A1B62"/>
    <w:rsid w:val="008A22FD"/>
    <w:rsid w:val="008A2CAF"/>
    <w:rsid w:val="008A37E8"/>
    <w:rsid w:val="008A3E0D"/>
    <w:rsid w:val="008A3E26"/>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952"/>
    <w:rsid w:val="00923F37"/>
    <w:rsid w:val="0093132B"/>
    <w:rsid w:val="00931A18"/>
    <w:rsid w:val="00931FF3"/>
    <w:rsid w:val="00932E9C"/>
    <w:rsid w:val="00933132"/>
    <w:rsid w:val="00933B6F"/>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39"/>
    <w:rsid w:val="00993DF6"/>
    <w:rsid w:val="00993E10"/>
    <w:rsid w:val="00994B74"/>
    <w:rsid w:val="00995DEA"/>
    <w:rsid w:val="0099638D"/>
    <w:rsid w:val="009A02BA"/>
    <w:rsid w:val="009A04EC"/>
    <w:rsid w:val="009A28B0"/>
    <w:rsid w:val="009A397A"/>
    <w:rsid w:val="009A3D90"/>
    <w:rsid w:val="009A4657"/>
    <w:rsid w:val="009A4754"/>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6DDE"/>
    <w:rsid w:val="009C7CB7"/>
    <w:rsid w:val="009D06A9"/>
    <w:rsid w:val="009D1B2D"/>
    <w:rsid w:val="009D3302"/>
    <w:rsid w:val="009D4961"/>
    <w:rsid w:val="009E046A"/>
    <w:rsid w:val="009E131B"/>
    <w:rsid w:val="009E1E9A"/>
    <w:rsid w:val="009E264C"/>
    <w:rsid w:val="009E5692"/>
    <w:rsid w:val="009E600A"/>
    <w:rsid w:val="009E70A0"/>
    <w:rsid w:val="009E7229"/>
    <w:rsid w:val="009F0929"/>
    <w:rsid w:val="009F17CE"/>
    <w:rsid w:val="009F195E"/>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722B"/>
    <w:rsid w:val="00A12A23"/>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615B"/>
    <w:rsid w:val="00A367F7"/>
    <w:rsid w:val="00A37494"/>
    <w:rsid w:val="00A403FC"/>
    <w:rsid w:val="00A41709"/>
    <w:rsid w:val="00A42308"/>
    <w:rsid w:val="00A47E23"/>
    <w:rsid w:val="00A508A2"/>
    <w:rsid w:val="00A50D99"/>
    <w:rsid w:val="00A561E9"/>
    <w:rsid w:val="00A606BC"/>
    <w:rsid w:val="00A61579"/>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BE5"/>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2C79"/>
    <w:rsid w:val="00AC32AC"/>
    <w:rsid w:val="00AC53FC"/>
    <w:rsid w:val="00AC57F7"/>
    <w:rsid w:val="00AC6394"/>
    <w:rsid w:val="00AC7F74"/>
    <w:rsid w:val="00AD05EE"/>
    <w:rsid w:val="00AD08DF"/>
    <w:rsid w:val="00AD159D"/>
    <w:rsid w:val="00AD3448"/>
    <w:rsid w:val="00AD5785"/>
    <w:rsid w:val="00AD661C"/>
    <w:rsid w:val="00AD6C12"/>
    <w:rsid w:val="00AD7CA8"/>
    <w:rsid w:val="00AE0211"/>
    <w:rsid w:val="00AE0890"/>
    <w:rsid w:val="00AE1A7E"/>
    <w:rsid w:val="00AE2941"/>
    <w:rsid w:val="00AE3EBF"/>
    <w:rsid w:val="00AE4D57"/>
    <w:rsid w:val="00AE4E2C"/>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210B1"/>
    <w:rsid w:val="00B23CCD"/>
    <w:rsid w:val="00B25117"/>
    <w:rsid w:val="00B31984"/>
    <w:rsid w:val="00B32504"/>
    <w:rsid w:val="00B33062"/>
    <w:rsid w:val="00B33804"/>
    <w:rsid w:val="00B35802"/>
    <w:rsid w:val="00B36A6E"/>
    <w:rsid w:val="00B373D3"/>
    <w:rsid w:val="00B37EF4"/>
    <w:rsid w:val="00B402EE"/>
    <w:rsid w:val="00B405FB"/>
    <w:rsid w:val="00B41367"/>
    <w:rsid w:val="00B419BB"/>
    <w:rsid w:val="00B433B8"/>
    <w:rsid w:val="00B441AD"/>
    <w:rsid w:val="00B44A4A"/>
    <w:rsid w:val="00B45150"/>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601D1"/>
    <w:rsid w:val="00B606C7"/>
    <w:rsid w:val="00B607F0"/>
    <w:rsid w:val="00B609B7"/>
    <w:rsid w:val="00B60CFF"/>
    <w:rsid w:val="00B61CED"/>
    <w:rsid w:val="00B61DF9"/>
    <w:rsid w:val="00B61E66"/>
    <w:rsid w:val="00B6232F"/>
    <w:rsid w:val="00B632D1"/>
    <w:rsid w:val="00B636D8"/>
    <w:rsid w:val="00B646CE"/>
    <w:rsid w:val="00B65A6D"/>
    <w:rsid w:val="00B65F0F"/>
    <w:rsid w:val="00B668CF"/>
    <w:rsid w:val="00B70AF0"/>
    <w:rsid w:val="00B712D1"/>
    <w:rsid w:val="00B71B3B"/>
    <w:rsid w:val="00B72512"/>
    <w:rsid w:val="00B77130"/>
    <w:rsid w:val="00B77850"/>
    <w:rsid w:val="00B80734"/>
    <w:rsid w:val="00B8087A"/>
    <w:rsid w:val="00B80FF1"/>
    <w:rsid w:val="00B83279"/>
    <w:rsid w:val="00B83BC6"/>
    <w:rsid w:val="00B84427"/>
    <w:rsid w:val="00B87C76"/>
    <w:rsid w:val="00B87DB4"/>
    <w:rsid w:val="00B90567"/>
    <w:rsid w:val="00B9711A"/>
    <w:rsid w:val="00BA0457"/>
    <w:rsid w:val="00BA2980"/>
    <w:rsid w:val="00BA2AF9"/>
    <w:rsid w:val="00BA4E3F"/>
    <w:rsid w:val="00BA5C9C"/>
    <w:rsid w:val="00BA7B8E"/>
    <w:rsid w:val="00BA7EBC"/>
    <w:rsid w:val="00BA7F8B"/>
    <w:rsid w:val="00BB03E4"/>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658E"/>
    <w:rsid w:val="00BC6612"/>
    <w:rsid w:val="00BC6857"/>
    <w:rsid w:val="00BD0A17"/>
    <w:rsid w:val="00BD156C"/>
    <w:rsid w:val="00BD36E4"/>
    <w:rsid w:val="00BD428D"/>
    <w:rsid w:val="00BD68E7"/>
    <w:rsid w:val="00BD72DE"/>
    <w:rsid w:val="00BD7C50"/>
    <w:rsid w:val="00BE0E1D"/>
    <w:rsid w:val="00BE159C"/>
    <w:rsid w:val="00BE2082"/>
    <w:rsid w:val="00BE2666"/>
    <w:rsid w:val="00BE3962"/>
    <w:rsid w:val="00BE4C91"/>
    <w:rsid w:val="00BE5B1C"/>
    <w:rsid w:val="00BE7061"/>
    <w:rsid w:val="00BE7EEF"/>
    <w:rsid w:val="00BF05E3"/>
    <w:rsid w:val="00BF1931"/>
    <w:rsid w:val="00BF24F5"/>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5C5"/>
    <w:rsid w:val="00C2060C"/>
    <w:rsid w:val="00C207A0"/>
    <w:rsid w:val="00C22E36"/>
    <w:rsid w:val="00C240E1"/>
    <w:rsid w:val="00C24C08"/>
    <w:rsid w:val="00C26B4F"/>
    <w:rsid w:val="00C30B1F"/>
    <w:rsid w:val="00C30DAC"/>
    <w:rsid w:val="00C328C3"/>
    <w:rsid w:val="00C32D0A"/>
    <w:rsid w:val="00C33A56"/>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5567"/>
    <w:rsid w:val="00C77523"/>
    <w:rsid w:val="00C80706"/>
    <w:rsid w:val="00C81916"/>
    <w:rsid w:val="00C82A33"/>
    <w:rsid w:val="00C86524"/>
    <w:rsid w:val="00C8697B"/>
    <w:rsid w:val="00C87649"/>
    <w:rsid w:val="00C8764A"/>
    <w:rsid w:val="00C87AD1"/>
    <w:rsid w:val="00C9075A"/>
    <w:rsid w:val="00C90AA1"/>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E6F"/>
    <w:rsid w:val="00CD0335"/>
    <w:rsid w:val="00CD0458"/>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6DE9"/>
    <w:rsid w:val="00CF6FB0"/>
    <w:rsid w:val="00D00AC7"/>
    <w:rsid w:val="00D01077"/>
    <w:rsid w:val="00D011D4"/>
    <w:rsid w:val="00D03173"/>
    <w:rsid w:val="00D03BE3"/>
    <w:rsid w:val="00D04173"/>
    <w:rsid w:val="00D063CB"/>
    <w:rsid w:val="00D07A56"/>
    <w:rsid w:val="00D10D17"/>
    <w:rsid w:val="00D11D8A"/>
    <w:rsid w:val="00D14D18"/>
    <w:rsid w:val="00D1517E"/>
    <w:rsid w:val="00D15DD9"/>
    <w:rsid w:val="00D1793C"/>
    <w:rsid w:val="00D17ADB"/>
    <w:rsid w:val="00D17CEF"/>
    <w:rsid w:val="00D17DB5"/>
    <w:rsid w:val="00D203E8"/>
    <w:rsid w:val="00D2114E"/>
    <w:rsid w:val="00D21DFF"/>
    <w:rsid w:val="00D22107"/>
    <w:rsid w:val="00D22E1B"/>
    <w:rsid w:val="00D251AF"/>
    <w:rsid w:val="00D253AC"/>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25C9"/>
    <w:rsid w:val="00DA3B1F"/>
    <w:rsid w:val="00DA6115"/>
    <w:rsid w:val="00DA6659"/>
    <w:rsid w:val="00DA6B95"/>
    <w:rsid w:val="00DB0403"/>
    <w:rsid w:val="00DB07C4"/>
    <w:rsid w:val="00DB0CE4"/>
    <w:rsid w:val="00DB0F8B"/>
    <w:rsid w:val="00DB1924"/>
    <w:rsid w:val="00DB31E8"/>
    <w:rsid w:val="00DB358C"/>
    <w:rsid w:val="00DB5D05"/>
    <w:rsid w:val="00DC0AA2"/>
    <w:rsid w:val="00DC0E25"/>
    <w:rsid w:val="00DC0ECA"/>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A0181"/>
    <w:rsid w:val="00EA064F"/>
    <w:rsid w:val="00EA0D73"/>
    <w:rsid w:val="00EA36F2"/>
    <w:rsid w:val="00EA3E21"/>
    <w:rsid w:val="00EA3F19"/>
    <w:rsid w:val="00EA4535"/>
    <w:rsid w:val="00EA4A80"/>
    <w:rsid w:val="00EA4DE3"/>
    <w:rsid w:val="00EA526B"/>
    <w:rsid w:val="00EA6928"/>
    <w:rsid w:val="00EB18BA"/>
    <w:rsid w:val="00EB4B99"/>
    <w:rsid w:val="00EB572D"/>
    <w:rsid w:val="00EB5867"/>
    <w:rsid w:val="00EB5D4F"/>
    <w:rsid w:val="00EB7759"/>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4014"/>
    <w:rsid w:val="00EF4022"/>
    <w:rsid w:val="00EF41FF"/>
    <w:rsid w:val="00EF6180"/>
    <w:rsid w:val="00EF6759"/>
    <w:rsid w:val="00F013CE"/>
    <w:rsid w:val="00F01BEE"/>
    <w:rsid w:val="00F028BF"/>
    <w:rsid w:val="00F0305B"/>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1F1F"/>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D49"/>
    <w:rsid w:val="00FB0FEC"/>
    <w:rsid w:val="00FB148B"/>
    <w:rsid w:val="00FB1CEE"/>
    <w:rsid w:val="00FB324C"/>
    <w:rsid w:val="00FB40B1"/>
    <w:rsid w:val="00FB4B31"/>
    <w:rsid w:val="00FB547A"/>
    <w:rsid w:val="00FC0B56"/>
    <w:rsid w:val="00FC0BA0"/>
    <w:rsid w:val="00FC1DA6"/>
    <w:rsid w:val="00FC2A60"/>
    <w:rsid w:val="00FC539E"/>
    <w:rsid w:val="00FC5495"/>
    <w:rsid w:val="00FC5D43"/>
    <w:rsid w:val="00FD0A5B"/>
    <w:rsid w:val="00FD0FAA"/>
    <w:rsid w:val="00FD43E0"/>
    <w:rsid w:val="00FD5D27"/>
    <w:rsid w:val="00FD61A6"/>
    <w:rsid w:val="00FE0BF2"/>
    <w:rsid w:val="00FE158B"/>
    <w:rsid w:val="00FE1E77"/>
    <w:rsid w:val="00FE22DA"/>
    <w:rsid w:val="00FE456A"/>
    <w:rsid w:val="00FE532B"/>
    <w:rsid w:val="00FE6277"/>
    <w:rsid w:val="00FE65AB"/>
    <w:rsid w:val="00FE685C"/>
    <w:rsid w:val="00FE6C87"/>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08388616"/>
        <c:axId val="2108391784"/>
      </c:barChart>
      <c:catAx>
        <c:axId val="2108388616"/>
        <c:scaling>
          <c:orientation val="minMax"/>
        </c:scaling>
        <c:delete val="0"/>
        <c:axPos val="b"/>
        <c:majorTickMark val="none"/>
        <c:minorTickMark val="none"/>
        <c:tickLblPos val="nextTo"/>
        <c:crossAx val="2108391784"/>
        <c:crosses val="autoZero"/>
        <c:auto val="1"/>
        <c:lblAlgn val="ctr"/>
        <c:lblOffset val="100"/>
        <c:noMultiLvlLbl val="0"/>
      </c:catAx>
      <c:valAx>
        <c:axId val="2108391784"/>
        <c:scaling>
          <c:orientation val="minMax"/>
        </c:scaling>
        <c:delete val="0"/>
        <c:axPos val="l"/>
        <c:numFmt formatCode="0.00" sourceLinked="1"/>
        <c:majorTickMark val="none"/>
        <c:minorTickMark val="none"/>
        <c:tickLblPos val="nextTo"/>
        <c:crossAx val="2108388616"/>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88088D03-2856-3648-92C7-29ABE077C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43</Pages>
  <Words>21253</Words>
  <Characters>121144</Characters>
  <Application>Microsoft Macintosh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166</cp:revision>
  <cp:lastPrinted>2016-03-08T08:21:00Z</cp:lastPrinted>
  <dcterms:created xsi:type="dcterms:W3CDTF">2016-03-08T08:21:00Z</dcterms:created>
  <dcterms:modified xsi:type="dcterms:W3CDTF">2018-03-0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